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D78A57" w14:textId="7EF14761" w:rsidR="007A080D" w:rsidRPr="00244A3B" w:rsidRDefault="007A080D" w:rsidP="00BD5F31">
      <w:pPr>
        <w:pStyle w:val="Default"/>
        <w:spacing w:before="120" w:after="120" w:line="360" w:lineRule="auto"/>
        <w:ind w:firstLine="426"/>
      </w:pPr>
      <w:r w:rsidRPr="00244A3B">
        <w:fldChar w:fldCharType="begin"/>
      </w:r>
      <w:r w:rsidRPr="00244A3B">
        <w:instrText xml:space="preserve"> HYPERLINK "https://academic.oup.com/jmammal/article/93/5/1301/858721?login=true" </w:instrText>
      </w:r>
      <w:r w:rsidRPr="00244A3B">
        <w:fldChar w:fldCharType="separate"/>
      </w:r>
      <w:r w:rsidRPr="00244A3B">
        <w:rPr>
          <w:rStyle w:val="Hyperlink"/>
        </w:rPr>
        <w:t>https://academic.oup.com/jmammal/article/93/5/1301/858721?login=true</w:t>
      </w:r>
      <w:r w:rsidRPr="00244A3B">
        <w:fldChar w:fldCharType="end"/>
      </w:r>
      <w:r w:rsidRPr="00244A3B">
        <w:t xml:space="preserve"> </w:t>
      </w:r>
    </w:p>
    <w:p w14:paraId="55E1A674" w14:textId="416E4D7A" w:rsidR="00294694" w:rsidRPr="00244A3B" w:rsidRDefault="00294694" w:rsidP="00BD5F31">
      <w:pPr>
        <w:pStyle w:val="Default"/>
        <w:spacing w:before="120" w:after="120" w:line="360" w:lineRule="auto"/>
        <w:ind w:firstLine="426"/>
        <w:rPr>
          <w:b/>
          <w:bCs/>
        </w:rPr>
      </w:pPr>
      <w:r w:rsidRPr="00244A3B">
        <w:t xml:space="preserve"> </w:t>
      </w:r>
      <w:r w:rsidRPr="00244A3B">
        <w:rPr>
          <w:b/>
          <w:bCs/>
        </w:rPr>
        <w:t>Why are chamois shrinking in size in the Alps: Investigating the effects of climate on the phenotype of chamois</w:t>
      </w:r>
    </w:p>
    <w:p w14:paraId="3E662FCD" w14:textId="77777777" w:rsidR="00294694" w:rsidRPr="00244A3B" w:rsidRDefault="00294694">
      <w:pPr>
        <w:pStyle w:val="Default"/>
        <w:spacing w:before="120" w:after="120" w:line="360" w:lineRule="auto"/>
        <w:ind w:firstLine="426"/>
        <w:pPrChange w:id="0" w:author="Giulia Masoero" w:date="2022-07-02T15:32:00Z">
          <w:pPr>
            <w:pStyle w:val="Default"/>
            <w:spacing w:before="120" w:after="120" w:line="360" w:lineRule="auto"/>
          </w:pPr>
        </w:pPrChange>
      </w:pPr>
    </w:p>
    <w:p w14:paraId="1D74633E" w14:textId="4ADED8B4" w:rsidR="005D1C07" w:rsidRPr="00244A3B" w:rsidRDefault="00294694" w:rsidP="00E54F3C">
      <w:pPr>
        <w:pStyle w:val="Default"/>
        <w:spacing w:before="120" w:after="120" w:line="360" w:lineRule="auto"/>
        <w:pPrChange w:id="1" w:author="Giulia Masoero" w:date="2022-08-04T09:13:00Z">
          <w:pPr>
            <w:pStyle w:val="Default"/>
            <w:spacing w:before="120" w:after="120" w:line="360" w:lineRule="auto"/>
            <w:ind w:firstLine="426"/>
          </w:pPr>
        </w:pPrChange>
      </w:pPr>
      <w:del w:id="2" w:author="Giulia Masoero" w:date="2022-08-04T09:13:00Z">
        <w:r w:rsidRPr="00244A3B" w:rsidDel="00E54F3C">
          <w:delText xml:space="preserve"> Kristina Georgieva Gencheva</w:delText>
        </w:r>
      </w:del>
    </w:p>
    <w:p w14:paraId="18167402" w14:textId="5FF1C183" w:rsidR="005D1C07" w:rsidRPr="00E54F3C" w:rsidRDefault="005D1C07" w:rsidP="00BD5F31">
      <w:pPr>
        <w:pStyle w:val="Body"/>
        <w:spacing w:before="120" w:after="120" w:line="360" w:lineRule="auto"/>
        <w:rPr>
          <w:ins w:id="3" w:author="Giulia Masoero" w:date="2022-07-01T18:10:00Z"/>
          <w:rFonts w:cs="Calibri"/>
          <w:color w:val="000000" w:themeColor="text1"/>
          <w:sz w:val="22"/>
          <w:szCs w:val="22"/>
          <w:vertAlign w:val="superscript"/>
          <w:lang w:val="en-GB"/>
        </w:rPr>
      </w:pPr>
      <w:ins w:id="4" w:author="Giulia Masoero" w:date="2022-07-01T18:10:00Z">
        <w:r w:rsidRPr="00E54F3C">
          <w:rPr>
            <w:rFonts w:cs="Calibri"/>
            <w:color w:val="000000" w:themeColor="text1"/>
            <w:sz w:val="22"/>
            <w:szCs w:val="22"/>
            <w:lang w:val="en-GB"/>
          </w:rPr>
          <w:t>Giulia Masoero</w:t>
        </w:r>
        <w:r w:rsidRPr="00E54F3C">
          <w:rPr>
            <w:rFonts w:cs="Calibri"/>
            <w:color w:val="000000" w:themeColor="text1"/>
            <w:sz w:val="22"/>
            <w:szCs w:val="22"/>
            <w:vertAlign w:val="superscript"/>
            <w:lang w:val="en-GB"/>
          </w:rPr>
          <w:t>1*</w:t>
        </w:r>
        <w:r w:rsidRPr="00E54F3C">
          <w:rPr>
            <w:rFonts w:cs="Calibri"/>
            <w:color w:val="000000" w:themeColor="text1"/>
            <w:sz w:val="22"/>
            <w:szCs w:val="22"/>
            <w:lang w:val="en-GB"/>
          </w:rPr>
          <w:t xml:space="preserve">, </w:t>
        </w:r>
      </w:ins>
      <w:ins w:id="5" w:author="Giulia Masoero" w:date="2022-08-04T09:13:00Z">
        <w:r w:rsidR="00E54F3C" w:rsidRPr="00E54F3C">
          <w:rPr>
            <w:sz w:val="22"/>
            <w:szCs w:val="22"/>
            <w:rPrChange w:id="6" w:author="Giulia Masoero" w:date="2022-08-04T09:13:00Z">
              <w:rPr/>
            </w:rPrChange>
          </w:rPr>
          <w:t>Kristina Georgieva Gencheva</w:t>
        </w:r>
        <w:r w:rsidR="00E54F3C" w:rsidRPr="00E54F3C">
          <w:rPr>
            <w:rFonts w:cs="Calibri"/>
            <w:color w:val="000000" w:themeColor="text1"/>
            <w:sz w:val="22"/>
            <w:szCs w:val="22"/>
            <w:vertAlign w:val="superscript"/>
            <w:lang w:val="en-GB"/>
          </w:rPr>
          <w:t>2</w:t>
        </w:r>
        <w:r w:rsidR="00E54F3C" w:rsidRPr="00E54F3C">
          <w:rPr>
            <w:rFonts w:cs="Calibri"/>
            <w:color w:val="000000" w:themeColor="text1"/>
            <w:sz w:val="22"/>
            <w:szCs w:val="22"/>
            <w:lang w:val="en-GB"/>
          </w:rPr>
          <w:t xml:space="preserve">, </w:t>
        </w:r>
      </w:ins>
      <w:ins w:id="7" w:author="Giulia Masoero" w:date="2022-07-01T18:10:00Z">
        <w:r w:rsidRPr="00E54F3C">
          <w:rPr>
            <w:rFonts w:cs="Calibri"/>
            <w:color w:val="000000" w:themeColor="text1"/>
            <w:sz w:val="22"/>
            <w:szCs w:val="22"/>
            <w:lang w:val="en-GB"/>
          </w:rPr>
          <w:t>Pierre Bize</w:t>
        </w:r>
      </w:ins>
      <w:ins w:id="8" w:author="Giulia Masoero" w:date="2022-08-04T09:13:00Z">
        <w:r w:rsidR="00E54F3C">
          <w:rPr>
            <w:rFonts w:cs="Calibri"/>
            <w:color w:val="000000" w:themeColor="text1"/>
            <w:sz w:val="22"/>
            <w:szCs w:val="22"/>
            <w:vertAlign w:val="superscript"/>
            <w:lang w:val="en-GB"/>
          </w:rPr>
          <w:t>3</w:t>
        </w:r>
      </w:ins>
    </w:p>
    <w:p w14:paraId="4701B1D1" w14:textId="6874C5DA" w:rsidR="00E54F3C" w:rsidRPr="003874A8" w:rsidRDefault="005D1C07" w:rsidP="00BD5F31">
      <w:pPr>
        <w:pStyle w:val="Body"/>
        <w:spacing w:before="120" w:after="120" w:line="360" w:lineRule="auto"/>
        <w:rPr>
          <w:ins w:id="9" w:author="Giulia Masoero" w:date="2022-07-01T18:10:00Z"/>
          <w:rFonts w:cs="Calibri"/>
          <w:color w:val="000000" w:themeColor="text1"/>
          <w:sz w:val="22"/>
          <w:szCs w:val="22"/>
          <w:lang w:val="en-GB"/>
        </w:rPr>
      </w:pPr>
      <w:ins w:id="10" w:author="Giulia Masoero" w:date="2022-07-01T18:10:00Z">
        <w:r w:rsidRPr="003874A8">
          <w:rPr>
            <w:rFonts w:cs="Calibri"/>
            <w:color w:val="000000" w:themeColor="text1"/>
            <w:sz w:val="22"/>
            <w:szCs w:val="22"/>
            <w:vertAlign w:val="superscript"/>
            <w:lang w:val="en-GB"/>
          </w:rPr>
          <w:t>1</w:t>
        </w:r>
        <w:r w:rsidRPr="003874A8">
          <w:rPr>
            <w:rFonts w:cs="Calibri"/>
            <w:color w:val="000000" w:themeColor="text1"/>
            <w:sz w:val="22"/>
            <w:szCs w:val="22"/>
            <w:lang w:val="en-GB"/>
          </w:rPr>
          <w:t xml:space="preserve"> Department of Biology, University of Ottawa, Canada</w:t>
        </w:r>
      </w:ins>
    </w:p>
    <w:p w14:paraId="17092547" w14:textId="4ACFC20A" w:rsidR="00E54F3C" w:rsidRDefault="005D1C07" w:rsidP="00BD5F31">
      <w:pPr>
        <w:pStyle w:val="Body"/>
        <w:spacing w:before="120" w:after="120" w:line="360" w:lineRule="auto"/>
        <w:rPr>
          <w:ins w:id="11" w:author="Giulia Masoero" w:date="2022-08-04T09:13:00Z"/>
          <w:rFonts w:cs="Calibri"/>
          <w:color w:val="000000" w:themeColor="text1"/>
          <w:sz w:val="22"/>
          <w:szCs w:val="22"/>
          <w:lang w:val="en-GB"/>
        </w:rPr>
      </w:pPr>
      <w:ins w:id="12" w:author="Giulia Masoero" w:date="2022-07-01T18:10:00Z">
        <w:r w:rsidRPr="003874A8">
          <w:rPr>
            <w:rFonts w:cs="Calibri"/>
            <w:color w:val="000000" w:themeColor="text1"/>
            <w:sz w:val="22"/>
            <w:szCs w:val="22"/>
            <w:vertAlign w:val="superscript"/>
            <w:lang w:val="en-GB"/>
          </w:rPr>
          <w:t>2</w:t>
        </w:r>
        <w:r w:rsidRPr="003874A8">
          <w:rPr>
            <w:rFonts w:cs="Calibri"/>
            <w:color w:val="000000" w:themeColor="text1"/>
            <w:sz w:val="22"/>
            <w:szCs w:val="22"/>
            <w:lang w:val="en-GB"/>
          </w:rPr>
          <w:t xml:space="preserve"> </w:t>
        </w:r>
      </w:ins>
      <w:ins w:id="13" w:author="Giulia Masoero" w:date="2022-08-04T09:13:00Z">
        <w:r w:rsidR="00E54F3C">
          <w:rPr>
            <w:rFonts w:cs="Calibri"/>
            <w:color w:val="000000" w:themeColor="text1"/>
            <w:sz w:val="22"/>
            <w:szCs w:val="22"/>
            <w:lang w:val="en-GB"/>
          </w:rPr>
          <w:t>AFFILIATION</w:t>
        </w:r>
      </w:ins>
    </w:p>
    <w:p w14:paraId="10B49E88" w14:textId="65EE8668" w:rsidR="001F7321" w:rsidRDefault="00E54F3C" w:rsidP="00BD5F31">
      <w:pPr>
        <w:pStyle w:val="Body"/>
        <w:spacing w:before="120" w:after="120" w:line="360" w:lineRule="auto"/>
        <w:rPr>
          <w:ins w:id="14" w:author="Giulia Masoero" w:date="2022-07-01T18:14:00Z"/>
          <w:rFonts w:cs="Calibri"/>
          <w:color w:val="000000" w:themeColor="text1"/>
          <w:sz w:val="22"/>
          <w:szCs w:val="22"/>
          <w:lang w:val="en-GB"/>
        </w:rPr>
      </w:pPr>
      <w:ins w:id="15" w:author="Giulia Masoero" w:date="2022-08-04T09:13:00Z">
        <w:r>
          <w:rPr>
            <w:rFonts w:cs="Calibri"/>
            <w:color w:val="000000" w:themeColor="text1"/>
            <w:sz w:val="22"/>
            <w:szCs w:val="22"/>
            <w:vertAlign w:val="superscript"/>
            <w:lang w:val="en-GB"/>
          </w:rPr>
          <w:t xml:space="preserve">3 </w:t>
        </w:r>
      </w:ins>
      <w:ins w:id="16" w:author="Giulia Masoero" w:date="2022-07-01T18:14:00Z">
        <w:r w:rsidR="001F7321" w:rsidRPr="001F7321">
          <w:rPr>
            <w:rFonts w:cs="Calibri"/>
            <w:color w:val="000000" w:themeColor="text1"/>
            <w:sz w:val="22"/>
            <w:szCs w:val="22"/>
            <w:lang w:val="en-GB"/>
          </w:rPr>
          <w:t xml:space="preserve">Swiss Ornithological Institute, </w:t>
        </w:r>
        <w:proofErr w:type="spellStart"/>
        <w:r w:rsidR="001F7321" w:rsidRPr="001F7321">
          <w:rPr>
            <w:rFonts w:cs="Calibri"/>
            <w:color w:val="000000" w:themeColor="text1"/>
            <w:sz w:val="22"/>
            <w:szCs w:val="22"/>
            <w:lang w:val="en-GB"/>
          </w:rPr>
          <w:t>Seerose</w:t>
        </w:r>
        <w:proofErr w:type="spellEnd"/>
        <w:r w:rsidR="001F7321" w:rsidRPr="001F7321">
          <w:rPr>
            <w:rFonts w:cs="Calibri"/>
            <w:color w:val="000000" w:themeColor="text1"/>
            <w:sz w:val="22"/>
            <w:szCs w:val="22"/>
            <w:lang w:val="en-GB"/>
          </w:rPr>
          <w:t xml:space="preserve"> 1, 6204 </w:t>
        </w:r>
        <w:proofErr w:type="spellStart"/>
        <w:r w:rsidR="001F7321" w:rsidRPr="001F7321">
          <w:rPr>
            <w:rFonts w:cs="Calibri"/>
            <w:color w:val="000000" w:themeColor="text1"/>
            <w:sz w:val="22"/>
            <w:szCs w:val="22"/>
            <w:lang w:val="en-GB"/>
          </w:rPr>
          <w:t>Sempach</w:t>
        </w:r>
        <w:proofErr w:type="spellEnd"/>
        <w:r w:rsidR="001F7321" w:rsidRPr="001F7321">
          <w:rPr>
            <w:rFonts w:cs="Calibri"/>
            <w:color w:val="000000" w:themeColor="text1"/>
            <w:sz w:val="22"/>
            <w:szCs w:val="22"/>
            <w:lang w:val="en-GB"/>
          </w:rPr>
          <w:t>, Switzerland</w:t>
        </w:r>
      </w:ins>
    </w:p>
    <w:p w14:paraId="65BD373A" w14:textId="7F789D93" w:rsidR="005D1C07" w:rsidRPr="003874A8" w:rsidRDefault="005D1C07" w:rsidP="00BD5F31">
      <w:pPr>
        <w:pStyle w:val="Body"/>
        <w:spacing w:before="120" w:after="120" w:line="360" w:lineRule="auto"/>
        <w:rPr>
          <w:ins w:id="17" w:author="Giulia Masoero" w:date="2022-07-01T18:10:00Z"/>
          <w:rFonts w:cs="Calibri"/>
          <w:color w:val="000000" w:themeColor="text1"/>
          <w:sz w:val="22"/>
          <w:szCs w:val="22"/>
          <w:lang w:val="en-GB"/>
        </w:rPr>
      </w:pPr>
      <w:ins w:id="18" w:author="Giulia Masoero" w:date="2022-07-01T18:10:00Z">
        <w:r w:rsidRPr="003874A8">
          <w:rPr>
            <w:rFonts w:cs="Calibri"/>
            <w:color w:val="000000" w:themeColor="text1"/>
            <w:sz w:val="22"/>
            <w:szCs w:val="22"/>
            <w:lang w:val="en-GB"/>
          </w:rPr>
          <w:t xml:space="preserve">* Corresponding author: </w:t>
        </w:r>
      </w:ins>
      <w:ins w:id="19" w:author="Giulia Masoero" w:date="2022-07-01T18:12:00Z">
        <w:r w:rsidR="001F7321">
          <w:rPr>
            <w:rFonts w:cs="Calibri"/>
            <w:color w:val="000000" w:themeColor="text1"/>
            <w:sz w:val="22"/>
            <w:szCs w:val="22"/>
            <w:lang w:val="en-GB"/>
          </w:rPr>
          <w:fldChar w:fldCharType="begin"/>
        </w:r>
        <w:r w:rsidR="001F7321">
          <w:rPr>
            <w:rFonts w:cs="Calibri"/>
            <w:color w:val="000000" w:themeColor="text1"/>
            <w:sz w:val="22"/>
            <w:szCs w:val="22"/>
            <w:lang w:val="en-GB"/>
          </w:rPr>
          <w:instrText xml:space="preserve"> HYPERLINK "mailto:</w:instrText>
        </w:r>
      </w:ins>
      <w:ins w:id="20" w:author="Giulia Masoero" w:date="2022-07-01T18:10:00Z">
        <w:r w:rsidR="001F7321" w:rsidRPr="003874A8">
          <w:rPr>
            <w:rFonts w:cs="Calibri"/>
            <w:color w:val="000000" w:themeColor="text1"/>
            <w:sz w:val="22"/>
            <w:szCs w:val="22"/>
            <w:lang w:val="en-GB"/>
          </w:rPr>
          <w:instrText>giulia.masoero@gmail.com</w:instrText>
        </w:r>
      </w:ins>
      <w:ins w:id="21" w:author="Giulia Masoero" w:date="2022-07-01T18:12:00Z">
        <w:r w:rsidR="001F7321">
          <w:rPr>
            <w:rFonts w:cs="Calibri"/>
            <w:color w:val="000000" w:themeColor="text1"/>
            <w:sz w:val="22"/>
            <w:szCs w:val="22"/>
            <w:lang w:val="en-GB"/>
          </w:rPr>
          <w:instrText xml:space="preserve">" </w:instrText>
        </w:r>
        <w:r w:rsidR="001F7321">
          <w:rPr>
            <w:rFonts w:cs="Calibri"/>
            <w:color w:val="000000" w:themeColor="text1"/>
            <w:sz w:val="22"/>
            <w:szCs w:val="22"/>
            <w:lang w:val="en-GB"/>
          </w:rPr>
          <w:fldChar w:fldCharType="separate"/>
        </w:r>
      </w:ins>
      <w:ins w:id="22" w:author="Giulia Masoero" w:date="2022-07-01T18:10:00Z">
        <w:r w:rsidR="001F7321" w:rsidRPr="00934D12">
          <w:rPr>
            <w:rStyle w:val="Hyperlink"/>
            <w:rFonts w:cs="Calibri"/>
            <w:sz w:val="22"/>
            <w:szCs w:val="22"/>
            <w:lang w:val="en-GB"/>
          </w:rPr>
          <w:t>giulia.masoero@gmail.com</w:t>
        </w:r>
      </w:ins>
      <w:ins w:id="23" w:author="Giulia Masoero" w:date="2022-07-01T18:12:00Z">
        <w:r w:rsidR="001F7321">
          <w:rPr>
            <w:rFonts w:cs="Calibri"/>
            <w:color w:val="000000" w:themeColor="text1"/>
            <w:sz w:val="22"/>
            <w:szCs w:val="22"/>
            <w:lang w:val="en-GB"/>
          </w:rPr>
          <w:fldChar w:fldCharType="end"/>
        </w:r>
        <w:r w:rsidR="001F7321">
          <w:rPr>
            <w:rFonts w:cs="Calibri"/>
            <w:color w:val="000000" w:themeColor="text1"/>
            <w:sz w:val="22"/>
            <w:szCs w:val="22"/>
            <w:lang w:val="en-GB"/>
          </w:rPr>
          <w:t xml:space="preserve"> </w:t>
        </w:r>
      </w:ins>
    </w:p>
    <w:p w14:paraId="4567B2BA" w14:textId="4D5CA791" w:rsidR="00294694" w:rsidRDefault="00294694">
      <w:pPr>
        <w:pStyle w:val="Default"/>
        <w:spacing w:before="120" w:after="120" w:line="360" w:lineRule="auto"/>
        <w:ind w:firstLine="426"/>
        <w:rPr>
          <w:ins w:id="24" w:author="Giulia Masoero" w:date="2022-07-01T18:10:00Z"/>
        </w:rPr>
        <w:pPrChange w:id="25" w:author="Giulia Masoero" w:date="2022-07-02T15:32:00Z">
          <w:pPr>
            <w:pStyle w:val="Default"/>
            <w:spacing w:before="120" w:after="120"/>
            <w:ind w:firstLine="426"/>
          </w:pPr>
        </w:pPrChange>
      </w:pPr>
    </w:p>
    <w:p w14:paraId="6BDCA12B" w14:textId="77777777" w:rsidR="005D1C07" w:rsidRPr="003874A8" w:rsidRDefault="005D1C07" w:rsidP="00BD5F31">
      <w:pPr>
        <w:pStyle w:val="Body"/>
        <w:spacing w:before="120" w:after="120" w:line="360" w:lineRule="auto"/>
        <w:rPr>
          <w:ins w:id="26" w:author="Giulia Masoero" w:date="2022-07-01T18:11:00Z"/>
          <w:rFonts w:cs="Calibri"/>
          <w:b/>
          <w:bCs/>
          <w:color w:val="000000" w:themeColor="text1"/>
          <w:sz w:val="22"/>
          <w:szCs w:val="22"/>
          <w:lang w:val="en-GB"/>
        </w:rPr>
      </w:pPr>
      <w:ins w:id="27" w:author="Giulia Masoero" w:date="2022-07-01T18:11:00Z">
        <w:r w:rsidRPr="003874A8">
          <w:rPr>
            <w:rFonts w:cs="Calibri"/>
            <w:b/>
            <w:bCs/>
            <w:color w:val="000000" w:themeColor="text1"/>
            <w:sz w:val="22"/>
            <w:szCs w:val="22"/>
            <w:lang w:val="en-GB"/>
          </w:rPr>
          <w:t>ORCID</w:t>
        </w:r>
      </w:ins>
    </w:p>
    <w:p w14:paraId="0A1FCC5C" w14:textId="77777777" w:rsidR="005D1C07" w:rsidRPr="003874A8" w:rsidRDefault="005D1C07" w:rsidP="00BD5F31">
      <w:pPr>
        <w:pStyle w:val="Body"/>
        <w:spacing w:before="120" w:after="120" w:line="360" w:lineRule="auto"/>
        <w:rPr>
          <w:ins w:id="28" w:author="Giulia Masoero" w:date="2022-07-01T18:11:00Z"/>
          <w:rFonts w:cs="Calibri"/>
          <w:color w:val="000000" w:themeColor="text1"/>
          <w:sz w:val="22"/>
          <w:szCs w:val="22"/>
          <w:lang w:val="en-GB"/>
        </w:rPr>
      </w:pPr>
      <w:ins w:id="29" w:author="Giulia Masoero" w:date="2022-07-01T18:11:00Z">
        <w:r w:rsidRPr="003874A8">
          <w:rPr>
            <w:rFonts w:cs="Calibri"/>
            <w:color w:val="000000" w:themeColor="text1"/>
            <w:sz w:val="22"/>
            <w:szCs w:val="22"/>
            <w:lang w:val="en-GB"/>
          </w:rPr>
          <w:t>GM: 0000-0003-4429-7726</w:t>
        </w:r>
      </w:ins>
    </w:p>
    <w:p w14:paraId="042271B6" w14:textId="77777777" w:rsidR="005D1C07" w:rsidRPr="003874A8" w:rsidRDefault="005D1C07" w:rsidP="00BD5F31">
      <w:pPr>
        <w:pStyle w:val="Body"/>
        <w:spacing w:before="120" w:after="120" w:line="360" w:lineRule="auto"/>
        <w:rPr>
          <w:ins w:id="30" w:author="Giulia Masoero" w:date="2022-07-01T18:11:00Z"/>
          <w:rFonts w:cs="Calibri"/>
          <w:color w:val="000000" w:themeColor="text1"/>
          <w:sz w:val="22"/>
          <w:szCs w:val="22"/>
          <w:lang w:val="en-GB"/>
        </w:rPr>
      </w:pPr>
      <w:ins w:id="31" w:author="Giulia Masoero" w:date="2022-07-01T18:11:00Z">
        <w:r w:rsidRPr="003874A8">
          <w:rPr>
            <w:rFonts w:cs="Calibri"/>
            <w:color w:val="000000" w:themeColor="text1"/>
            <w:sz w:val="22"/>
            <w:szCs w:val="22"/>
            <w:lang w:val="en-GB"/>
          </w:rPr>
          <w:t>PB: 0000-0002-6759-4371</w:t>
        </w:r>
      </w:ins>
    </w:p>
    <w:p w14:paraId="7695522B" w14:textId="597E3C6C" w:rsidR="005D1C07" w:rsidRDefault="005D1C07">
      <w:pPr>
        <w:pStyle w:val="Default"/>
        <w:spacing w:before="120" w:after="120" w:line="360" w:lineRule="auto"/>
        <w:ind w:firstLine="426"/>
        <w:rPr>
          <w:ins w:id="32" w:author="Giulia Masoero" w:date="2022-07-01T18:10:00Z"/>
        </w:rPr>
        <w:pPrChange w:id="33" w:author="Giulia Masoero" w:date="2022-07-02T15:32:00Z">
          <w:pPr>
            <w:pStyle w:val="Default"/>
            <w:spacing w:before="120" w:after="120"/>
            <w:ind w:firstLine="426"/>
          </w:pPr>
        </w:pPrChange>
      </w:pPr>
    </w:p>
    <w:p w14:paraId="5AE0DE5D" w14:textId="77777777" w:rsidR="005D1C07" w:rsidRDefault="005D1C07">
      <w:pPr>
        <w:pStyle w:val="Default"/>
        <w:spacing w:before="120" w:after="120" w:line="360" w:lineRule="auto"/>
        <w:ind w:firstLine="426"/>
        <w:rPr>
          <w:ins w:id="34" w:author="Giulia Masoero" w:date="2022-07-01T18:10:00Z"/>
        </w:rPr>
        <w:pPrChange w:id="35" w:author="Giulia Masoero" w:date="2022-07-02T15:32:00Z">
          <w:pPr>
            <w:pStyle w:val="Default"/>
            <w:spacing w:before="120" w:after="120"/>
            <w:ind w:firstLine="426"/>
          </w:pPr>
        </w:pPrChange>
      </w:pPr>
    </w:p>
    <w:p w14:paraId="1FA59794" w14:textId="38B1EB8C" w:rsidR="005D1C07" w:rsidRDefault="005D1C07">
      <w:pPr>
        <w:pStyle w:val="Default"/>
        <w:spacing w:before="120" w:after="120" w:line="360" w:lineRule="auto"/>
        <w:ind w:firstLine="426"/>
        <w:rPr>
          <w:ins w:id="36" w:author="Giulia Masoero" w:date="2022-07-01T18:10:00Z"/>
        </w:rPr>
        <w:pPrChange w:id="37" w:author="Giulia Masoero" w:date="2022-07-02T15:32:00Z">
          <w:pPr>
            <w:pStyle w:val="Default"/>
            <w:spacing w:before="120" w:after="120"/>
            <w:ind w:firstLine="426"/>
          </w:pPr>
        </w:pPrChange>
      </w:pPr>
    </w:p>
    <w:p w14:paraId="1CA62816" w14:textId="77777777" w:rsidR="005D1C07" w:rsidRPr="00244A3B" w:rsidRDefault="005D1C07">
      <w:pPr>
        <w:pStyle w:val="Default"/>
        <w:spacing w:before="120" w:after="120" w:line="360" w:lineRule="auto"/>
        <w:ind w:firstLine="426"/>
        <w:pPrChange w:id="38" w:author="Giulia Masoero" w:date="2022-07-02T15:32:00Z">
          <w:pPr>
            <w:pStyle w:val="Default"/>
            <w:spacing w:before="120" w:after="120" w:line="360" w:lineRule="auto"/>
          </w:pPr>
        </w:pPrChange>
      </w:pPr>
    </w:p>
    <w:p w14:paraId="6037032D" w14:textId="712BBEB9" w:rsidR="00D41520" w:rsidRPr="00244A3B" w:rsidRDefault="00D41520">
      <w:pPr>
        <w:pStyle w:val="Default"/>
        <w:spacing w:before="120" w:after="120" w:line="360" w:lineRule="auto"/>
        <w:ind w:firstLine="426"/>
        <w:rPr>
          <w:b/>
          <w:bCs/>
        </w:rPr>
        <w:pPrChange w:id="39" w:author="Giulia Masoero" w:date="2022-07-02T15:32:00Z">
          <w:pPr>
            <w:pStyle w:val="Default"/>
            <w:spacing w:before="120" w:after="120" w:line="360" w:lineRule="auto"/>
          </w:pPr>
        </w:pPrChange>
      </w:pPr>
      <w:r w:rsidRPr="00244A3B">
        <w:rPr>
          <w:b/>
          <w:bCs/>
        </w:rPr>
        <w:t>Abstract</w:t>
      </w:r>
    </w:p>
    <w:p w14:paraId="36407146" w14:textId="776EA626" w:rsidR="00294694" w:rsidRPr="00244A3B" w:rsidRDefault="00D41520" w:rsidP="00BD5F31">
      <w:pPr>
        <w:pStyle w:val="Default"/>
        <w:spacing w:before="120" w:after="120" w:line="360" w:lineRule="auto"/>
        <w:ind w:firstLine="426"/>
      </w:pPr>
      <w:r w:rsidRPr="00244A3B">
        <w:t xml:space="preserve">1. </w:t>
      </w:r>
      <w:r w:rsidR="00294694" w:rsidRPr="00244A3B">
        <w:t>Over the past decades, climate change has driven changes in body size in numerous species, including the alpine chamois (</w:t>
      </w:r>
      <w:r w:rsidR="00294694" w:rsidRPr="00244A3B">
        <w:rPr>
          <w:i/>
          <w:iCs/>
        </w:rPr>
        <w:t>Rupicapra rupicapra</w:t>
      </w:r>
      <w:r w:rsidR="00294694" w:rsidRPr="00244A3B">
        <w:t>). Here, we analyse 7217 1.5-year-old individuals from a population in the Ticino canton in the Swiss Alps from 1992 to 2018. Previous research concentrated on the change of body size in different sexes of alpine chamois, however, little is known about the effect of climate change on chamois during the early growth stages. This study aims to find out whether rising temperatures during the gestation, lactation</w:t>
      </w:r>
      <w:del w:id="40" w:author="Giulia Masoero" w:date="2022-06-30T17:14:00Z">
        <w:r w:rsidR="00294694" w:rsidRPr="009B02DE" w:rsidDel="004468A1">
          <w:delText>,</w:delText>
        </w:r>
      </w:del>
      <w:r w:rsidR="00294694" w:rsidRPr="00244A3B">
        <w:t xml:space="preserve"> and juvenile period have contributed to the long-term declining size of alpine chamois. The data were analysed with the package </w:t>
      </w:r>
      <w:r w:rsidR="00294694" w:rsidRPr="00244A3B">
        <w:rPr>
          <w:i/>
          <w:iCs/>
        </w:rPr>
        <w:t xml:space="preserve">climwin </w:t>
      </w:r>
      <w:r w:rsidR="00294694" w:rsidRPr="00244A3B">
        <w:t xml:space="preserve">in R Studio, which finds the exact time window when a biological variable is most strongly affected by climate. </w:t>
      </w:r>
    </w:p>
    <w:p w14:paraId="61464CE4" w14:textId="77777777" w:rsidR="00294694" w:rsidRPr="00244A3B" w:rsidRDefault="00294694" w:rsidP="00BD5F31">
      <w:pPr>
        <w:pStyle w:val="Default"/>
        <w:spacing w:before="120" w:after="120" w:line="360" w:lineRule="auto"/>
        <w:ind w:firstLine="426"/>
      </w:pPr>
      <w:r w:rsidRPr="00244A3B">
        <w:lastRenderedPageBreak/>
        <w:t xml:space="preserve">2. The results showed that the temperatures between the 1st and 29th of June during the lactation period are of particular importance for the growth of chamois. This time window correlates to the first few weeks of chamois’ lives when they are particularly vulnerable. The most likely explanation is that climate change can indirectly influence them by affecting the amount and content of milk produced by their mothers. </w:t>
      </w:r>
    </w:p>
    <w:p w14:paraId="4CBBA1A8" w14:textId="35C550F9" w:rsidR="00294694" w:rsidRPr="00244A3B" w:rsidRDefault="00294694" w:rsidP="00BD5F31">
      <w:pPr>
        <w:pStyle w:val="Default"/>
        <w:spacing w:before="120" w:after="120" w:line="360" w:lineRule="auto"/>
        <w:ind w:firstLine="426"/>
      </w:pPr>
      <w:r w:rsidRPr="00244A3B">
        <w:t xml:space="preserve">3. The period between June 8th and July 20th seems to be particularly important during the second year of chamois’ lives when they are independently foraging. Possibly this is because the climate during that time might indirectly affect juveniles (through competition and change in nutrients availability) or directly (by influencing their body ability to acquire resources). </w:t>
      </w:r>
    </w:p>
    <w:p w14:paraId="0223B3D1" w14:textId="1D17DD5B" w:rsidR="00294694" w:rsidRPr="00244A3B" w:rsidRDefault="00294694" w:rsidP="00BD5F31">
      <w:pPr>
        <w:pStyle w:val="Default"/>
        <w:spacing w:before="120" w:after="120" w:line="360" w:lineRule="auto"/>
        <w:ind w:firstLine="426"/>
      </w:pPr>
      <w:r w:rsidRPr="00244A3B">
        <w:t xml:space="preserve">4. Interestingly, there is no evidence that the temperatures during the gestation period can affect the foetus and lead to long-term body size decline. The reason for this might be because chamois are endotherms, therefore mothers have evolved protective mechanisms to buffer temperature stress on the foetus. What is more, the results also </w:t>
      </w:r>
      <w:r w:rsidRPr="00244A3B">
        <w:rPr>
          <w:color w:val="auto"/>
        </w:rPr>
        <w:t xml:space="preserve">pointed out that the effects of altitude and temperature are of similar magnitude and alpine chamois might be trying to avoid heat stress by moving to higher altitudes. </w:t>
      </w:r>
    </w:p>
    <w:p w14:paraId="2EB61ADD"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5. </w:t>
      </w:r>
      <w:r w:rsidRPr="00244A3B">
        <w:rPr>
          <w:i/>
          <w:iCs/>
          <w:color w:val="auto"/>
        </w:rPr>
        <w:t>Synthesis and applications</w:t>
      </w:r>
      <w:r w:rsidRPr="00244A3B">
        <w:rPr>
          <w:color w:val="auto"/>
        </w:rPr>
        <w:t xml:space="preserve">. Understanding the long-term effect of climate change on whole populations is particularly important, yet challenging, due to the need for huge and consistent data records. Therefore, the results from this study are crucial since they can provide information about chamois climate change sensitivity which can be of help for conservation practices. </w:t>
      </w:r>
    </w:p>
    <w:p w14:paraId="367E6F61" w14:textId="77777777" w:rsidR="00294694" w:rsidRPr="00244A3B" w:rsidRDefault="00294694" w:rsidP="00BD5F31">
      <w:pPr>
        <w:pStyle w:val="Default"/>
        <w:spacing w:before="120" w:after="120" w:line="360" w:lineRule="auto"/>
        <w:ind w:firstLine="426"/>
        <w:rPr>
          <w:b/>
          <w:bCs/>
          <w:color w:val="auto"/>
        </w:rPr>
      </w:pPr>
    </w:p>
    <w:p w14:paraId="1B316423" w14:textId="3793A71A" w:rsidR="00294694" w:rsidRPr="00244A3B" w:rsidRDefault="00294694" w:rsidP="00BD5F31">
      <w:pPr>
        <w:pStyle w:val="Default"/>
        <w:spacing w:before="120" w:after="120" w:line="360" w:lineRule="auto"/>
        <w:ind w:firstLine="426"/>
        <w:rPr>
          <w:color w:val="auto"/>
        </w:rPr>
      </w:pPr>
      <w:r w:rsidRPr="00244A3B">
        <w:rPr>
          <w:b/>
          <w:bCs/>
          <w:color w:val="auto"/>
        </w:rPr>
        <w:t>Key words</w:t>
      </w:r>
      <w:r w:rsidRPr="00244A3B">
        <w:rPr>
          <w:color w:val="auto"/>
        </w:rPr>
        <w:t xml:space="preserve">: climate change, </w:t>
      </w:r>
      <w:r w:rsidRPr="00244A3B">
        <w:rPr>
          <w:i/>
          <w:iCs/>
          <w:color w:val="auto"/>
        </w:rPr>
        <w:t>climwin</w:t>
      </w:r>
      <w:r w:rsidRPr="00244A3B">
        <w:rPr>
          <w:color w:val="auto"/>
        </w:rPr>
        <w:t xml:space="preserve">, gestation, juveniles, lactation, large ungulates, life stages, Switzerland, Ticino canton </w:t>
      </w:r>
    </w:p>
    <w:p w14:paraId="77B905C1" w14:textId="77777777" w:rsidR="00294694" w:rsidRPr="00244A3B" w:rsidRDefault="00294694" w:rsidP="00BD5F31">
      <w:pPr>
        <w:pStyle w:val="Default"/>
        <w:spacing w:before="120" w:after="120" w:line="360" w:lineRule="auto"/>
        <w:ind w:firstLine="426"/>
        <w:rPr>
          <w:b/>
          <w:bCs/>
          <w:color w:val="auto"/>
        </w:rPr>
      </w:pPr>
    </w:p>
    <w:p w14:paraId="50DB40A5" w14:textId="2B83BB66" w:rsidR="00294694" w:rsidRPr="00244A3B" w:rsidRDefault="00294694" w:rsidP="00BD5F31">
      <w:pPr>
        <w:pStyle w:val="Default"/>
        <w:spacing w:before="120" w:after="120" w:line="360" w:lineRule="auto"/>
        <w:ind w:firstLine="426"/>
        <w:rPr>
          <w:color w:val="auto"/>
        </w:rPr>
      </w:pPr>
      <w:r w:rsidRPr="00244A3B">
        <w:rPr>
          <w:b/>
          <w:bCs/>
          <w:color w:val="auto"/>
        </w:rPr>
        <w:t xml:space="preserve">Introduction </w:t>
      </w:r>
    </w:p>
    <w:p w14:paraId="1AC5722C" w14:textId="68318649" w:rsidR="00294694" w:rsidRPr="00244A3B" w:rsidRDefault="00294694" w:rsidP="00BD5F31">
      <w:pPr>
        <w:pStyle w:val="Default"/>
        <w:spacing w:before="120" w:after="120" w:line="360" w:lineRule="auto"/>
        <w:ind w:firstLine="426"/>
        <w:rPr>
          <w:color w:val="auto"/>
        </w:rPr>
      </w:pPr>
      <w:r w:rsidRPr="00244A3B">
        <w:rPr>
          <w:color w:val="auto"/>
        </w:rPr>
        <w:t xml:space="preserve">As global </w:t>
      </w:r>
      <w:del w:id="41" w:author="Giulia Masoero" w:date="2022-06-30T11:57:00Z">
        <w:r w:rsidRPr="00244A3B" w:rsidDel="00D37992">
          <w:rPr>
            <w:color w:val="auto"/>
          </w:rPr>
          <w:delText xml:space="preserve">warming </w:delText>
        </w:r>
      </w:del>
      <w:ins w:id="42" w:author="Giulia Masoero" w:date="2022-06-30T11:57:00Z">
        <w:r w:rsidR="00D37992" w:rsidRPr="00244A3B">
          <w:rPr>
            <w:color w:val="auto"/>
          </w:rPr>
          <w:t xml:space="preserve">environmental change </w:t>
        </w:r>
      </w:ins>
      <w:r w:rsidRPr="00244A3B">
        <w:rPr>
          <w:color w:val="auto"/>
        </w:rPr>
        <w:t>accelerates, many species</w:t>
      </w:r>
      <w:ins w:id="43" w:author="Giulia Masoero" w:date="2022-06-30T11:58:00Z">
        <w:r w:rsidR="00D37992" w:rsidRPr="00244A3B">
          <w:rPr>
            <w:color w:val="auto"/>
          </w:rPr>
          <w:t xml:space="preserve"> have undergone</w:t>
        </w:r>
      </w:ins>
      <w:r w:rsidRPr="00244A3B">
        <w:rPr>
          <w:color w:val="auto"/>
        </w:rPr>
        <w:t xml:space="preserve"> </w:t>
      </w:r>
      <w:del w:id="44" w:author="Giulia Masoero" w:date="2022-06-30T11:59:00Z">
        <w:r w:rsidRPr="00244A3B" w:rsidDel="00D37992">
          <w:rPr>
            <w:color w:val="auto"/>
          </w:rPr>
          <w:delText xml:space="preserve">shift their range or must undergo </w:delText>
        </w:r>
      </w:del>
      <w:r w:rsidRPr="00244A3B">
        <w:rPr>
          <w:color w:val="auto"/>
        </w:rPr>
        <w:t>phenotypic changes as a result of adaptations to their new environment</w:t>
      </w:r>
      <w:ins w:id="45" w:author="Giulia Masoero" w:date="2022-06-29T16:13:00Z">
        <w:r w:rsidR="00581B1B" w:rsidRPr="00244A3B">
          <w:rPr>
            <w:color w:val="auto"/>
          </w:rPr>
          <w:t xml:space="preserve"> </w:t>
        </w:r>
      </w:ins>
      <w:r w:rsidR="00581B1B" w:rsidRPr="00244A3B">
        <w:rPr>
          <w:color w:val="auto"/>
        </w:rPr>
        <w:fldChar w:fldCharType="begin"/>
      </w:r>
      <w:r w:rsidR="00581B1B" w:rsidRPr="00244A3B">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244A3B">
        <w:rPr>
          <w:color w:val="auto"/>
        </w:rPr>
        <w:fldChar w:fldCharType="separate"/>
      </w:r>
      <w:r w:rsidR="00581B1B" w:rsidRPr="00244A3B">
        <w:rPr>
          <w:noProof/>
          <w:color w:val="auto"/>
        </w:rPr>
        <w:t>(Hetem et al. 2014)</w:t>
      </w:r>
      <w:r w:rsidR="00581B1B" w:rsidRPr="00244A3B">
        <w:rPr>
          <w:color w:val="auto"/>
        </w:rPr>
        <w:fldChar w:fldCharType="end"/>
      </w:r>
      <w:ins w:id="46" w:author="Giulia Masoero" w:date="2022-06-29T16:13:00Z">
        <w:r w:rsidR="00581B1B" w:rsidRPr="00244A3B">
          <w:rPr>
            <w:color w:val="auto"/>
          </w:rPr>
          <w:t>.</w:t>
        </w:r>
      </w:ins>
      <w:r w:rsidRPr="00244A3B">
        <w:rPr>
          <w:color w:val="auto"/>
        </w:rPr>
        <w:t xml:space="preserve"> </w:t>
      </w:r>
      <w:del w:id="47" w:author="Giulia Masoero" w:date="2022-06-29T16:13:00Z">
        <w:r w:rsidRPr="00244A3B" w:rsidDel="00581B1B">
          <w:rPr>
            <w:color w:val="auto"/>
            <w:highlight w:val="cyan"/>
            <w:rPrChange w:id="48" w:author="Giulia Masoero" w:date="2022-07-01T17:21:00Z">
              <w:rPr>
                <w:color w:val="auto"/>
              </w:rPr>
            </w:rPrChange>
          </w:rPr>
          <w:delText xml:space="preserve">(Hetem et al., 2014). </w:delText>
        </w:r>
      </w:del>
      <w:r w:rsidRPr="00244A3B">
        <w:rPr>
          <w:color w:val="auto"/>
          <w:highlight w:val="cyan"/>
          <w:rPrChange w:id="49" w:author="Giulia Masoero" w:date="2022-07-01T17:21:00Z">
            <w:rPr>
              <w:color w:val="auto"/>
            </w:rPr>
          </w:rPrChange>
        </w:rPr>
        <w:t>In particular, animals living in cold climate conditions have been facing serious challenges for survival due to the increase in their habitat’s temperature.</w:t>
      </w:r>
      <w:r w:rsidRPr="00244A3B">
        <w:rPr>
          <w:color w:val="auto"/>
        </w:rPr>
        <w:t xml:space="preserve"> A known </w:t>
      </w:r>
      <w:commentRangeStart w:id="50"/>
      <w:r w:rsidRPr="00244A3B">
        <w:rPr>
          <w:color w:val="auto"/>
        </w:rPr>
        <w:t xml:space="preserve">adaptive </w:t>
      </w:r>
      <w:commentRangeEnd w:id="50"/>
      <w:r w:rsidR="00D41520" w:rsidRPr="00244A3B">
        <w:rPr>
          <w:rStyle w:val="CommentReference"/>
          <w:color w:val="auto"/>
          <w:sz w:val="24"/>
          <w:szCs w:val="24"/>
          <w:lang w:val="en-US" w:eastAsia="en-US"/>
          <w:rPrChange w:id="51" w:author="Giulia Masoero" w:date="2022-07-01T17:21:00Z">
            <w:rPr>
              <w:rStyle w:val="CommentReference"/>
              <w:color w:val="auto"/>
              <w:lang w:val="en-US" w:eastAsia="en-US"/>
            </w:rPr>
          </w:rPrChange>
        </w:rPr>
        <w:commentReference w:id="50"/>
      </w:r>
      <w:r w:rsidRPr="00244A3B">
        <w:rPr>
          <w:color w:val="auto"/>
        </w:rPr>
        <w:t xml:space="preserve">response to </w:t>
      </w:r>
      <w:del w:id="52" w:author="Giulia Masoero" w:date="2022-06-30T12:00:00Z">
        <w:r w:rsidRPr="00244A3B" w:rsidDel="00D37992">
          <w:rPr>
            <w:color w:val="auto"/>
          </w:rPr>
          <w:delText>face</w:delText>
        </w:r>
      </w:del>
      <w:ins w:id="53" w:author="Giulia Masoero" w:date="2022-06-30T12:00:00Z">
        <w:r w:rsidR="00D37992" w:rsidRPr="00244A3B">
          <w:rPr>
            <w:color w:val="auto"/>
          </w:rPr>
          <w:t>cope with</w:t>
        </w:r>
      </w:ins>
      <w:r w:rsidRPr="00244A3B">
        <w:rPr>
          <w:color w:val="auto"/>
        </w:rPr>
        <w:t xml:space="preserve"> climate warming is the </w:t>
      </w:r>
      <w:commentRangeStart w:id="54"/>
      <w:r w:rsidRPr="00244A3B">
        <w:rPr>
          <w:color w:val="auto"/>
        </w:rPr>
        <w:t xml:space="preserve">change in body size </w:t>
      </w:r>
      <w:commentRangeEnd w:id="54"/>
      <w:r w:rsidR="00D41520" w:rsidRPr="00244A3B">
        <w:rPr>
          <w:rStyle w:val="CommentReference"/>
          <w:color w:val="auto"/>
          <w:sz w:val="24"/>
          <w:szCs w:val="24"/>
          <w:lang w:val="en-US" w:eastAsia="en-US"/>
          <w:rPrChange w:id="55" w:author="Giulia Masoero" w:date="2022-07-01T17:21:00Z">
            <w:rPr>
              <w:rStyle w:val="CommentReference"/>
              <w:color w:val="auto"/>
              <w:lang w:val="en-US" w:eastAsia="en-US"/>
            </w:rPr>
          </w:rPrChange>
        </w:rPr>
        <w:commentReference w:id="54"/>
      </w:r>
      <w:ins w:id="56" w:author="Giulia Masoero" w:date="2022-06-29T16:13:00Z">
        <w:r w:rsidR="00581B1B" w:rsidRPr="00244A3B">
          <w:rPr>
            <w:color w:val="auto"/>
          </w:rPr>
          <w:t xml:space="preserve"> </w:t>
        </w:r>
      </w:ins>
      <w:r w:rsidR="00581B1B" w:rsidRPr="00244A3B">
        <w:rPr>
          <w:color w:val="auto"/>
        </w:rPr>
        <w:fldChar w:fldCharType="begin"/>
      </w:r>
      <w:r w:rsidR="00581B1B" w:rsidRPr="00244A3B">
        <w:rPr>
          <w:color w:val="auto"/>
        </w:rPr>
        <w:instrText xml:space="preserve"> ADDIN ZOTERO_ITEM CSL_CITATION {"citationID":"imBHeMZw","properties":{"formattedCitation":"(Salewski et al. 2010; Sheridan and Bickford 2011)","plainCitation":"(Salewski et al. 2010; Sheridan and Bickford 2011)","noteIndex":0},"citationItems":[{"id":3528,"uris":["http://zotero.org/users/3388363/items/4TDRQF8J"],"itemData":{"id":3528,"type":"article-journal","abstract":"Recent climate change has caused diverse ecological responses in plants and animals. However, relatively little is known about homeothermic animals’ ability to adapt to changing temperature regimes through changes in body size, in accordance with Bergmann’s rule. We used fluctuations in mean annual temperatures in south-west Germany since 1972 in order to look for direct links between temperature and two aspects of body size: body mass and flight feather length. Data from regionally born juveniles of 12 passerine bird species were analysed. Body mass and feather length varied significantly among years in eight and nine species, respectively. Typically the inter-annual changes in morphology were complexly non-linear, as was inter-annual variation in temperature. For six (body mass) and seven species (feather length), these inter-annual fluctuations were significantly correlated with temperature fluctuations. However, negative correlations consistent with Bergmann’s rule were only found for five species, either for body mass or feather length. In several of the species for which body mass and feather length was significantly associated with temperature, morphological responses were better predicted by temperature data that were smoothed across multiple years than by the actual mean breeding season temperatures of the year of birth. This was found in five species for body mass and three species for feather length. These results suggest that changes in body size may not merely be the result of phenotypic plasticity but may hint at genetically based microevolutionary adaptations.","container-title":"Oecologia","DOI":"10.1007/s00442-009-1446-2","ISSN":"1432-1939","issue":"1","journalAbbreviation":"Oecologia","language":"en","page":"247-260","source":"Springer Link","title":"Global warming and Bergmann’s rule: do central European passerines adjust their body size to rising temperatures?","title-short":"Global warming and Bergmann’s rule","volume":"162","author":[{"family":"Salewski","given":"Volker"},{"family":"Hochachka","given":"Wesley M."},{"family":"Fiedler","given":"Wolfgang"}],"issued":{"date-parts":[["2010",1,1]]},"citation-key":"salewskiGlobalWarmingBergmann2010"}},{"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instrText>
      </w:r>
      <w:r w:rsidR="00581B1B" w:rsidRPr="00244A3B">
        <w:rPr>
          <w:color w:val="auto"/>
        </w:rPr>
        <w:fldChar w:fldCharType="separate"/>
      </w:r>
      <w:r w:rsidR="00581B1B" w:rsidRPr="00244A3B">
        <w:rPr>
          <w:noProof/>
          <w:color w:val="auto"/>
        </w:rPr>
        <w:t>(Salewski et al. 2010; Sheridan and Bickford 2011)</w:t>
      </w:r>
      <w:r w:rsidR="00581B1B" w:rsidRPr="00244A3B">
        <w:rPr>
          <w:color w:val="auto"/>
        </w:rPr>
        <w:fldChar w:fldCharType="end"/>
      </w:r>
      <w:ins w:id="57" w:author="Giulia Masoero" w:date="2022-07-01T16:45:00Z">
        <w:r w:rsidR="00B4364F" w:rsidRPr="00244A3B">
          <w:rPr>
            <w:color w:val="auto"/>
          </w:rPr>
          <w:t xml:space="preserve">, a </w:t>
        </w:r>
        <w:r w:rsidR="00B4364F" w:rsidRPr="00244A3B">
          <w:rPr>
            <w:color w:val="auto"/>
          </w:rPr>
          <w:lastRenderedPageBreak/>
          <w:t xml:space="preserve">response </w:t>
        </w:r>
      </w:ins>
      <w:ins w:id="58" w:author="Giulia Masoero" w:date="2022-07-01T16:46:00Z">
        <w:r w:rsidR="00B4364F" w:rsidRPr="00244A3B">
          <w:rPr>
            <w:color w:val="auto"/>
          </w:rPr>
          <w:t>reported</w:t>
        </w:r>
      </w:ins>
      <w:ins w:id="59" w:author="Giulia Masoero" w:date="2022-07-01T16:45:00Z">
        <w:r w:rsidR="00B4364F" w:rsidRPr="00244A3B">
          <w:rPr>
            <w:color w:val="auto"/>
          </w:rPr>
          <w:t xml:space="preserve"> by </w:t>
        </w:r>
      </w:ins>
      <w:ins w:id="60" w:author="Giulia Masoero" w:date="2022-07-01T16:46:00Z">
        <w:r w:rsidR="00B4364F" w:rsidRPr="00244A3B">
          <w:rPr>
            <w:color w:val="auto"/>
          </w:rPr>
          <w:t>an increasing number taxa</w:t>
        </w:r>
      </w:ins>
      <w:ins w:id="61" w:author="Giulia Masoero" w:date="2022-07-01T16:53:00Z">
        <w:r w:rsidR="00384F59" w:rsidRPr="00244A3B">
          <w:rPr>
            <w:color w:val="auto"/>
          </w:rPr>
          <w:t xml:space="preserve"> (e.g.) </w:t>
        </w:r>
      </w:ins>
      <w:ins w:id="62" w:author="Giulia Masoero" w:date="2022-07-01T16:46:00Z">
        <w:r w:rsidR="00B4364F" w:rsidRPr="00244A3B">
          <w:rPr>
            <w:color w:val="auto"/>
          </w:rPr>
          <w:t xml:space="preserve"> </w:t>
        </w:r>
      </w:ins>
      <w:r w:rsidR="00B4364F" w:rsidRPr="00244A3B">
        <w:rPr>
          <w:color w:val="auto"/>
        </w:rPr>
        <w:fldChar w:fldCharType="begin"/>
      </w:r>
      <w:r w:rsidR="00BC4FDD" w:rsidRPr="00244A3B">
        <w:rPr>
          <w:color w:val="auto"/>
        </w:rPr>
        <w:instrText xml:space="preserve"> ADDIN ZOTERO_ITEM CSL_CITATION {"citationID":"Gfc6TG2n","properties":{"formattedCitation":"(Yom-Tov 2001; Daufresne et al. 2009; Ozgul et al. 2009; Gardner et al. 2011; Weeks et al. 2020)","plainCitation":"(Yom-Tov 2001; Daufresne et al. 2009; Ozgul et al. 2009; Gardner et al. 2011; Weeks et al. 2020)","noteIndex":0},"citationItems":[{"id":1296,"uris":["http://zotero.org/users/3388363/items/W62I3VKB"],"itemData":{"id":1296,"type":"article-journal","abstract":"Global warming may affect the physiology, distributions, phenology and adaptations of plants and animals. In Israel, minimum summer temperatures increased by an average of 0.26 °C per decade during the second half of the 20th century. Bergmann's rule predicts that, in warm-blooded animals, races from warm regions are smaller than races from cold regions. Numerous studies have reported general correlations between body mass in fossil animals and independently established palaeoclimatic changes from various parts of the world in accordance with this rule. Using museum specimens, I tested the prediction that the body mass and tarsus length of five resident passerine species in Israel declined between 1950 and 1999. The body mass of four species (the graceful warbler Prinia gracilis, the house sparrow Passer domesticus, the yellow-vented bulbul Pycnonotus xanthopygos and the Sardinian warbler Sylvia melanocephala, but not of the crested lark Galerida cristata) declined significantly during this period. Tarsus length also declined significantly during this period for two species (the graceful warbler and the house sparrow). Body condition (body mass-to-tarsus length ratio) decreased in the Sardinian warbler, the yellow-vented bulbul and the crested lark. It is suggested that the above declines in body mass and tarsus length are due to global warming and also in accordance with Bergmann's rule. The above explanation does not exclude the possibility that other factors, such as a decrease in food availability, contributed to the decline in body mass. These declines may have serious implications for community structure and competition among bird species and may affect the survival of small passerines.","container-title":"Proceedings of the Royal Society B: Biological Sciences","DOI":"10.1098/rspb.2001.1592","ISSN":"14712970","issue":"1470","page":"947–952","title":"Global warming and body mass decline in Israeli passerine birds","volume":"268","author":[{"family":"Yom-Tov","given":"Yoram"}],"issued":{"date-parts":[["2001"]]},"citation-key":"yom-tovGlobalWarmingBody2001"},"locator":"-"},{"id":3629,"uris":["http://zotero.org/users/3388363/items/5PJXT8AW"],"itemData":{"id":3629,"type":"article-journal","container-title":"Proceedings of the National Academy of Sciences","DOI":"10.1073/pnas.0902080106","issue":"31","note":"publisher: Proceedings of the National Academy of Sciences","page":"12788-12793","source":"pnas.org (Atypon)","title":"Global warming benefits the small in aquatic ecosystems","volume":"106","author":[{"family":"Daufresne","given":"Martin"},{"family":"Lengfellner","given":"Kathrin"},{"family":"Sommer","given":"Ulrich"}],"issued":{"date-parts":[["2009",8,4]]},"citation-key":"daufresneGlobalWarmingBenefits2009"}},{"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3043,"uris":["http://zotero.org/users/3388363/items/TEFPHZ24"],"itemData":{"id":3043,"type":"article-journal","abstract":"Increasing temperatures associated with climate change are predicted to cause reductions in body size, a key determinant of animal physiology and ecology. Using a four-decade specimen series of 70 716 individuals of 52 North American migratory bird species, we demonstrate that increasing annual summer temperature over the 40-year period predicts consistent reductions in body size across these diverse taxa. Concurrently, wing length – an index of body shape that impacts numerous aspects of avian ecology and behaviour – has consistently increased across species. Our ﬁndings suggest that warming-induced body size reduction is a general response to climate change, and reveal a similarly consistent and unexpected shift in body shape. We hypothesise that increasing wing length represents a compensatory adaptation to maintain migration as reductions in body size have increased the metabolic cost of ﬂight. An improved understanding of warming-induced morphological changes is important for predicting biotic responses to global change.","container-title":"Ecology Letters","DOI":"10.1111/ele.13434","ISSN":"1461-023X, 1461-0248","issue":"2","journalAbbreviation":"Ecol Lett","language":"en","page":"316-325","source":"DOI.org (Crossref)","title":"Shared morphological consequences of global warming in North American migratory birds","volume":"23","author":[{"family":"Weeks","given":"Brian C."},{"family":"Willard","given":"David E."},{"family":"Zimova","given":"Marketa"},{"family":"Ellis","given":"Aspen A."},{"family":"Witynski","given":"Max L."},{"family":"Hennen","given":"Mary"},{"family":"Winger","given":"Benjamin M."}],"editor":[{"family":"Norris","given":"Ryan"}],"issued":{"date-parts":[["2020",2]]},"citation-key":"weeksSharedMorphologicalConsequences2020a"}}],"schema":"https://github.com/citation-style-language/schema/raw/master/csl-citation.json"} </w:instrText>
      </w:r>
      <w:r w:rsidR="00B4364F" w:rsidRPr="00244A3B">
        <w:rPr>
          <w:color w:val="auto"/>
        </w:rPr>
        <w:fldChar w:fldCharType="separate"/>
      </w:r>
      <w:r w:rsidR="00BC4FDD" w:rsidRPr="00244A3B">
        <w:rPr>
          <w:noProof/>
          <w:color w:val="auto"/>
        </w:rPr>
        <w:t>(Yom-Tov 2001; Daufresne et al. 2009; Ozgul et al. 2009; Gardner et al. 2011; Weeks et al. 2020)</w:t>
      </w:r>
      <w:r w:rsidR="00B4364F" w:rsidRPr="00244A3B">
        <w:rPr>
          <w:color w:val="auto"/>
        </w:rPr>
        <w:fldChar w:fldCharType="end"/>
      </w:r>
      <w:del w:id="63" w:author="Giulia Masoero" w:date="2022-06-29T16:14:00Z">
        <w:r w:rsidRPr="00244A3B" w:rsidDel="00581B1B">
          <w:rPr>
            <w:color w:val="auto"/>
          </w:rPr>
          <w:delText>(Salewski et al., 2010; Sheridan &amp; Bickford, 2011)</w:delText>
        </w:r>
      </w:del>
      <w:r w:rsidRPr="00244A3B">
        <w:rPr>
          <w:color w:val="auto"/>
        </w:rPr>
        <w:t xml:space="preserve">. However, it has been suggested that, as a result of anthropologic activity, recent climate change is happening much faster than in the past and therefore some species may not be able to adapt fast enough, which might lead to </w:t>
      </w:r>
      <w:del w:id="64" w:author="Giulia Masoero" w:date="2022-06-30T12:01:00Z">
        <w:r w:rsidRPr="00244A3B" w:rsidDel="00D37992">
          <w:rPr>
            <w:color w:val="auto"/>
          </w:rPr>
          <w:delText>extinctions</w:delText>
        </w:r>
      </w:del>
      <w:ins w:id="65" w:author="Giulia Masoero" w:date="2022-06-30T12:01:00Z">
        <w:r w:rsidR="00D37992" w:rsidRPr="00244A3B">
          <w:rPr>
            <w:color w:val="auto"/>
          </w:rPr>
          <w:t>extinction</w:t>
        </w:r>
      </w:ins>
      <w:ins w:id="66" w:author="Giulia Masoero" w:date="2022-06-29T16:14:00Z">
        <w:r w:rsidR="00581B1B" w:rsidRPr="00244A3B">
          <w:rPr>
            <w:color w:val="auto"/>
          </w:rPr>
          <w:t xml:space="preserve"> </w:t>
        </w:r>
      </w:ins>
      <w:r w:rsidR="00581B1B" w:rsidRPr="00244A3B">
        <w:rPr>
          <w:color w:val="auto"/>
        </w:rPr>
        <w:fldChar w:fldCharType="begin"/>
      </w:r>
      <w:r w:rsidR="00581B1B" w:rsidRPr="00244A3B">
        <w:rPr>
          <w:color w:val="auto"/>
        </w:rPr>
        <w:instrText xml:space="preserve"> ADDIN ZOTERO_ITEM CSL_CITATION {"citationID":"tWgWQTfl","properties":{"formattedCitation":"(Sheridan and Bickford 2011)","plainCitation":"(Sheridan and Bickford 2011)","noteIndex":0},"citationItems":[{"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instrText>
      </w:r>
      <w:r w:rsidR="00581B1B" w:rsidRPr="00244A3B">
        <w:rPr>
          <w:color w:val="auto"/>
        </w:rPr>
        <w:fldChar w:fldCharType="separate"/>
      </w:r>
      <w:r w:rsidR="00581B1B" w:rsidRPr="00244A3B">
        <w:rPr>
          <w:noProof/>
          <w:color w:val="auto"/>
        </w:rPr>
        <w:t>(Sheridan and Bickford 2011)</w:t>
      </w:r>
      <w:r w:rsidR="00581B1B" w:rsidRPr="00244A3B">
        <w:rPr>
          <w:color w:val="auto"/>
        </w:rPr>
        <w:fldChar w:fldCharType="end"/>
      </w:r>
      <w:del w:id="67" w:author="Giulia Masoero" w:date="2022-06-29T16:14:00Z">
        <w:r w:rsidRPr="00244A3B" w:rsidDel="00581B1B">
          <w:rPr>
            <w:color w:val="auto"/>
          </w:rPr>
          <w:delText xml:space="preserve"> (Sheridan &amp; Bickford, 2011)</w:delText>
        </w:r>
      </w:del>
      <w:r w:rsidRPr="00244A3B">
        <w:rPr>
          <w:color w:val="auto"/>
        </w:rPr>
        <w:t xml:space="preserve">. Specifically, it is known that shrinking body size has been suggested to be the third most common response of animals to rising temperatures </w:t>
      </w:r>
      <w:del w:id="68" w:author="Giulia Masoero" w:date="2022-06-29T16:14:00Z">
        <w:r w:rsidRPr="00244A3B" w:rsidDel="00581B1B">
          <w:rPr>
            <w:color w:val="auto"/>
          </w:rPr>
          <w:delText>(Gardner et al., 2011)</w:delText>
        </w:r>
      </w:del>
      <w:r w:rsidR="00581B1B" w:rsidRPr="00244A3B">
        <w:rPr>
          <w:color w:val="auto"/>
        </w:rPr>
        <w:fldChar w:fldCharType="begin"/>
      </w:r>
      <w:r w:rsidR="00581B1B" w:rsidRPr="00244A3B">
        <w:rPr>
          <w:color w:val="auto"/>
        </w:rPr>
        <w:instrText xml:space="preserve"> ADDIN ZOTERO_ITEM CSL_CITATION {"citationID":"rCWp8Gqd","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581B1B" w:rsidRPr="00244A3B">
        <w:rPr>
          <w:color w:val="auto"/>
        </w:rPr>
        <w:fldChar w:fldCharType="separate"/>
      </w:r>
      <w:r w:rsidR="00581B1B" w:rsidRPr="00244A3B">
        <w:rPr>
          <w:noProof/>
          <w:color w:val="auto"/>
        </w:rPr>
        <w:t>(Gardner et al. 2011)</w:t>
      </w:r>
      <w:r w:rsidR="00581B1B" w:rsidRPr="00244A3B">
        <w:rPr>
          <w:color w:val="auto"/>
        </w:rPr>
        <w:fldChar w:fldCharType="end"/>
      </w:r>
      <w:r w:rsidRPr="00244A3B">
        <w:rPr>
          <w:color w:val="auto"/>
        </w:rPr>
        <w:t xml:space="preserve">. </w:t>
      </w:r>
      <w:del w:id="69" w:author="Giulia Masoero" w:date="2022-06-30T14:21:00Z">
        <w:r w:rsidRPr="00244A3B" w:rsidDel="00CA1562">
          <w:rPr>
            <w:color w:val="auto"/>
          </w:rPr>
          <w:delText>The reason behind this response lies in the fact</w:delText>
        </w:r>
      </w:del>
      <w:ins w:id="70" w:author="Giulia Masoero" w:date="2022-06-30T14:21:00Z">
        <w:r w:rsidR="00CA1562" w:rsidRPr="00244A3B">
          <w:rPr>
            <w:color w:val="auto"/>
          </w:rPr>
          <w:t>Indeed as</w:t>
        </w:r>
      </w:ins>
      <w:r w:rsidRPr="00244A3B">
        <w:rPr>
          <w:color w:val="auto"/>
        </w:rPr>
        <w:t xml:space="preserve"> </w:t>
      </w:r>
      <w:del w:id="71" w:author="Giulia Masoero" w:date="2022-06-30T14:21:00Z">
        <w:r w:rsidRPr="00244A3B" w:rsidDel="00CA1562">
          <w:rPr>
            <w:color w:val="auto"/>
          </w:rPr>
          <w:delText xml:space="preserve">that </w:delText>
        </w:r>
      </w:del>
      <w:r w:rsidRPr="00244A3B">
        <w:rPr>
          <w:color w:val="auto"/>
        </w:rPr>
        <w:t>thermoregulation is directly affected by body size</w:t>
      </w:r>
      <w:ins w:id="72" w:author="Giulia Masoero" w:date="2022-06-30T14:21:00Z">
        <w:r w:rsidR="00CA1562" w:rsidRPr="00244A3B">
          <w:rPr>
            <w:color w:val="auto"/>
          </w:rPr>
          <w:t xml:space="preserve">, having </w:t>
        </w:r>
      </w:ins>
      <w:del w:id="73" w:author="Giulia Masoero" w:date="2022-06-30T14:21:00Z">
        <w:r w:rsidRPr="00244A3B" w:rsidDel="00CA1562">
          <w:rPr>
            <w:color w:val="auto"/>
          </w:rPr>
          <w:delText xml:space="preserve"> since </w:delText>
        </w:r>
      </w:del>
      <w:ins w:id="74" w:author="Giulia Masoero" w:date="2022-06-30T14:21:00Z">
        <w:r w:rsidR="00CA1562" w:rsidRPr="00244A3B">
          <w:rPr>
            <w:color w:val="auto"/>
          </w:rPr>
          <w:t xml:space="preserve">a </w:t>
        </w:r>
      </w:ins>
      <w:r w:rsidRPr="00244A3B">
        <w:rPr>
          <w:color w:val="auto"/>
        </w:rPr>
        <w:t>smaller bod</w:t>
      </w:r>
      <w:ins w:id="75" w:author="Giulia Masoero" w:date="2022-06-30T14:21:00Z">
        <w:r w:rsidR="00CA1562" w:rsidRPr="00244A3B">
          <w:rPr>
            <w:color w:val="auto"/>
          </w:rPr>
          <w:t xml:space="preserve">y size, and therefore </w:t>
        </w:r>
      </w:ins>
      <w:del w:id="76" w:author="Giulia Masoero" w:date="2022-06-30T14:21:00Z">
        <w:r w:rsidRPr="00244A3B" w:rsidDel="00CA1562">
          <w:rPr>
            <w:color w:val="auto"/>
          </w:rPr>
          <w:delText xml:space="preserve">ies have </w:delText>
        </w:r>
      </w:del>
      <w:r w:rsidRPr="00244A3B">
        <w:rPr>
          <w:color w:val="auto"/>
        </w:rPr>
        <w:t>a larger surface-area-to-volume ratio</w:t>
      </w:r>
      <w:ins w:id="77" w:author="Giulia Masoero" w:date="2022-06-30T14:23:00Z">
        <w:r w:rsidR="00FC6BE1" w:rsidRPr="00244A3B">
          <w:rPr>
            <w:color w:val="auto"/>
          </w:rPr>
          <w:t>,</w:t>
        </w:r>
      </w:ins>
      <w:del w:id="78" w:author="Giulia Masoero" w:date="2022-06-30T14:23:00Z">
        <w:r w:rsidRPr="00244A3B" w:rsidDel="00FC6BE1">
          <w:rPr>
            <w:color w:val="auto"/>
          </w:rPr>
          <w:delText>,</w:delText>
        </w:r>
      </w:del>
      <w:r w:rsidRPr="00244A3B">
        <w:rPr>
          <w:color w:val="auto"/>
        </w:rPr>
        <w:t xml:space="preserve"> </w:t>
      </w:r>
      <w:ins w:id="79" w:author="Giulia Masoero" w:date="2022-06-30T14:21:00Z">
        <w:r w:rsidR="00CA1562" w:rsidRPr="00244A3B">
          <w:rPr>
            <w:color w:val="auto"/>
          </w:rPr>
          <w:t xml:space="preserve">would allow </w:t>
        </w:r>
      </w:ins>
      <w:del w:id="80" w:author="Giulia Masoero" w:date="2022-06-30T14:21:00Z">
        <w:r w:rsidRPr="00244A3B" w:rsidDel="00CA1562">
          <w:rPr>
            <w:color w:val="auto"/>
          </w:rPr>
          <w:delText xml:space="preserve">allowing </w:delText>
        </w:r>
      </w:del>
      <w:r w:rsidRPr="00244A3B">
        <w:rPr>
          <w:color w:val="auto"/>
        </w:rPr>
        <w:t xml:space="preserve">them to shed heat more efficiently (Bergman, 1847, as cited in Gardner et al. 2011). </w:t>
      </w:r>
    </w:p>
    <w:p w14:paraId="6B9FB38D" w14:textId="4349CB91" w:rsidR="00294694" w:rsidRPr="00244A3B" w:rsidRDefault="00294694">
      <w:pPr>
        <w:spacing w:before="120" w:after="120" w:line="360" w:lineRule="auto"/>
        <w:ind w:firstLine="426"/>
        <w:rPr>
          <w:ins w:id="81" w:author="Giulia Masoero" w:date="2022-06-30T18:57:00Z"/>
        </w:rPr>
        <w:pPrChange w:id="82" w:author="Giulia Masoero" w:date="2022-07-02T15:32:00Z">
          <w:pPr>
            <w:pStyle w:val="Default"/>
            <w:spacing w:before="120" w:after="120" w:line="360" w:lineRule="auto"/>
            <w:ind w:firstLine="426"/>
          </w:pPr>
        </w:pPrChange>
      </w:pPr>
      <w:r w:rsidRPr="00244A3B">
        <w:t>In</w:t>
      </w:r>
      <w:ins w:id="83" w:author="Giulia Masoero" w:date="2022-06-30T12:02:00Z">
        <w:r w:rsidR="00D37992" w:rsidRPr="00244A3B">
          <w:t xml:space="preserve"> </w:t>
        </w:r>
        <w:r w:rsidR="00BD47C6" w:rsidRPr="00244A3B">
          <w:t>vertebrates</w:t>
        </w:r>
        <w:r w:rsidR="00D37992" w:rsidRPr="00244A3B">
          <w:t xml:space="preserve"> with a finite growth</w:t>
        </w:r>
      </w:ins>
      <w:del w:id="84" w:author="Giulia Masoero" w:date="2022-06-30T12:02:00Z">
        <w:r w:rsidRPr="00244A3B" w:rsidDel="00D37992">
          <w:delText xml:space="preserve"> large </w:delText>
        </w:r>
        <w:commentRangeStart w:id="85"/>
        <w:r w:rsidRPr="00244A3B" w:rsidDel="00D37992">
          <w:delText>mammals</w:delText>
        </w:r>
        <w:commentRangeEnd w:id="85"/>
        <w:r w:rsidR="00787572" w:rsidRPr="00244A3B" w:rsidDel="00D37992">
          <w:rPr>
            <w:rStyle w:val="CommentReference"/>
            <w:sz w:val="24"/>
            <w:szCs w:val="24"/>
            <w:lang w:val="en-US" w:eastAsia="en-US"/>
          </w:rPr>
          <w:commentReference w:id="85"/>
        </w:r>
      </w:del>
      <w:r w:rsidRPr="00244A3B">
        <w:t xml:space="preserve">, body </w:t>
      </w:r>
      <w:del w:id="86" w:author="Giulia Masoero" w:date="2022-06-30T14:24:00Z">
        <w:r w:rsidRPr="00244A3B" w:rsidDel="00FC6BE1">
          <w:delText xml:space="preserve">mass </w:delText>
        </w:r>
      </w:del>
      <w:ins w:id="87" w:author="Giulia Masoero" w:date="2022-06-30T14:24:00Z">
        <w:r w:rsidR="00FC6BE1" w:rsidRPr="00244A3B">
          <w:t xml:space="preserve">size </w:t>
        </w:r>
      </w:ins>
      <w:r w:rsidRPr="00244A3B">
        <w:t xml:space="preserve">is an </w:t>
      </w:r>
      <w:ins w:id="88" w:author="Giulia Masoero" w:date="2022-06-30T12:02:00Z">
        <w:r w:rsidR="00BD47C6" w:rsidRPr="00244A3B">
          <w:t xml:space="preserve">important </w:t>
        </w:r>
      </w:ins>
      <w:r w:rsidRPr="00244A3B">
        <w:t>indicat</w:t>
      </w:r>
      <w:ins w:id="89" w:author="Giulia Masoero" w:date="2022-06-30T12:02:00Z">
        <w:r w:rsidR="00BD47C6" w:rsidRPr="00244A3B">
          <w:t>or</w:t>
        </w:r>
      </w:ins>
      <w:del w:id="90" w:author="Giulia Masoero" w:date="2022-06-30T12:02:00Z">
        <w:r w:rsidRPr="00244A3B" w:rsidDel="00BD47C6">
          <w:delText>ion</w:delText>
        </w:r>
      </w:del>
      <w:r w:rsidRPr="00244A3B">
        <w:t xml:space="preserve"> of fitness and reproductive success</w:t>
      </w:r>
      <w:ins w:id="91" w:author="Giulia Masoero" w:date="2022-06-30T12:03:00Z">
        <w:r w:rsidR="00BD47C6" w:rsidRPr="00244A3B">
          <w:t>,</w:t>
        </w:r>
      </w:ins>
      <w:r w:rsidRPr="00244A3B">
        <w:t xml:space="preserve"> and </w:t>
      </w:r>
      <w:ins w:id="92" w:author="Giulia Masoero" w:date="2022-06-30T12:03:00Z">
        <w:r w:rsidR="00BD47C6" w:rsidRPr="00244A3B">
          <w:t xml:space="preserve">therefore pivotal </w:t>
        </w:r>
      </w:ins>
      <w:del w:id="93" w:author="Giulia Masoero" w:date="2022-06-30T12:03:00Z">
        <w:r w:rsidRPr="00244A3B" w:rsidDel="00BD47C6">
          <w:delText xml:space="preserve">that is why it is important </w:delText>
        </w:r>
      </w:del>
      <w:r w:rsidRPr="00244A3B">
        <w:t xml:space="preserve">to </w:t>
      </w:r>
      <w:del w:id="94" w:author="Giulia Masoero" w:date="2022-06-30T14:34:00Z">
        <w:r w:rsidRPr="00244A3B" w:rsidDel="008873A4">
          <w:delText>understand</w:delText>
        </w:r>
      </w:del>
      <w:ins w:id="95" w:author="Giulia Masoero" w:date="2022-06-30T14:34:00Z">
        <w:r w:rsidR="008873A4" w:rsidRPr="00244A3B">
          <w:t>understanding</w:t>
        </w:r>
      </w:ins>
      <w:r w:rsidRPr="00244A3B">
        <w:t xml:space="preserve"> factors that influence </w:t>
      </w:r>
      <w:commentRangeStart w:id="96"/>
      <w:r w:rsidRPr="00244A3B">
        <w:t>it</w:t>
      </w:r>
      <w:ins w:id="97" w:author="Giulia Masoero" w:date="2022-06-29T16:15:00Z">
        <w:r w:rsidR="00581B1B" w:rsidRPr="00244A3B">
          <w:t xml:space="preserve"> </w:t>
        </w:r>
      </w:ins>
      <w:r w:rsidR="00581B1B" w:rsidRPr="00244A3B">
        <w:fldChar w:fldCharType="begin"/>
      </w:r>
      <w:r w:rsidR="007F13FF" w:rsidRPr="00244A3B">
        <w:instrText xml:space="preserve"> ADDIN ZOTERO_ITEM CSL_CITATION {"citationID":"xPEN67Gb","properties":{"formattedCitation":"(Beauplet and Guinet 2007; Garel et al. 2011)","plainCitation":"(Beauplet and Guinet 2007; Garel et al. 2011)","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581B1B" w:rsidRPr="00244A3B">
        <w:fldChar w:fldCharType="separate"/>
      </w:r>
      <w:r w:rsidR="007F13FF" w:rsidRPr="00244A3B">
        <w:rPr>
          <w:noProof/>
        </w:rPr>
        <w:t>(Beauplet and Guinet 2007; Garel et al. 2011)</w:t>
      </w:r>
      <w:r w:rsidR="00581B1B" w:rsidRPr="00244A3B">
        <w:fldChar w:fldCharType="end"/>
      </w:r>
      <w:commentRangeEnd w:id="96"/>
      <w:r w:rsidR="00BD47C6" w:rsidRPr="00244A3B">
        <w:rPr>
          <w:rStyle w:val="CommentReference"/>
          <w:sz w:val="24"/>
          <w:szCs w:val="24"/>
          <w:lang w:val="en-US" w:eastAsia="en-US"/>
        </w:rPr>
        <w:commentReference w:id="96"/>
      </w:r>
      <w:del w:id="98" w:author="Giulia Masoero" w:date="2022-06-29T16:15:00Z">
        <w:r w:rsidRPr="00244A3B" w:rsidDel="00581B1B">
          <w:delText xml:space="preserve"> (Beauplet &amp; Guinet, 2007; Garel et al., 2011)</w:delText>
        </w:r>
      </w:del>
      <w:r w:rsidRPr="00244A3B">
        <w:t>.</w:t>
      </w:r>
      <w:ins w:id="99" w:author="Giulia Masoero" w:date="2022-06-30T12:04:00Z">
        <w:r w:rsidR="00BD47C6" w:rsidRPr="00244A3B">
          <w:t xml:space="preserve"> In</w:t>
        </w:r>
      </w:ins>
      <w:ins w:id="100" w:author="Giulia Masoero" w:date="2022-06-30T14:17:00Z">
        <w:r w:rsidR="003F70B9" w:rsidRPr="00244A3B">
          <w:t xml:space="preserve"> most</w:t>
        </w:r>
      </w:ins>
      <w:ins w:id="101" w:author="Giulia Masoero" w:date="2022-06-30T12:08:00Z">
        <w:r w:rsidR="00FA6EA8" w:rsidRPr="00244A3B">
          <w:t xml:space="preserve"> large mammals</w:t>
        </w:r>
      </w:ins>
      <w:ins w:id="102" w:author="Giulia Masoero" w:date="2022-06-30T12:09:00Z">
        <w:r w:rsidR="00FA6EA8" w:rsidRPr="00244A3B">
          <w:t xml:space="preserve">, reproduction is often at least partly </w:t>
        </w:r>
      </w:ins>
      <w:ins w:id="103" w:author="Giulia Masoero" w:date="2022-06-30T14:10:00Z">
        <w:r w:rsidR="007F13FF" w:rsidRPr="00244A3B">
          <w:t>fuelled</w:t>
        </w:r>
      </w:ins>
      <w:ins w:id="104" w:author="Giulia Masoero" w:date="2022-06-30T12:09:00Z">
        <w:r w:rsidR="00FA6EA8" w:rsidRPr="00244A3B">
          <w:t xml:space="preserve"> </w:t>
        </w:r>
      </w:ins>
      <w:ins w:id="105" w:author="Giulia Masoero" w:date="2022-06-30T14:23:00Z">
        <w:r w:rsidR="00FC6BE1" w:rsidRPr="00244A3B">
          <w:t>by</w:t>
        </w:r>
      </w:ins>
      <w:ins w:id="106" w:author="Giulia Masoero" w:date="2022-06-30T12:09:00Z">
        <w:r w:rsidR="00FA6EA8" w:rsidRPr="00244A3B">
          <w:t xml:space="preserve"> </w:t>
        </w:r>
      </w:ins>
      <w:ins w:id="107" w:author="Giulia Masoero" w:date="2022-06-30T13:43:00Z">
        <w:r w:rsidR="00FE5E85" w:rsidRPr="00244A3B">
          <w:t xml:space="preserve">previously </w:t>
        </w:r>
      </w:ins>
      <w:ins w:id="108" w:author="Giulia Masoero" w:date="2022-06-30T12:09:00Z">
        <w:r w:rsidR="00FA6EA8" w:rsidRPr="00244A3B">
          <w:t xml:space="preserve">accumulated body reserves </w:t>
        </w:r>
      </w:ins>
      <w:r w:rsidR="00FE5E85" w:rsidRPr="00244A3B">
        <w:fldChar w:fldCharType="begin"/>
      </w:r>
      <w:r w:rsidR="00FE5E85" w:rsidRPr="00244A3B">
        <w:instrText xml:space="preserve"> ADDIN ZOTERO_ITEM CSL_CITATION {"citationID":"xHKtUXCH","properties":{"formattedCitation":"(Festa-Bianchet and Jorgenson 1998)","plainCitation":"(Festa-Bianchet and Jorgenson 1998)","noteIndex":0},"citationItems":[{"id":3558,"uris":["http://zotero.org/users/3388363/items/HYNGLBZV"],"itemData":{"id":3558,"type":"article-journal","abstract":"We present a marginal value model explaining intraspecific and interspecific variation of mating systems in nonterritorial ungulates. The model takes into account the simultaneous effects of spatial and temporal distribution of females, female group size, male-male competition, female choice, and the operational sex ratio (i.e., the proportion of estrous females). The model predicts that higher numbers of females per group increases the average exploitation time of such groups by males. An increase in female group density, operational sex ratio, and age-specific fighting success of males are predicted to reduce the average exploitation time of female groups, leading to roving of males (i.e., moving between female groups). In contrast, an increase in die female rejection rate of males and in the time spent by males on nonmating activities (i. e., foraging, lying down, ruminating, migrating) are predicted to increase the average exploitation time of female groups and to favor staying behavior of males (i.e., defending a female group over a longer period of time). Consequently, die model predicts that young males will tend to be “stayers,” whereas middle-aged and old males are expected to be “rovers.” Model predictions were tested widi field data collected on muskoxen Ovibos moschatus in a natural population in west Greenland. Observed correlations between bull exploitation times of cow groups and the six above-mentioned social and environmental parameters were all in die predicted direction and statistically significant in five of die six cases. Overall, 69% of die observed variation in exploitation time of cow groups by males was explained by die model predictions. Stepwise regression suggested that, of die six parameters, variation in sex ratio (R2 = .56) and time spent on nonmating activities (R2 = .35) had the largest effects on male exploitation time. Also, die observed age-specific variation in bull exploitation time of cow groups was as predicted.","container-title":"Behavioral Ecology","DOI":"10.1093/beheco/9.2.144","ISSN":"1045-2249","issue":"2","journalAbbreviation":"Behavioral Ecology","page":"144-150","source":"Silverchair","title":"Selfish mothers: reproductive expenditure and resource availability in bighorn ewes","title-short":"Selfish mothers","volume":"9","author":[{"family":"Festa-Bianchet","given":"Marco"},{"family":"Jorgenson","given":"Jon T."}],"issued":{"date-parts":[["1998",1,1]]},"citation-key":"festa-bianchetSelfishMothersReproductive1998"}}],"schema":"https://github.com/citation-style-language/schema/raw/master/csl-citation.json"} </w:instrText>
      </w:r>
      <w:r w:rsidR="00FE5E85" w:rsidRPr="00244A3B">
        <w:fldChar w:fldCharType="separate"/>
      </w:r>
      <w:r w:rsidR="00FE5E85" w:rsidRPr="00244A3B">
        <w:rPr>
          <w:noProof/>
        </w:rPr>
        <w:t>(Festa-Bianchet and Jorgenson 1998)</w:t>
      </w:r>
      <w:r w:rsidR="00FE5E85" w:rsidRPr="00244A3B">
        <w:fldChar w:fldCharType="end"/>
      </w:r>
      <w:ins w:id="109" w:author="Giulia Masoero" w:date="2022-06-30T14:18:00Z">
        <w:r w:rsidR="003F70B9" w:rsidRPr="00244A3B">
          <w:t xml:space="preserve">, and is affected by body mass </w:t>
        </w:r>
      </w:ins>
      <w:r w:rsidR="003F70B9" w:rsidRPr="00244A3B">
        <w:fldChar w:fldCharType="begin"/>
      </w:r>
      <w:r w:rsidR="003F70B9" w:rsidRPr="00244A3B">
        <w:instrText xml:space="preserve"> ADDIN ZOTERO_ITEM CSL_CITATION {"citationID":"SaVnWq30","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3F70B9" w:rsidRPr="00244A3B">
        <w:fldChar w:fldCharType="separate"/>
      </w:r>
      <w:r w:rsidR="003F70B9" w:rsidRPr="00244A3B">
        <w:rPr>
          <w:noProof/>
        </w:rPr>
        <w:t>(Gaillard et al. 2000)</w:t>
      </w:r>
      <w:r w:rsidR="003F70B9" w:rsidRPr="00244A3B">
        <w:fldChar w:fldCharType="end"/>
      </w:r>
      <w:ins w:id="110" w:author="Giulia Masoero" w:date="2022-06-30T12:09:00Z">
        <w:r w:rsidR="00FA6EA8" w:rsidRPr="00244A3B">
          <w:t>.</w:t>
        </w:r>
      </w:ins>
      <w:ins w:id="111" w:author="Giulia Masoero" w:date="2022-06-30T14:23:00Z">
        <w:r w:rsidR="00FC6BE1" w:rsidRPr="00244A3B">
          <w:t xml:space="preserve"> </w:t>
        </w:r>
      </w:ins>
      <w:ins w:id="112" w:author="Giulia Masoero" w:date="2022-06-30T14:24:00Z">
        <w:r w:rsidR="00FC6BE1" w:rsidRPr="00244A3B">
          <w:t xml:space="preserve">Structural body size depends mostly </w:t>
        </w:r>
      </w:ins>
      <w:ins w:id="113" w:author="Giulia Masoero" w:date="2022-06-30T14:25:00Z">
        <w:r w:rsidR="00FC6BE1" w:rsidRPr="00244A3B">
          <w:t xml:space="preserve">upon </w:t>
        </w:r>
      </w:ins>
      <w:ins w:id="114" w:author="Giulia Masoero" w:date="2022-06-30T14:30:00Z">
        <w:r w:rsidR="008873A4" w:rsidRPr="00244A3B">
          <w:t xml:space="preserve">environmental conditions during </w:t>
        </w:r>
      </w:ins>
      <w:ins w:id="115" w:author="Giulia Masoero" w:date="2022-06-30T14:34:00Z">
        <w:r w:rsidR="008873A4" w:rsidRPr="00244A3B">
          <w:t xml:space="preserve">the </w:t>
        </w:r>
      </w:ins>
      <w:ins w:id="116" w:author="Giulia Masoero" w:date="2022-06-30T14:30:00Z">
        <w:r w:rsidR="008873A4" w:rsidRPr="00244A3B">
          <w:t xml:space="preserve">growth </w:t>
        </w:r>
      </w:ins>
      <w:r w:rsidR="008873A4" w:rsidRPr="00244A3B">
        <w:fldChar w:fldCharType="begin"/>
      </w:r>
      <w:r w:rsidR="008873A4" w:rsidRPr="00244A3B">
        <w:instrText xml:space="preserve"> ADDIN ZOTERO_ITEM CSL_CITATION {"citationID":"PhAGF6ia","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873A4" w:rsidRPr="00244A3B">
        <w:fldChar w:fldCharType="separate"/>
      </w:r>
      <w:r w:rsidR="008873A4" w:rsidRPr="00244A3B">
        <w:rPr>
          <w:noProof/>
        </w:rPr>
        <w:t>(Festa-Bianchet et al. 2000)</w:t>
      </w:r>
      <w:r w:rsidR="008873A4" w:rsidRPr="00244A3B">
        <w:fldChar w:fldCharType="end"/>
      </w:r>
      <w:ins w:id="117" w:author="Giulia Masoero" w:date="2022-07-01T14:47:00Z">
        <w:r w:rsidR="00742E64" w:rsidRPr="00244A3B">
          <w:t>. Body mass is influenced by environmental conditions</w:t>
        </w:r>
      </w:ins>
      <w:ins w:id="118" w:author="Giulia Masoero" w:date="2022-07-01T14:48:00Z">
        <w:r w:rsidR="00742E64" w:rsidRPr="00244A3B">
          <w:t xml:space="preserve"> (e.g.) </w:t>
        </w:r>
      </w:ins>
      <w:r w:rsidR="00742E64" w:rsidRPr="00244A3B">
        <w:fldChar w:fldCharType="begin"/>
      </w:r>
      <w:r w:rsidR="00742E64" w:rsidRPr="00244A3B">
        <w:instrText xml:space="preserve"> ADDIN ZOTERO_ITEM CSL_CITATION {"citationID":"ayhsSIU4","properties":{"formattedCitation":"(To\\uc0\\u239{}go et al. 2006; Tveraa et al. 2013; Herfindal et al. 2020)","plainCitation":"(Toïgo et al. 2006; Tveraa et al. 2013; Herfindal et al. 2020)","noteIndex":0},"citationItems":[{"id":3610,"uris":["http://zotero.org/users/3388363/items/CIHWEC45"],"itemData":{"id":3610,"type":"article-journal","abstract":"We tested the influence of population density and of drought intensity (measured as the Gaussen Index in spring and summer of the year of birth) on winter body mass, hind foot length, and body condition of roe deer fawns. Body mass decreased with increasing density and increased with increasing Gaussen Index in summer, in a similar way for both males and females. Hind foot length of males showed the same response. On the other hand, hind foot length of females decreased with increasing density only after dry summers, hence when environmental conditions were very harsh. Body condition was affected neither by density nor by drought intensity. Our results indicate that body mass and size are much better indicators of phenotypic quality than body condition in roe deer. The sex-specific responses of body size to environmental conditions could correspond to a differential allocation in favour of daughters by heavier than average roe deer mothers.","container-title":"Ecography","DOI":"10.1111/j.2006.0906-7590.04394.x","ISSN":"1600-0587","issue":"3","language":"en","note":"_eprint: https://onlinelibrary.wiley.com/doi/pdf/10.1111/j.2006.0906-7590.04394.x","page":"301-308","source":"Wiley Online Library","title":"How does environmental variation influence body mass, body size, and body condition? Roe deer as a case study","title-short":"How does environmental variation influence body mass, body size, and body condition?","volume":"29","author":[{"family":"Toïgo","given":"Carole"},{"family":"Gaillard","given":"Jean-Michel"},{"family":"Van Laere","given":"Guy"},{"family":"Hewison","given":"Mark"},{"family":"Morellet","given":"Nicolas"}],"issued":{"date-parts":[["2006"]]},"citation-key":"toigoHowDoesEnvironmental2006"}},{"id":3599,"uris":["http://zotero.org/users/3388363/items/HD5WIMTQ"],"itemData":{"id":3599,"type":"article-journal","abstract":"Global warming is expected to cause earlier springs and increased primary productivity in the Arctic. These changes may improve food availability for Arctic herbivores, but may also have negative effects by generating a mismatch between the surge of high quality food in the spring and the timing of reproduction. We analyzed a 10 year dataset of satellite derived measures of vegetation green-up, population densities, calf body masses and female reproductive success in 19 reindeer (Rangifer tarandus) populations in Northern Norway. An early onset of spring and high peak plant productivity had positive effects on calf autumn body masses and female reproductive success. In addition, body masses and reproductive success were both negatively related to population density. The quantity of food available, as determined by the onset of vegetation green-up and plant productivity over the summer were the main drivers of body mass growth and reproductive success. We found no evidence for an effect of the speed of spring green-up. Nor did we detect a negative mismatch between early springs and subsequent recruitment. Effects of global warming on plant productivity and onset of spring is likely to positively affect sub-Arctic reindeer.","container-title":"PLOS ONE","DOI":"10.1371/journal.pone.0056450","ISSN":"1932-6203","issue":"2","journalAbbreviation":"PLOS ONE","language":"en","note":"publisher: Public Library of Science","page":"e56450","source":"PLoS Journals","title":"Population Densities, Vegetation Green-Up, and Plant Productivity: Impacts on Reproductive Success and Juvenile Body Mass in Reindeer","title-short":"Population Densities, Vegetation Green-Up, and Plant Productivity","volume":"8","author":[{"family":"Tveraa","given":"Torkild"},{"family":"Stien","given":"Audun"},{"family":"Bårdsen","given":"Bård-J."},{"family":"Fauchald","given":"Per"}],"issued":{"date-parts":[["2013",2,22]]},"citation-key":"tveraaPopulationDensitiesVegetation2013"}},{"id":3605,"uris":["http://zotero.org/users/3388363/items/KFLA9T5K"],"itemData":{"id":3605,"type":"article-journal","abstract":"Theory predicts that animal populations will be synchronized over large distances by weather and climatic conditions with high spatial synchrony. However, local variation in population responses to weather, and low synchrony in key weather variables or in other ecological processes may reduce the population synchrony. We investigated to what extent temperature and precipitation during different periods of the year synchronized juvenile body mass of moose and reindeer in Norway. We expected high synchronizing effect of weather variables with a high and consistent explanatory power on body mass dynamics across populations, and a weaker synchronizing effect of weather variables whose effect on body mass varied among populations. Juvenile body mass in both species was related to temperature and precipitation during several periods of the year. Temperature had the strongest explanatory power in both species, with a similar effect across all populations. There was higher spatial synchrony in temperature compared to precipitation, and accordingly temperature had the strongest synchronizing effect on juvenile body mass. Moreover, periods with strong explanatory power had stronger synchronizing effect on juvenile body mass in both species. However, weather variables with large variation in the effects on body mass among populations had weak synchronizing effect. The results confirm that weather has a large impact on the spatial structure of population properties but also that spatial heterogeneity, for instance, in environmental change or population density may affect how and to what extent populations are synchronized.","container-title":"Journal of Animal Ecology","DOI":"10.1111/1365-2656.13192","ISSN":"1365-2656","issue":"6","language":"en","note":"_eprint: https://onlinelibrary.wiley.com/doi/pdf/10.1111/1365-2656.13192","page":"1419-1432","source":"Wiley Online Library","title":"When does weather synchronize life-history traits? Spatiotemporal patterns in juvenile body mass of two ungulates","title-short":"When does weather synchronize life-history traits?","volume":"89","author":[{"family":"Herfindal","given":"Ivar"},{"family":"Tveraa","given":"Torkild"},{"family":"Stien","given":"Audun"},{"family":"Solberg","given":"Erling J."},{"family":"Grøtan","given":"Vidar"}],"issued":{"date-parts":[["2020"]]},"citation-key":"herfindalWhenDoesWeather2020"}}],"schema":"https://github.com/citation-style-language/schema/raw/master/csl-citation.json"} </w:instrText>
      </w:r>
      <w:r w:rsidR="00742E64" w:rsidRPr="00244A3B">
        <w:fldChar w:fldCharType="separate"/>
      </w:r>
      <w:r w:rsidR="00742E64" w:rsidRPr="00244A3B">
        <w:rPr>
          <w:lang w:val="en-GB"/>
          <w:rPrChange w:id="119" w:author="Giulia Masoero" w:date="2022-07-01T17:21:00Z">
            <w:rPr/>
          </w:rPrChange>
        </w:rPr>
        <w:t>(</w:t>
      </w:r>
      <w:proofErr w:type="spellStart"/>
      <w:r w:rsidR="00742E64" w:rsidRPr="00244A3B">
        <w:rPr>
          <w:lang w:val="en-GB"/>
          <w:rPrChange w:id="120" w:author="Giulia Masoero" w:date="2022-07-01T17:21:00Z">
            <w:rPr/>
          </w:rPrChange>
        </w:rPr>
        <w:t>Toïgo</w:t>
      </w:r>
      <w:proofErr w:type="spellEnd"/>
      <w:r w:rsidR="00742E64" w:rsidRPr="00244A3B">
        <w:rPr>
          <w:lang w:val="en-GB"/>
          <w:rPrChange w:id="121" w:author="Giulia Masoero" w:date="2022-07-01T17:21:00Z">
            <w:rPr/>
          </w:rPrChange>
        </w:rPr>
        <w:t xml:space="preserve"> et al. 2006; </w:t>
      </w:r>
      <w:proofErr w:type="spellStart"/>
      <w:r w:rsidR="00742E64" w:rsidRPr="00244A3B">
        <w:rPr>
          <w:lang w:val="en-GB"/>
          <w:rPrChange w:id="122" w:author="Giulia Masoero" w:date="2022-07-01T17:21:00Z">
            <w:rPr/>
          </w:rPrChange>
        </w:rPr>
        <w:t>Tveraa</w:t>
      </w:r>
      <w:proofErr w:type="spellEnd"/>
      <w:r w:rsidR="00742E64" w:rsidRPr="00244A3B">
        <w:rPr>
          <w:lang w:val="en-GB"/>
          <w:rPrChange w:id="123" w:author="Giulia Masoero" w:date="2022-07-01T17:21:00Z">
            <w:rPr/>
          </w:rPrChange>
        </w:rPr>
        <w:t xml:space="preserve"> et al. 2013; </w:t>
      </w:r>
      <w:proofErr w:type="spellStart"/>
      <w:r w:rsidR="00742E64" w:rsidRPr="00244A3B">
        <w:rPr>
          <w:lang w:val="en-GB"/>
          <w:rPrChange w:id="124" w:author="Giulia Masoero" w:date="2022-07-01T17:21:00Z">
            <w:rPr/>
          </w:rPrChange>
        </w:rPr>
        <w:t>Herfindal</w:t>
      </w:r>
      <w:proofErr w:type="spellEnd"/>
      <w:r w:rsidR="00742E64" w:rsidRPr="00244A3B">
        <w:rPr>
          <w:lang w:val="en-GB"/>
          <w:rPrChange w:id="125" w:author="Giulia Masoero" w:date="2022-07-01T17:21:00Z">
            <w:rPr/>
          </w:rPrChange>
        </w:rPr>
        <w:t xml:space="preserve"> et al. 2020)</w:t>
      </w:r>
      <w:r w:rsidR="00742E64" w:rsidRPr="00244A3B">
        <w:fldChar w:fldCharType="end"/>
      </w:r>
      <w:ins w:id="126" w:author="Giulia Masoero" w:date="2022-07-01T14:51:00Z">
        <w:r w:rsidR="00742E64" w:rsidRPr="00244A3B">
          <w:t xml:space="preserve"> and</w:t>
        </w:r>
      </w:ins>
      <w:ins w:id="127" w:author="Giulia Masoero" w:date="2022-07-01T14:47:00Z">
        <w:r w:rsidR="00742E64" w:rsidRPr="00244A3B">
          <w:t xml:space="preserve"> </w:t>
        </w:r>
      </w:ins>
      <w:ins w:id="128" w:author="Giulia Masoero" w:date="2022-06-30T14:34:00Z">
        <w:r w:rsidR="008873A4" w:rsidRPr="00244A3B">
          <w:t>juvenile</w:t>
        </w:r>
      </w:ins>
      <w:ins w:id="129" w:author="Giulia Masoero" w:date="2022-06-30T14:32:00Z">
        <w:r w:rsidR="008873A4" w:rsidRPr="00244A3B">
          <w:t xml:space="preserve"> individuals are </w:t>
        </w:r>
      </w:ins>
      <w:ins w:id="130" w:author="Giulia Masoero" w:date="2022-06-30T14:33:00Z">
        <w:r w:rsidR="008873A4" w:rsidRPr="00244A3B">
          <w:t>particularly</w:t>
        </w:r>
      </w:ins>
      <w:ins w:id="131" w:author="Giulia Masoero" w:date="2022-06-30T14:32:00Z">
        <w:r w:rsidR="008873A4" w:rsidRPr="00244A3B">
          <w:t xml:space="preserve"> susceptible to adverse </w:t>
        </w:r>
      </w:ins>
      <w:ins w:id="132" w:author="Giulia Masoero" w:date="2022-06-30T14:33:00Z">
        <w:r w:rsidR="008873A4" w:rsidRPr="00244A3B">
          <w:t xml:space="preserve">environmental </w:t>
        </w:r>
      </w:ins>
      <w:ins w:id="133" w:author="Giulia Masoero" w:date="2022-06-30T14:34:00Z">
        <w:r w:rsidR="008873A4" w:rsidRPr="00244A3B">
          <w:t>conditions</w:t>
        </w:r>
      </w:ins>
      <w:ins w:id="134" w:author="Giulia Masoero" w:date="2022-06-30T14:33:00Z">
        <w:r w:rsidR="008873A4" w:rsidRPr="00244A3B">
          <w:t xml:space="preserve"> </w:t>
        </w:r>
      </w:ins>
      <w:ins w:id="135" w:author="Giulia Masoero" w:date="2022-07-01T17:53:00Z">
        <w:r w:rsidR="007E4D03">
          <w:rPr>
            <w:lang w:val="fr-CA"/>
          </w:rPr>
          <w:t xml:space="preserve">as </w:t>
        </w:r>
        <w:proofErr w:type="spellStart"/>
        <w:r w:rsidR="007E4D03">
          <w:rPr>
            <w:lang w:val="fr-CA"/>
          </w:rPr>
          <w:t>they</w:t>
        </w:r>
        <w:proofErr w:type="spellEnd"/>
        <w:r w:rsidR="007E4D03">
          <w:rPr>
            <w:lang w:val="fr-CA"/>
          </w:rPr>
          <w:t xml:space="preserve"> have</w:t>
        </w:r>
      </w:ins>
      <w:ins w:id="136" w:author="Giulia Masoero" w:date="2022-07-01T17:52:00Z">
        <w:r w:rsidR="007E4D03">
          <w:rPr>
            <w:lang w:val="fr-CA"/>
          </w:rPr>
          <w:t xml:space="preserve"> </w:t>
        </w:r>
        <w:proofErr w:type="spellStart"/>
        <w:r w:rsidR="007E4D03">
          <w:rPr>
            <w:lang w:val="fr-CA"/>
          </w:rPr>
          <w:t>low</w:t>
        </w:r>
        <w:proofErr w:type="spellEnd"/>
        <w:r w:rsidR="007E4D03">
          <w:rPr>
            <w:lang w:val="fr-CA"/>
          </w:rPr>
          <w:t xml:space="preserve"> </w:t>
        </w:r>
        <w:proofErr w:type="spellStart"/>
        <w:r w:rsidR="007E4D03">
          <w:rPr>
            <w:lang w:val="fr-CA"/>
          </w:rPr>
          <w:t>energy</w:t>
        </w:r>
        <w:proofErr w:type="spellEnd"/>
        <w:r w:rsidR="007E4D03">
          <w:rPr>
            <w:lang w:val="fr-CA"/>
          </w:rPr>
          <w:t xml:space="preserve"> </w:t>
        </w:r>
        <w:proofErr w:type="spellStart"/>
        <w:r w:rsidR="007E4D03">
          <w:rPr>
            <w:lang w:val="fr-CA"/>
          </w:rPr>
          <w:t>reserves</w:t>
        </w:r>
        <w:proofErr w:type="spellEnd"/>
        <w:r w:rsidR="007E4D03">
          <w:rPr>
            <w:lang w:val="fr-CA"/>
          </w:rPr>
          <w:t xml:space="preserve"> and </w:t>
        </w:r>
      </w:ins>
      <w:ins w:id="137" w:author="Giulia Masoero" w:date="2022-07-01T17:53:00Z">
        <w:r w:rsidR="007E4D03">
          <w:rPr>
            <w:lang w:val="fr-CA"/>
          </w:rPr>
          <w:t>as a</w:t>
        </w:r>
      </w:ins>
      <w:ins w:id="138" w:author="Giulia Masoero" w:date="2022-06-30T14:33:00Z">
        <w:r w:rsidR="008873A4" w:rsidRPr="00244A3B">
          <w:t xml:space="preserve"> large portion of their energies</w:t>
        </w:r>
      </w:ins>
      <w:ins w:id="139" w:author="Giulia Masoero" w:date="2022-07-01T14:52:00Z">
        <w:r w:rsidR="00742E64" w:rsidRPr="00244A3B">
          <w:t xml:space="preserve"> is allocated</w:t>
        </w:r>
      </w:ins>
      <w:ins w:id="140" w:author="Giulia Masoero" w:date="2022-06-30T14:33:00Z">
        <w:r w:rsidR="008873A4" w:rsidRPr="00244A3B">
          <w:t xml:space="preserve"> to grow</w:t>
        </w:r>
      </w:ins>
      <w:ins w:id="141" w:author="Giulia Masoero" w:date="2022-07-01T14:52:00Z">
        <w:r w:rsidR="00742E64" w:rsidRPr="00244A3B">
          <w:t>th</w:t>
        </w:r>
      </w:ins>
      <w:ins w:id="142" w:author="Giulia Masoero" w:date="2022-06-30T14:34:00Z">
        <w:r w:rsidR="008873A4" w:rsidRPr="00244A3B">
          <w:t xml:space="preserve"> </w:t>
        </w:r>
      </w:ins>
      <w:r w:rsidR="008873A4" w:rsidRPr="00244A3B">
        <w:fldChar w:fldCharType="begin"/>
      </w:r>
      <w:r w:rsidR="007E4D03">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8873A4" w:rsidRPr="00244A3B">
        <w:fldChar w:fldCharType="separate"/>
      </w:r>
      <w:r w:rsidR="007E4D03">
        <w:rPr>
          <w:noProof/>
        </w:rPr>
        <w:t>(Hudson and White 1985; Gaillard et al. 2000)</w:t>
      </w:r>
      <w:r w:rsidR="008873A4" w:rsidRPr="00244A3B">
        <w:fldChar w:fldCharType="end"/>
      </w:r>
      <w:ins w:id="143" w:author="Giulia Masoero" w:date="2022-06-30T14:33:00Z">
        <w:r w:rsidR="008873A4" w:rsidRPr="00244A3B">
          <w:t>.</w:t>
        </w:r>
      </w:ins>
      <w:ins w:id="144" w:author="Giulia Masoero" w:date="2022-07-01T17:18:00Z">
        <w:r w:rsidR="009E1AB9" w:rsidRPr="00244A3B">
          <w:t xml:space="preserve"> Furthermore</w:t>
        </w:r>
      </w:ins>
      <w:ins w:id="145" w:author="Giulia Masoero" w:date="2022-07-01T17:19:00Z">
        <w:r w:rsidR="009E1AB9" w:rsidRPr="00244A3B">
          <w:rPr>
            <w:lang w:val="fr-CA"/>
          </w:rPr>
          <w:t xml:space="preserve">, the mass of </w:t>
        </w:r>
        <w:proofErr w:type="spellStart"/>
        <w:r w:rsidR="009E1AB9" w:rsidRPr="00244A3B">
          <w:rPr>
            <w:lang w:val="fr-CA"/>
          </w:rPr>
          <w:t>young</w:t>
        </w:r>
        <w:proofErr w:type="spellEnd"/>
        <w:r w:rsidR="009E1AB9" w:rsidRPr="00244A3B">
          <w:rPr>
            <w:lang w:val="fr-CA"/>
          </w:rPr>
          <w:t xml:space="preserve"> </w:t>
        </w:r>
        <w:proofErr w:type="spellStart"/>
        <w:r w:rsidR="009E1AB9" w:rsidRPr="00244A3B">
          <w:rPr>
            <w:lang w:val="fr-CA"/>
          </w:rPr>
          <w:t>individuals</w:t>
        </w:r>
        <w:proofErr w:type="spellEnd"/>
        <w:r w:rsidR="009E1AB9" w:rsidRPr="00244A3B">
          <w:rPr>
            <w:lang w:val="fr-CA"/>
          </w:rPr>
          <w:t xml:space="preserve"> </w:t>
        </w:r>
        <w:proofErr w:type="spellStart"/>
        <w:r w:rsidR="009E1AB9" w:rsidRPr="00244A3B">
          <w:rPr>
            <w:lang w:val="fr-CA"/>
          </w:rPr>
          <w:t>responds</w:t>
        </w:r>
        <w:proofErr w:type="spellEnd"/>
        <w:r w:rsidR="009E1AB9" w:rsidRPr="00244A3B">
          <w:rPr>
            <w:lang w:val="fr-CA"/>
          </w:rPr>
          <w:t xml:space="preserve"> to </w:t>
        </w:r>
        <w:proofErr w:type="spellStart"/>
        <w:r w:rsidR="009E1AB9" w:rsidRPr="00244A3B">
          <w:rPr>
            <w:lang w:val="fr-CA"/>
          </w:rPr>
          <w:t>both</w:t>
        </w:r>
        <w:proofErr w:type="spellEnd"/>
        <w:r w:rsidR="009E1AB9" w:rsidRPr="00244A3B">
          <w:rPr>
            <w:lang w:val="fr-CA"/>
          </w:rPr>
          <w:t xml:space="preserve"> population </w:t>
        </w:r>
        <w:proofErr w:type="spellStart"/>
        <w:r w:rsidR="009E1AB9" w:rsidRPr="00244A3B">
          <w:rPr>
            <w:lang w:val="fr-CA"/>
          </w:rPr>
          <w:t>density</w:t>
        </w:r>
        <w:proofErr w:type="spellEnd"/>
        <w:r w:rsidR="009E1AB9" w:rsidRPr="00244A3B">
          <w:rPr>
            <w:lang w:val="fr-CA"/>
          </w:rPr>
          <w:t xml:space="preserve"> and </w:t>
        </w:r>
        <w:proofErr w:type="spellStart"/>
        <w:r w:rsidR="009E1AB9" w:rsidRPr="00244A3B">
          <w:rPr>
            <w:lang w:val="fr-CA"/>
          </w:rPr>
          <w:t>vegetation</w:t>
        </w:r>
        <w:proofErr w:type="spellEnd"/>
        <w:r w:rsidR="009E1AB9" w:rsidRPr="00244A3B">
          <w:rPr>
            <w:lang w:val="fr-CA"/>
          </w:rPr>
          <w:t xml:space="preserve"> </w:t>
        </w:r>
        <w:proofErr w:type="spellStart"/>
        <w:r w:rsidR="009E1AB9" w:rsidRPr="00244A3B">
          <w:rPr>
            <w:lang w:val="fr-CA"/>
          </w:rPr>
          <w:t>abundance</w:t>
        </w:r>
      </w:ins>
      <w:proofErr w:type="spellEnd"/>
      <w:ins w:id="146" w:author="Giulia Masoero" w:date="2022-07-01T17:20:00Z">
        <w:r w:rsidR="009E1AB9" w:rsidRPr="00244A3B">
          <w:rPr>
            <w:lang w:val="fr-CA"/>
          </w:rPr>
          <w:t xml:space="preserve">, and </w:t>
        </w:r>
        <w:proofErr w:type="spellStart"/>
        <w:r w:rsidR="00244A3B" w:rsidRPr="00244A3B">
          <w:rPr>
            <w:lang w:val="fr-CA"/>
          </w:rPr>
          <w:t>it</w:t>
        </w:r>
        <w:proofErr w:type="spellEnd"/>
        <w:r w:rsidR="00244A3B" w:rsidRPr="00244A3B">
          <w:rPr>
            <w:lang w:val="fr-CA"/>
          </w:rPr>
          <w:t xml:space="preserve"> </w:t>
        </w:r>
        <w:proofErr w:type="spellStart"/>
        <w:r w:rsidR="00244A3B" w:rsidRPr="00244A3B">
          <w:rPr>
            <w:lang w:val="fr-CA"/>
          </w:rPr>
          <w:t>therefore</w:t>
        </w:r>
        <w:proofErr w:type="spellEnd"/>
        <w:r w:rsidR="00244A3B" w:rsidRPr="00244A3B">
          <w:rPr>
            <w:lang w:val="fr-CA"/>
          </w:rPr>
          <w:t xml:space="preserve"> </w:t>
        </w:r>
        <w:proofErr w:type="spellStart"/>
        <w:r w:rsidR="00244A3B" w:rsidRPr="00244A3B">
          <w:rPr>
            <w:lang w:val="fr-CA"/>
          </w:rPr>
          <w:t>reflects</w:t>
        </w:r>
        <w:proofErr w:type="spellEnd"/>
        <w:r w:rsidR="00244A3B" w:rsidRPr="00244A3B">
          <w:rPr>
            <w:lang w:val="fr-CA"/>
          </w:rPr>
          <w:t xml:space="preserve"> </w:t>
        </w:r>
        <w:proofErr w:type="spellStart"/>
        <w:r w:rsidR="00244A3B" w:rsidRPr="00244A3B">
          <w:rPr>
            <w:lang w:val="fr-CA"/>
          </w:rPr>
          <w:t>overall</w:t>
        </w:r>
        <w:proofErr w:type="spellEnd"/>
        <w:r w:rsidR="00244A3B" w:rsidRPr="00244A3B">
          <w:rPr>
            <w:lang w:val="fr-CA"/>
          </w:rPr>
          <w:t xml:space="preserve"> </w:t>
        </w:r>
        <w:proofErr w:type="spellStart"/>
        <w:r w:rsidR="00244A3B" w:rsidRPr="00244A3B">
          <w:rPr>
            <w:lang w:val="fr-CA"/>
          </w:rPr>
          <w:t>resource</w:t>
        </w:r>
        <w:proofErr w:type="spellEnd"/>
        <w:r w:rsidR="00244A3B" w:rsidRPr="00244A3B">
          <w:rPr>
            <w:lang w:val="fr-CA"/>
          </w:rPr>
          <w:t xml:space="preserve"> </w:t>
        </w:r>
        <w:proofErr w:type="spellStart"/>
        <w:r w:rsidR="00244A3B" w:rsidRPr="00244A3B">
          <w:rPr>
            <w:lang w:val="fr-CA"/>
          </w:rPr>
          <w:t>availability</w:t>
        </w:r>
      </w:ins>
      <w:proofErr w:type="spellEnd"/>
      <w:ins w:id="147" w:author="Giulia Masoero" w:date="2022-07-01T17:21:00Z">
        <w:r w:rsidR="00244A3B" w:rsidRPr="00244A3B">
          <w:rPr>
            <w:lang w:val="fr-CA"/>
          </w:rPr>
          <w:t xml:space="preserve"> </w:t>
        </w:r>
      </w:ins>
      <w:r w:rsidR="00244A3B" w:rsidRPr="00244A3B">
        <w:rPr>
          <w:lang w:val="fr-CA"/>
        </w:rPr>
        <w:fldChar w:fldCharType="begin"/>
      </w:r>
      <w:r w:rsidR="00244A3B" w:rsidRPr="00244A3B">
        <w:rPr>
          <w:lang w:val="fr-CA"/>
        </w:rPr>
        <w:instrText xml:space="preserve"> ADDIN ZOTERO_ITEM CSL_CITATION {"citationID":"fVgH4PEY","properties":{"formattedCitation":"(Garel et al. 2011)","plainCitation":"(Garel et al. 20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44A3B" w:rsidRPr="00244A3B">
        <w:rPr>
          <w:lang w:val="fr-CA"/>
        </w:rPr>
        <w:fldChar w:fldCharType="separate"/>
      </w:r>
      <w:r w:rsidR="00244A3B" w:rsidRPr="00244A3B">
        <w:rPr>
          <w:noProof/>
          <w:lang w:val="fr-CA"/>
        </w:rPr>
        <w:t>(Garel et al. 2011)</w:t>
      </w:r>
      <w:r w:rsidR="00244A3B" w:rsidRPr="00244A3B">
        <w:rPr>
          <w:lang w:val="fr-CA"/>
        </w:rPr>
        <w:fldChar w:fldCharType="end"/>
      </w:r>
      <w:ins w:id="148" w:author="Giulia Masoero" w:date="2022-07-01T17:21:00Z">
        <w:r w:rsidR="00244A3B" w:rsidRPr="00244A3B">
          <w:rPr>
            <w:lang w:val="fr-CA"/>
          </w:rPr>
          <w:t>.</w:t>
        </w:r>
      </w:ins>
      <w:ins w:id="149" w:author="Giulia Masoero" w:date="2022-06-30T12:04:00Z">
        <w:r w:rsidR="00BD47C6" w:rsidRPr="00244A3B">
          <w:t xml:space="preserve"> </w:t>
        </w:r>
      </w:ins>
      <w:del w:id="150" w:author="Giulia Masoero" w:date="2022-06-30T14:19:00Z">
        <w:r w:rsidRPr="00244A3B" w:rsidDel="00CA1562">
          <w:delText xml:space="preserve"> </w:delText>
        </w:r>
      </w:del>
      <w:del w:id="151" w:author="Giulia Masoero" w:date="2022-07-01T14:52:00Z">
        <w:r w:rsidRPr="00244A3B" w:rsidDel="00E26D68">
          <w:delText xml:space="preserve">Primarily, in ungulates, </w:delText>
        </w:r>
      </w:del>
      <w:ins w:id="152" w:author="Giulia Masoero" w:date="2022-07-01T14:52:00Z">
        <w:r w:rsidR="00E26D68" w:rsidRPr="00244A3B">
          <w:t>A</w:t>
        </w:r>
      </w:ins>
      <w:del w:id="153" w:author="Giulia Masoero" w:date="2022-07-01T14:52:00Z">
        <w:r w:rsidRPr="00244A3B" w:rsidDel="00E26D68">
          <w:delText>a</w:delText>
        </w:r>
      </w:del>
      <w:r w:rsidRPr="00244A3B">
        <w:t xml:space="preserve"> decline in body mass</w:t>
      </w:r>
      <w:ins w:id="154" w:author="Giulia Masoero" w:date="2022-07-01T14:52:00Z">
        <w:r w:rsidR="00E26D68" w:rsidRPr="00244A3B">
          <w:t xml:space="preserve"> in ungulated</w:t>
        </w:r>
      </w:ins>
      <w:r w:rsidRPr="00244A3B">
        <w:t xml:space="preserve"> is</w:t>
      </w:r>
      <w:ins w:id="155" w:author="Giulia Masoero" w:date="2022-07-01T14:52:00Z">
        <w:r w:rsidR="00E26D68" w:rsidRPr="00244A3B">
          <w:t xml:space="preserve"> therefore</w:t>
        </w:r>
      </w:ins>
      <w:r w:rsidRPr="00244A3B">
        <w:t xml:space="preserve"> expected to be most obvious in the early growing stages because they lack proper energy reserves</w:t>
      </w:r>
      <w:del w:id="156" w:author="Giulia Masoero" w:date="2022-07-01T17:01:00Z">
        <w:r w:rsidRPr="00244A3B" w:rsidDel="00085B75">
          <w:delText xml:space="preserve"> while growing</w:delText>
        </w:r>
      </w:del>
      <w:r w:rsidRPr="00244A3B">
        <w:t xml:space="preserve">, which makes them sensitive to changing external biotic and abiotic factors </w:t>
      </w:r>
      <w:r w:rsidR="00581B1B" w:rsidRPr="00244A3B">
        <w:fldChar w:fldCharType="begin"/>
      </w:r>
      <w:r w:rsidR="004468A1" w:rsidRPr="00244A3B">
        <w:instrText xml:space="preserve"> ADDIN ZOTERO_ITEM CSL_CITATION {"citationID":"pX7jIUHp","properties":{"formattedCitation":"(Forchhammer et al. 2001; Rughetti and Festa-Bianchet 2012)","plainCitation":"(Forchhammer et al. 2001; Rughetti and Festa-Bianchet 2012)","dontUpdate":true,"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581B1B" w:rsidRPr="00244A3B">
        <w:fldChar w:fldCharType="separate"/>
      </w:r>
      <w:r w:rsidR="00581B1B" w:rsidRPr="00244A3B">
        <w:rPr>
          <w:noProof/>
        </w:rPr>
        <w:t>(Forchhammer et al. 2001; Rughetti and Festa-Bianchet 2012)</w:t>
      </w:r>
      <w:r w:rsidR="00581B1B" w:rsidRPr="00244A3B">
        <w:fldChar w:fldCharType="end"/>
      </w:r>
      <w:del w:id="157" w:author="Giulia Masoero" w:date="2022-06-29T16:16:00Z">
        <w:r w:rsidRPr="00244A3B" w:rsidDel="00581B1B">
          <w:delText>(Forchhammer et al., 2001; Rughetti &amp; Festa-Bianchet, 2012)</w:delText>
        </w:r>
      </w:del>
      <w:r w:rsidRPr="00244A3B">
        <w:t xml:space="preserve">. </w:t>
      </w:r>
      <w:ins w:id="158" w:author="Giulia Masoero" w:date="2022-06-30T14:54:00Z">
        <w:r w:rsidR="003B2179" w:rsidRPr="00244A3B">
          <w:rPr>
            <w:highlight w:val="yellow"/>
          </w:rPr>
          <w:t>However, the long-term effect of abiotic factors, such as ambient temperature, on whole populations, adapted to cold climate environments, is still poorly understood.</w:t>
        </w:r>
        <w:r w:rsidR="003B2179" w:rsidRPr="00244A3B">
          <w:t xml:space="preserve"> </w:t>
        </w:r>
      </w:ins>
      <w:del w:id="159" w:author="Giulia Masoero" w:date="2022-06-30T14:43:00Z">
        <w:r w:rsidRPr="00244A3B" w:rsidDel="00F834C3">
          <w:delText xml:space="preserve">What is more, understanding the effect of environmental conditions on body size is of significant importance, as changes in individuals’ size can disrupt how a whole ecosystem functions </w:delText>
        </w:r>
        <w:r w:rsidR="00581B1B" w:rsidRPr="00244A3B" w:rsidDel="00F834C3">
          <w:fldChar w:fldCharType="begin"/>
        </w:r>
        <w:r w:rsidR="00581B1B" w:rsidRPr="00244A3B" w:rsidDel="00F834C3">
          <w:delInstrText xml:space="preserve"> ADDIN ZOTERO_ITEM CSL_CITATION {"citationID":"cVig7a3Q","properties":{"formattedCitation":"(Jackson et al. 2021)","plainCitation":"(Jackson et al. 2021)","noteIndex":0},"citationItems":[{"id":3492,"uris":["http://zotero.org/users/3388363/items/ZWVSS64T"],"itemData":{"id":3492,"type":"article-journal","container-title":"Trends in Ecology &amp; Evolution","DOI":"10.1016/j.tree.2021.01.005","ISSN":"0169-5347","issue":"5","journalAbbreviation":"Trends in Ecology &amp; Evolution","language":"English","note":"publisher: Elsevier\nPMID: 33583600","page":"402-410","source":"www.cell.com","title":"The Temporal Dynamics of Multiple Stressor Effects: From Individuals to Ecosystems","title-short":"The Temporal Dynamics of Multiple Stressor Effects","volume":"36","author":[{"family":"Jackson","given":"Michelle C."},{"family":"Pawar","given":"Samraat"},{"family":"Woodward","given":"Guy"}],"issued":{"date-parts":[["2021",5,1]]},"citation-key":"jacksonTemporalDynamicsMultiple2021"}}],"schema":"https://github.com/citation-style-language/schema/raw/master/csl-citation.json"} </w:delInstrText>
        </w:r>
        <w:r w:rsidR="00581B1B" w:rsidRPr="00244A3B" w:rsidDel="00F834C3">
          <w:fldChar w:fldCharType="separate"/>
        </w:r>
        <w:r w:rsidR="00581B1B" w:rsidRPr="00244A3B" w:rsidDel="00F834C3">
          <w:rPr>
            <w:noProof/>
          </w:rPr>
          <w:delText>(Jackson et al. 2021)</w:delText>
        </w:r>
        <w:r w:rsidR="00581B1B" w:rsidRPr="00244A3B" w:rsidDel="00F834C3">
          <w:fldChar w:fldCharType="end"/>
        </w:r>
      </w:del>
      <w:del w:id="160" w:author="Giulia Masoero" w:date="2022-06-29T16:16:00Z">
        <w:r w:rsidRPr="00244A3B" w:rsidDel="00581B1B">
          <w:delText>(Jackson et al., 2021)</w:delText>
        </w:r>
      </w:del>
      <w:del w:id="161" w:author="Giulia Masoero" w:date="2022-06-30T14:43:00Z">
        <w:r w:rsidRPr="00244A3B" w:rsidDel="00F834C3">
          <w:delText xml:space="preserve">. </w:delText>
        </w:r>
      </w:del>
    </w:p>
    <w:p w14:paraId="19D2D4E5" w14:textId="5DCBC26A" w:rsidR="00C7416B" w:rsidRPr="00244A3B" w:rsidRDefault="00C7416B" w:rsidP="00BD5F31">
      <w:pPr>
        <w:pStyle w:val="Default"/>
        <w:spacing w:before="120" w:after="120" w:line="360" w:lineRule="auto"/>
        <w:ind w:firstLine="426"/>
        <w:rPr>
          <w:ins w:id="162" w:author="Giulia Masoero" w:date="2022-06-30T18:57:00Z"/>
          <w:color w:val="auto"/>
        </w:rPr>
      </w:pPr>
    </w:p>
    <w:p w14:paraId="6CEE3452" w14:textId="1F568A57" w:rsidR="00C7416B" w:rsidRPr="00244A3B" w:rsidRDefault="00C7416B" w:rsidP="00BD5F31">
      <w:pPr>
        <w:pStyle w:val="Default"/>
        <w:spacing w:before="120" w:after="120" w:line="360" w:lineRule="auto"/>
        <w:ind w:firstLine="426"/>
        <w:rPr>
          <w:ins w:id="163" w:author="Giulia Masoero" w:date="2022-06-30T18:57:00Z"/>
          <w:color w:val="auto"/>
        </w:rPr>
      </w:pPr>
      <w:ins w:id="164" w:author="Giulia Masoero" w:date="2022-06-30T18:57:00Z">
        <w:r w:rsidRPr="00244A3B">
          <w:rPr>
            <w:color w:val="auto"/>
          </w:rPr>
          <w:t xml:space="preserve">Most studies suggest heavier individuals with increasing altitude and latitude (Ericsson et al., 2002; </w:t>
        </w:r>
        <w:proofErr w:type="spellStart"/>
        <w:r w:rsidRPr="00244A3B">
          <w:rPr>
            <w:color w:val="auto"/>
          </w:rPr>
          <w:t>Herfindal</w:t>
        </w:r>
        <w:proofErr w:type="spellEnd"/>
        <w:r w:rsidRPr="00244A3B">
          <w:rPr>
            <w:color w:val="auto"/>
          </w:rPr>
          <w:t xml:space="preserve"> et al., 2014), where typically short but intense summers are followed by long and harsh winters” </w:t>
        </w:r>
      </w:ins>
      <w:r w:rsidR="005637CB" w:rsidRPr="00244A3B">
        <w:rPr>
          <w:color w:val="auto"/>
        </w:rPr>
        <w:fldChar w:fldCharType="begin"/>
      </w:r>
      <w:r w:rsidR="005637CB" w:rsidRPr="00244A3B">
        <w:rPr>
          <w:color w:val="auto"/>
        </w:rPr>
        <w:instrText xml:space="preserve"> ADDIN ZOTERO_ITEM CSL_CITATION {"citationID":"FjIpyA8T","properties":{"formattedCitation":"(Reiner et al. 2022)","plainCitation":"(Reiner et al. 2022)","noteIndex":0},"citationItems":[{"id":3581,"uris":["http://zotero.org/users/3388363/items/TG43LP94"],"itemData":{"id":3581,"type":"article-journal","abstract":"Uptake and use of energy are of key importance for animals living in temperate environments that undergo strong seasonal changes in forage quality and quantity. In ungulates, energy intake strongly affects body mass gain, an important component of individual fitness. Energy allocation among life-history traits can be affected by internal and external factors. Here, we investigate large-scale variation in body growth patterns of Alpine chamois Rupicapra rupicapra rupicapra, in relation to sex, age, temperature, and habitat variations across 31 (sub)populations in the Central European Alps. Taking advantage of an exceptionally large dataset (n = 178,175) of chamois hunted over 27 consecutive years between 1993 and 2019 in mountain ranges with different proportions of forest cover, we found that (i) patterns of body mass growth differ between mountain ranges, with lower body mass but faster mass growth with increasing proportion of forest cover and that (ii) the effect of spring and summer temperatures on changes in body growth patterns are larger in mountain ranges with lower forest cover compared to mountain ranges with higher forest cover. Our results show that patterns of body mass growth within a species are more plastic than expected and depend on environmental and climatic conditions. The recent decline in body mass observed in Alpine chamois populations may have greater impacts on populations living above the treeline than in forests, which may buffer against the effects of increasing temperatures on life-history traits.","container-title":"Ecology and Evolution","DOI":"10.1002/ece3.8650","ISSN":"2045-7758","issue":"3","language":"en","note":"_eprint: https://onlinelibrary.wiley.com/doi/pdf/10.1002/ece3.8650","page":"e8650","source":"Wiley Online Library","title":"Habitat and climate shape growth patterns in a mountain ungulate","volume":"12","author":[{"family":"Reiner","given":"Rudolf"},{"family":"Zedrosser","given":"Andreas"},{"family":"Zeiler","given":"Hubert"},{"family":"Hackländer","given":"Klaus"},{"family":"Corlatti","given":"Luca"}],"issued":{"date-parts":[["2022"]]},"citation-key":"reinerHabitatClimateShape2022"}}],"schema":"https://github.com/citation-style-language/schema/raw/master/csl-citation.json"} </w:instrText>
      </w:r>
      <w:r w:rsidR="005637CB" w:rsidRPr="00244A3B">
        <w:rPr>
          <w:color w:val="auto"/>
        </w:rPr>
        <w:fldChar w:fldCharType="separate"/>
      </w:r>
      <w:r w:rsidR="005637CB" w:rsidRPr="00244A3B">
        <w:rPr>
          <w:noProof/>
          <w:color w:val="auto"/>
        </w:rPr>
        <w:t>(Reiner et al. 2022)</w:t>
      </w:r>
      <w:r w:rsidR="005637CB" w:rsidRPr="00244A3B">
        <w:rPr>
          <w:color w:val="auto"/>
        </w:rPr>
        <w:fldChar w:fldCharType="end"/>
      </w:r>
    </w:p>
    <w:p w14:paraId="135A4632" w14:textId="77777777" w:rsidR="00C7416B" w:rsidRPr="00244A3B" w:rsidRDefault="00C7416B" w:rsidP="00BD5F31">
      <w:pPr>
        <w:pStyle w:val="Default"/>
        <w:spacing w:before="120" w:after="120" w:line="360" w:lineRule="auto"/>
        <w:ind w:firstLine="426"/>
        <w:rPr>
          <w:color w:val="auto"/>
        </w:rPr>
      </w:pPr>
    </w:p>
    <w:p w14:paraId="63D7C50C" w14:textId="71088D46" w:rsidR="00012A73" w:rsidRPr="00066EFD" w:rsidRDefault="00012A73">
      <w:pPr>
        <w:pStyle w:val="Default"/>
        <w:spacing w:before="120" w:after="120" w:line="360" w:lineRule="auto"/>
        <w:ind w:firstLine="426"/>
        <w:rPr>
          <w:ins w:id="165" w:author="Giulia Masoero" w:date="2022-07-01T17:23:00Z"/>
          <w:color w:val="auto"/>
          <w:rPrChange w:id="166" w:author="Giulia Masoero" w:date="2022-07-02T15:11:00Z">
            <w:rPr>
              <w:ins w:id="167" w:author="Giulia Masoero" w:date="2022-07-01T17:23:00Z"/>
              <w:color w:val="auto"/>
              <w:highlight w:val="yellow"/>
            </w:rPr>
          </w:rPrChange>
        </w:rPr>
        <w:pPrChange w:id="168" w:author="Giulia Masoero" w:date="2022-07-02T15:32:00Z">
          <w:pPr>
            <w:pStyle w:val="Default"/>
            <w:spacing w:before="120" w:after="120"/>
            <w:ind w:firstLine="426"/>
          </w:pPr>
        </w:pPrChange>
      </w:pPr>
      <w:ins w:id="169" w:author="Giulia Masoero" w:date="2022-06-30T14:52:00Z">
        <w:r w:rsidRPr="00244A3B">
          <w:rPr>
            <w:color w:val="auto"/>
          </w:rPr>
          <w:t xml:space="preserve">Mountain areas, such as the Alps, have been identified as climate change hotspots </w:t>
        </w:r>
        <w:r w:rsidRPr="00244A3B">
          <w:rPr>
            <w:color w:val="auto"/>
          </w:rPr>
          <w:fldChar w:fldCharType="begin"/>
        </w:r>
        <w:r w:rsidRPr="00244A3B">
          <w:rPr>
            <w:color w:val="auto"/>
          </w:rPr>
          <w:instrText xml:space="preserve"> ADDIN ZOTERO_ITEM CSL_CITATION {"citationID":"FHrYVSz7","properties":{"formattedCitation":"(Turco et al. 2015)","plainCitation":"(Turco et al. 2015)","noteIndex":0},"citationItems":[{"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Pr="00244A3B">
          <w:rPr>
            <w:color w:val="auto"/>
          </w:rPr>
          <w:fldChar w:fldCharType="separate"/>
        </w:r>
        <w:r w:rsidRPr="00244A3B">
          <w:rPr>
            <w:noProof/>
            <w:color w:val="auto"/>
          </w:rPr>
          <w:t>(Turco et al. 2015)</w:t>
        </w:r>
        <w:r w:rsidRPr="00244A3B">
          <w:rPr>
            <w:color w:val="auto"/>
          </w:rPr>
          <w:fldChar w:fldCharType="end"/>
        </w:r>
      </w:ins>
      <w:ins w:id="170" w:author="Giulia Masoero" w:date="2022-07-02T15:02:00Z">
        <w:r w:rsidR="00D13539">
          <w:rPr>
            <w:color w:val="auto"/>
          </w:rPr>
          <w:t xml:space="preserve"> and are also </w:t>
        </w:r>
      </w:ins>
      <w:ins w:id="171" w:author="Giulia Masoero" w:date="2022-07-02T15:03:00Z">
        <w:r w:rsidR="00D13539">
          <w:rPr>
            <w:color w:val="auto"/>
          </w:rPr>
          <w:t>among</w:t>
        </w:r>
      </w:ins>
      <w:ins w:id="172" w:author="Giulia Masoero" w:date="2022-07-02T15:02:00Z">
        <w:r w:rsidR="00D13539">
          <w:rPr>
            <w:color w:val="auto"/>
          </w:rPr>
          <w:t xml:space="preserve"> the most vulnerable ones</w:t>
        </w:r>
      </w:ins>
      <w:ins w:id="173" w:author="Giulia Masoero" w:date="2022-07-02T15:03:00Z">
        <w:r w:rsidR="00D13539">
          <w:rPr>
            <w:color w:val="auto"/>
          </w:rPr>
          <w:t xml:space="preserve"> </w:t>
        </w:r>
      </w:ins>
      <w:r w:rsidR="00D13539">
        <w:rPr>
          <w:color w:val="auto"/>
        </w:rPr>
        <w:fldChar w:fldCharType="begin"/>
      </w:r>
      <w:r w:rsidR="00D13539">
        <w:rPr>
          <w:color w:val="auto"/>
        </w:rPr>
        <w:instrText xml:space="preserve"> ADDIN ZOTERO_ITEM CSL_CITATION {"citationID":"YgOvgwKB","properties":{"formattedCitation":"(Ernakovich et al. 2014)","plainCitation":"(Ernakovich et al. 2014)","noteIndex":0},"citationItems":[{"id":2252,"uris":["http://zotero.org/users/3388363/items/GW8XMC3C"],"itemData":{"id":2252,"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note":"ISBN: 1365-2486 (Electronic)\\r1354-1013 (Linking)\nPMID: 24599697","page":"3256–3269","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schema":"https://github.com/citation-style-language/schema/raw/master/csl-citation.json"} </w:instrText>
      </w:r>
      <w:r w:rsidR="00D13539">
        <w:rPr>
          <w:color w:val="auto"/>
        </w:rPr>
        <w:fldChar w:fldCharType="separate"/>
      </w:r>
      <w:r w:rsidR="00D13539">
        <w:rPr>
          <w:noProof/>
          <w:color w:val="auto"/>
        </w:rPr>
        <w:t>(Ernakovich et al. 2014)</w:t>
      </w:r>
      <w:r w:rsidR="00D13539">
        <w:rPr>
          <w:color w:val="auto"/>
        </w:rPr>
        <w:fldChar w:fldCharType="end"/>
      </w:r>
      <w:ins w:id="174" w:author="Giulia Masoero" w:date="2022-06-30T14:52:00Z">
        <w:r w:rsidRPr="00244A3B">
          <w:rPr>
            <w:color w:val="auto"/>
          </w:rPr>
          <w:t xml:space="preserve">. By the end of the past century, the temperatures in the Alps have increased by more than twice the global average </w:t>
        </w:r>
        <w:r w:rsidRPr="00244A3B">
          <w:rPr>
            <w:color w:val="auto"/>
          </w:rPr>
          <w:fldChar w:fldCharType="begin"/>
        </w:r>
        <w:r w:rsidRPr="00244A3B">
          <w:rPr>
            <w:color w:val="auto"/>
          </w:rPr>
          <w:instrText xml:space="preserve"> ADDIN ZOTERO_ITEM CSL_CITATION {"citationID":"pSwvuPhS","properties":{"formattedCitation":"(B\\uc0\\u246{}hm et al. 2001)","plainCitation":"(Böhm et al. 2001)","noteIndex":0},"citationItems":[{"id":3446,"uris":["http://zotero.org/users/3388363/items/U3A9V6KA"],"itemData":{"id":3446,"type":"article-journal","abstract":"This paper investigates temperature variability in the Alps and their surroundings based on 97 instrumental series of monthly mean temperatures. A discussion of the initial homogenizing procedure illustrates its advantages and risks. A comparison of the homogenized series with the original series clearly shows the necessity to homogenize. Each of the original series had breaks (an average of five per series) and the mean of all series was systematically biased by non-climatic noise. This noise has subdued the long-term amplitude of the temperature evolution in the region by 0.5 K. The relatively high spatial resolution of the data enabled a regionalization within the study area of 680 000 km2 into six sub-regions based on principal component analysis of the monthly series. Long-term temperature evolution proved to be highly similar across the region—thus making a mean series (averaged over all 97 single series) representative of the study area. Trend analysis (based on progressive forward and backward Mann–Kendall statistics and on progressive analysis of linear regression coefficients) was performed on seasonal and annual series. The results diverge from those of global datasets. This is mainly due to the extension of the 240-year Alpine dataset by 100 years prior to the mid-19th century, and also due to the advantages of a dense and homogenized regional dataset. The long-term features include an initial decrease of the annual and seasonal series to a minimum followed by a positive trend until 1998. The minima are 1890 for the entire year and winter, 1840 for spring and 1920 for summer and autumn, respectively. The initial decreasing trend is more evident in spring and summer, less in autumn and smallest in winter. The mean annual temperature increase since 1890 in the Alps is 1.1 K, which is twice as much as the 0.55 K in the respective grid boxes of the most frequently used global dataset of the Climatic Research Unit (CRU), University of East Anglia. To enable an easier and more systematic handling of the dataset, these data have been interpolated to a 1°×1° longitude–latitude grid. The 105 low-elevation and 16 high-elevation grid point series are widely available without restrictions for scientific research and can be obtained from the authors. Copyright © 2001 Royal Meteorological Society","container-title":"International Journal of Climatology","DOI":"10.1002/joc.689","ISSN":"1097-0088","issue":"14","language":"en","note":"_eprint: https://onlinelibrary.wiley.com/doi/pdf/10.1002/joc.689","page":"1779-1801","source":"Wiley Online Library","title":"Regional temperature variability in the European Alps: 1760–1998 from homogenized instrumental time series","title-short":"Regional temperature variability in the European Alps","volume":"21","author":[{"family":"Böhm","given":"Reinhard"},{"family":"Auer","given":"Ingeborg"},{"family":"Brunetti","given":"Michele"},{"family":"Maugeri","given":"Maurizio"},{"family":"Nanni","given":"Teresa"},{"family":"Schöner","given":"Wolfgang"}],"issued":{"date-parts":[["2001"]]},"citation-key":"bohmRegionalTemperatureVariability2001"}}],"schema":"https://github.com/citation-style-language/schema/raw/master/csl-citation.json"} </w:instrText>
        </w:r>
        <w:r w:rsidRPr="00244A3B">
          <w:rPr>
            <w:color w:val="auto"/>
          </w:rPr>
          <w:fldChar w:fldCharType="separate"/>
        </w:r>
        <w:r w:rsidRPr="00244A3B">
          <w:rPr>
            <w:color w:val="auto"/>
          </w:rPr>
          <w:t>(</w:t>
        </w:r>
        <w:proofErr w:type="spellStart"/>
        <w:r w:rsidRPr="00244A3B">
          <w:rPr>
            <w:color w:val="auto"/>
          </w:rPr>
          <w:t>Böhm</w:t>
        </w:r>
        <w:proofErr w:type="spellEnd"/>
        <w:r w:rsidRPr="00244A3B">
          <w:rPr>
            <w:color w:val="auto"/>
          </w:rPr>
          <w:t xml:space="preserve"> et al. 2001)</w:t>
        </w:r>
        <w:r w:rsidRPr="00244A3B">
          <w:rPr>
            <w:color w:val="auto"/>
          </w:rPr>
          <w:fldChar w:fldCharType="end"/>
        </w:r>
        <w:r w:rsidRPr="00244A3B">
          <w:rPr>
            <w:color w:val="auto"/>
          </w:rPr>
          <w:t xml:space="preserve"> and they are expected to keep rising by 0.25℃ per decade until the middle of the 21st century </w:t>
        </w:r>
        <w:r w:rsidRPr="00244A3B">
          <w:rPr>
            <w:color w:val="auto"/>
          </w:rPr>
          <w:fldChar w:fldCharType="begin"/>
        </w:r>
        <w:r w:rsidRPr="00244A3B">
          <w:rPr>
            <w:color w:val="auto"/>
          </w:rPr>
          <w:instrText xml:space="preserve"> ADDIN ZOTERO_ITEM CSL_CITATION {"citationID":"F9dZtGrf","properties":{"formattedCitation":"(Gobiet et al. 2014)","plainCitation":"(Gobiet et al. 2014)","noteIndex":0},"citationItems":[{"id":3479,"uris":["http://zotero.org/users/3388363/items/UAHJG8NC"],"itemData":{"id":3479,"type":"article-journal","abstract":"Reliable estimates of future climate change in the Alps are relevant for large parts of the European society. At the same time, the complex Alpine region poses considerable challenges to climate models, which translate to uncertainties in the climate projections. Against this background, the present study reviews the state-of-knowledge about 21st century climate change in the Alps based on existing literature and additional analyses. In particular, it explicitly considers the reliability and uncertainty of climate projections. Results show that besides Alpine temperatures, also precipitation, global radiation, relative humidity, and closely related impacts like floods, droughts, snow cover, and natural hazards will be affected by global warming. Under the A1B emission scenario, about 0.25°C warming per decade until the mid of the 21st century and accelerated 0.36°C warming per decade in the second half of the century is expected. Warming will probably be associated with changes in the seasonality of precipitation, global radiation, and relative humidity, and more intense precipitation extremes and flooding potential in the colder part of the year. The conditions of currently record breaking warm or hot winter or summer seasons, respectively, may become normal at the end of the 21st century, and there is indication for droughts to become more severe in the future. Snow cover is expected to drastically decrease below 1500–2000m and natural hazards related to glacier and permafrost retreat are expected to become more frequent. Such changes in climatic parameters and related quantities will have considerable impact on ecosystems and society and will challenge their adaptive capabilities.","container-title":"Science of The Total Environment","DOI":"10.1016/j.scitotenv.2013.07.050","ISSN":"0048-9697","journalAbbreviation":"Science of The Total Environment","language":"en","page":"1138-1151","source":"ScienceDirect","title":"21st century climate change in the European Alps—A review","volume":"493","author":[{"family":"Gobiet","given":"Andreas"},{"family":"Kotlarski","given":"Sven"},{"family":"Beniston","given":"Martin"},{"family":"Heinrich","given":"Georg"},{"family":"Rajczak","given":"Jan"},{"family":"Stoffel","given":"Markus"}],"issued":{"date-parts":[["2014",9,15]]},"citation-key":"gobiet21stCenturyClimate2014"}}],"schema":"https://github.com/citation-style-language/schema/raw/master/csl-citation.json"} </w:instrText>
        </w:r>
        <w:r w:rsidRPr="00244A3B">
          <w:rPr>
            <w:color w:val="auto"/>
          </w:rPr>
          <w:fldChar w:fldCharType="separate"/>
        </w:r>
        <w:r w:rsidRPr="00244A3B">
          <w:rPr>
            <w:noProof/>
            <w:color w:val="auto"/>
          </w:rPr>
          <w:t>(Gobiet et al. 2014)</w:t>
        </w:r>
        <w:r w:rsidRPr="00244A3B">
          <w:rPr>
            <w:color w:val="auto"/>
          </w:rPr>
          <w:fldChar w:fldCharType="end"/>
        </w:r>
        <w:r w:rsidRPr="00244A3B">
          <w:rPr>
            <w:color w:val="auto"/>
          </w:rPr>
          <w:t xml:space="preserve">. </w:t>
        </w:r>
      </w:ins>
      <w:ins w:id="175" w:author="Giulia Masoero" w:date="2022-07-02T15:05:00Z">
        <w:r w:rsidR="00D13539">
          <w:rPr>
            <w:color w:val="auto"/>
          </w:rPr>
          <w:t xml:space="preserve">Changes are expected to encompass also other </w:t>
        </w:r>
      </w:ins>
      <w:ins w:id="176" w:author="Giulia Masoero" w:date="2022-07-02T15:06:00Z">
        <w:r w:rsidR="00D13539">
          <w:rPr>
            <w:color w:val="auto"/>
          </w:rPr>
          <w:t>climate-defining</w:t>
        </w:r>
      </w:ins>
      <w:ins w:id="177" w:author="Giulia Masoero" w:date="2022-07-02T15:05:00Z">
        <w:r w:rsidR="00D13539">
          <w:rPr>
            <w:color w:val="auto"/>
          </w:rPr>
          <w:t xml:space="preserve"> variables such as </w:t>
        </w:r>
      </w:ins>
      <w:ins w:id="178" w:author="Giulia Masoero" w:date="2022-07-02T15:06:00Z">
        <w:r w:rsidR="00D13539">
          <w:rPr>
            <w:color w:val="auto"/>
          </w:rPr>
          <w:t>precipitation patterns, global radiation, humidity, and extremes of temperature and precipitation</w:t>
        </w:r>
      </w:ins>
      <w:ins w:id="179" w:author="Giulia Masoero" w:date="2022-07-02T15:07:00Z">
        <w:r w:rsidR="00D13539">
          <w:rPr>
            <w:color w:val="auto"/>
          </w:rPr>
          <w:t>, with impacts</w:t>
        </w:r>
        <w:r w:rsidR="00066EFD">
          <w:rPr>
            <w:color w:val="auto"/>
          </w:rPr>
          <w:t xml:space="preserve"> on the snow covers, and on altering events</w:t>
        </w:r>
        <w:r w:rsidR="00D13539">
          <w:rPr>
            <w:color w:val="auto"/>
          </w:rPr>
          <w:t xml:space="preserve"> such as floods</w:t>
        </w:r>
      </w:ins>
      <w:ins w:id="180" w:author="Giulia Masoero" w:date="2022-07-02T15:08:00Z">
        <w:r w:rsidR="00066EFD">
          <w:rPr>
            <w:color w:val="auto"/>
          </w:rPr>
          <w:t xml:space="preserve"> and</w:t>
        </w:r>
      </w:ins>
      <w:ins w:id="181" w:author="Giulia Masoero" w:date="2022-07-02T15:07:00Z">
        <w:r w:rsidR="00D13539">
          <w:rPr>
            <w:color w:val="auto"/>
          </w:rPr>
          <w:t xml:space="preserve"> droughts</w:t>
        </w:r>
      </w:ins>
      <w:ins w:id="182" w:author="Giulia Masoero" w:date="2022-07-02T15:08:00Z">
        <w:r w:rsidR="00066EFD">
          <w:rPr>
            <w:color w:val="auto"/>
          </w:rPr>
          <w:t xml:space="preserve">. Animals living in the Alps have been </w:t>
        </w:r>
      </w:ins>
      <w:ins w:id="183" w:author="Giulia Masoero" w:date="2022-07-02T15:09:00Z">
        <w:r w:rsidR="00066EFD">
          <w:rPr>
            <w:color w:val="auto"/>
          </w:rPr>
          <w:t>(and likely will have to keep on) facing sev</w:t>
        </w:r>
      </w:ins>
      <w:ins w:id="184" w:author="Giulia Masoero" w:date="2022-07-02T15:10:00Z">
        <w:r w:rsidR="00066EFD">
          <w:rPr>
            <w:color w:val="auto"/>
          </w:rPr>
          <w:t xml:space="preserve">eral drastic environmental modifications, among which we can find changes in altitudinal ranges, </w:t>
        </w:r>
      </w:ins>
      <w:ins w:id="185" w:author="Giulia Masoero" w:date="2022-07-02T15:11:00Z">
        <w:r w:rsidR="00066EFD">
          <w:rPr>
            <w:color w:val="auto"/>
          </w:rPr>
          <w:t xml:space="preserve">phenology and morphology. </w:t>
        </w:r>
      </w:ins>
      <w:ins w:id="186" w:author="Giulia Masoero" w:date="2022-06-30T14:53:00Z">
        <w:r w:rsidRPr="00244A3B">
          <w:rPr>
            <w:color w:val="auto"/>
          </w:rPr>
          <w:t>Numerous studies have shown that an alpine ungulate, the alpine chamois (</w:t>
        </w:r>
        <w:r w:rsidRPr="00244A3B">
          <w:rPr>
            <w:i/>
            <w:iCs/>
            <w:color w:val="auto"/>
          </w:rPr>
          <w:t>Rupicapra rupicapra</w:t>
        </w:r>
        <w:r w:rsidRPr="00244A3B">
          <w:rPr>
            <w:color w:val="auto"/>
          </w:rPr>
          <w:t xml:space="preserve">), has been </w:t>
        </w:r>
        <w:r w:rsidRPr="00244A3B">
          <w:rPr>
            <w:color w:val="auto"/>
            <w:highlight w:val="yellow"/>
          </w:rPr>
          <w:t xml:space="preserve">gradually shrinking in size, while the temperatures in the Alps have been increasing </w:t>
        </w:r>
        <w:r w:rsidRPr="00244A3B">
          <w:rPr>
            <w:color w:val="auto"/>
            <w:highlight w:val="yellow"/>
          </w:rPr>
          <w:fldChar w:fldCharType="begin"/>
        </w:r>
        <w:r w:rsidRPr="00244A3B">
          <w:rPr>
            <w:color w:val="auto"/>
            <w:highlight w:val="yellow"/>
          </w:rPr>
          <w:instrText xml:space="preserve"> ADDIN ZOTERO_ITEM CSL_CITATION {"citationID":"StvjcUG2","properties":{"formattedCitation":"(Garel et al. 2011; Mason et al. 2014; Chirichella et al. 2021)","plainCitation":"(Garel et al. 2011; Mason et al. 2014; Chirichella et al. 202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Pr="00244A3B">
          <w:rPr>
            <w:color w:val="auto"/>
            <w:highlight w:val="yellow"/>
          </w:rPr>
          <w:fldChar w:fldCharType="separate"/>
        </w:r>
        <w:r w:rsidRPr="00244A3B">
          <w:rPr>
            <w:noProof/>
            <w:color w:val="auto"/>
            <w:highlight w:val="yellow"/>
          </w:rPr>
          <w:t>(Garel et al. 2011; Mason et al. 2014; Chirichella et al. 2021)</w:t>
        </w:r>
        <w:r w:rsidRPr="00244A3B">
          <w:rPr>
            <w:color w:val="auto"/>
            <w:highlight w:val="yellow"/>
          </w:rPr>
          <w:fldChar w:fldCharType="end"/>
        </w:r>
        <w:r w:rsidRPr="00244A3B">
          <w:rPr>
            <w:color w:val="auto"/>
            <w:highlight w:val="yellow"/>
          </w:rPr>
          <w:t xml:space="preserve">. </w:t>
        </w:r>
      </w:ins>
    </w:p>
    <w:p w14:paraId="1730E39D" w14:textId="76F76122" w:rsidR="00244A3B" w:rsidRPr="00BC462F" w:rsidRDefault="00244A3B">
      <w:pPr>
        <w:spacing w:line="360" w:lineRule="auto"/>
        <w:rPr>
          <w:ins w:id="187" w:author="Giulia Masoero" w:date="2022-06-30T14:54:00Z"/>
        </w:rPr>
        <w:pPrChange w:id="188" w:author="Giulia Masoero" w:date="2022-07-02T15:32:00Z">
          <w:pPr>
            <w:pStyle w:val="Default"/>
            <w:spacing w:before="120" w:after="120" w:line="360" w:lineRule="auto"/>
            <w:ind w:firstLine="426"/>
          </w:pPr>
        </w:pPrChange>
      </w:pPr>
      <w:ins w:id="189" w:author="Giulia Masoero" w:date="2022-07-01T17:23:00Z">
        <w:r>
          <w:rPr>
            <w:highlight w:val="yellow"/>
          </w:rPr>
          <w:t xml:space="preserve">The Alpine chamois is </w:t>
        </w:r>
      </w:ins>
      <w:ins w:id="190" w:author="Giulia Masoero" w:date="2022-07-01T17:24:00Z">
        <w:r>
          <w:rPr>
            <w:highlight w:val="yellow"/>
          </w:rPr>
          <w:t>th</w:t>
        </w:r>
      </w:ins>
      <w:ins w:id="191" w:author="Giulia Masoero" w:date="2022-07-01T17:25:00Z">
        <w:r>
          <w:rPr>
            <w:highlight w:val="yellow"/>
          </w:rPr>
          <w:t xml:space="preserve">e </w:t>
        </w:r>
      </w:ins>
      <w:ins w:id="192" w:author="Giulia Masoero" w:date="2022-07-01T17:24:00Z">
        <w:r>
          <w:rPr>
            <w:highlight w:val="yellow"/>
          </w:rPr>
          <w:t xml:space="preserve">most abundant ungulate of the European Alps </w:t>
        </w:r>
      </w:ins>
      <w:r>
        <w:rPr>
          <w:highlight w:val="yellow"/>
        </w:rPr>
        <w:fldChar w:fldCharType="begin"/>
      </w:r>
      <w:r>
        <w:rPr>
          <w:highlight w:val="yellow"/>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Pr>
          <w:highlight w:val="yellow"/>
        </w:rPr>
        <w:fldChar w:fldCharType="separate"/>
      </w:r>
      <w:r>
        <w:rPr>
          <w:noProof/>
          <w:highlight w:val="yellow"/>
        </w:rPr>
        <w:t>(Corlatti et al. 2011)</w:t>
      </w:r>
      <w:r>
        <w:rPr>
          <w:highlight w:val="yellow"/>
        </w:rPr>
        <w:fldChar w:fldCharType="end"/>
      </w:r>
      <w:ins w:id="193" w:author="Giulia Masoero" w:date="2022-07-01T17:24:00Z">
        <w:r>
          <w:rPr>
            <w:highlight w:val="yellow"/>
          </w:rPr>
          <w:t xml:space="preserve"> </w:t>
        </w:r>
      </w:ins>
      <w:ins w:id="194" w:author="Giulia Masoero" w:date="2022-07-01T17:25:00Z">
        <w:r>
          <w:rPr>
            <w:highlight w:val="yellow"/>
          </w:rPr>
          <w:t xml:space="preserve">and its morphology and physiology are adapted to high-altitude </w:t>
        </w:r>
      </w:ins>
      <w:ins w:id="195" w:author="Giulia Masoero" w:date="2022-07-02T15:12:00Z">
        <w:r w:rsidR="00864F1E">
          <w:rPr>
            <w:highlight w:val="yellow"/>
          </w:rPr>
          <w:t>environmental</w:t>
        </w:r>
      </w:ins>
      <w:ins w:id="196" w:author="Giulia Masoero" w:date="2022-07-01T17:25:00Z">
        <w:r>
          <w:rPr>
            <w:highlight w:val="yellow"/>
          </w:rPr>
          <w:t xml:space="preserve"> conditions </w:t>
        </w:r>
      </w:ins>
      <w:r>
        <w:rPr>
          <w:highlight w:val="yellow"/>
        </w:rPr>
        <w:fldChar w:fldCharType="begin"/>
      </w:r>
      <w:r w:rsidR="00BC462F">
        <w:rPr>
          <w:highlight w:val="yellow"/>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Pr>
          <w:highlight w:val="yellow"/>
        </w:rPr>
        <w:fldChar w:fldCharType="separate"/>
      </w:r>
      <w:r w:rsidR="00BC462F">
        <w:rPr>
          <w:noProof/>
          <w:highlight w:val="yellow"/>
        </w:rPr>
        <w:t>(Ascenzi et al. 1993)</w:t>
      </w:r>
      <w:r>
        <w:rPr>
          <w:highlight w:val="yellow"/>
        </w:rPr>
        <w:fldChar w:fldCharType="end"/>
      </w:r>
      <w:ins w:id="197" w:author="Giulia Masoero" w:date="2022-07-01T17:27:00Z">
        <w:r w:rsidR="00BC462F">
          <w:rPr>
            <w:highlight w:val="yellow"/>
          </w:rPr>
          <w:t xml:space="preserve">. </w:t>
        </w:r>
      </w:ins>
      <w:ins w:id="198" w:author="Giulia Masoero" w:date="2022-07-01T17:30:00Z">
        <w:r w:rsidR="00BC462F" w:rsidRPr="00244A3B">
          <w:t xml:space="preserve">Alpine chamois </w:t>
        </w:r>
        <w:r w:rsidR="00BC462F">
          <w:t xml:space="preserve">show </w:t>
        </w:r>
        <w:r w:rsidR="00BC462F" w:rsidRPr="00244A3B">
          <w:t xml:space="preserve">early appearances of sexual dimorphism, with females reaching asymptotic body mass three years earlier (3.5 years) than males (6.2 years) </w:t>
        </w:r>
        <w:r w:rsidR="00BC462F" w:rsidRPr="00244A3B">
          <w:fldChar w:fldCharType="begin"/>
        </w:r>
        <w:r w:rsidR="00BC462F" w:rsidRPr="00244A3B">
          <w:instrText xml:space="preserve"> ADDIN ZOTERO_ITEM CSL_CITATION {"citationID":"QSd5Sunp","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BC462F" w:rsidRPr="00244A3B">
          <w:fldChar w:fldCharType="separate"/>
        </w:r>
        <w:r w:rsidR="00BC462F" w:rsidRPr="00244A3B">
          <w:rPr>
            <w:noProof/>
          </w:rPr>
          <w:t>(von Hardenberg et al. 2000; Bassano et al. 2003; Garel et al. 2009)</w:t>
        </w:r>
        <w:r w:rsidR="00BC462F" w:rsidRPr="00244A3B">
          <w:fldChar w:fldCharType="end"/>
        </w:r>
        <w:r w:rsidR="00BC462F" w:rsidRPr="00244A3B">
          <w:t xml:space="preserve">. Alpine chamois </w:t>
        </w:r>
      </w:ins>
      <w:commentRangeStart w:id="199"/>
      <w:ins w:id="200" w:author="Giulia Masoero" w:date="2022-07-02T15:13:00Z">
        <w:r w:rsidR="00864F1E">
          <w:t xml:space="preserve">are distributed over a broad altitudinal range </w:t>
        </w:r>
        <w:r w:rsidR="00864F1E" w:rsidRPr="00864F1E">
          <w:rPr>
            <w:rPrChange w:id="201" w:author="Giulia Masoero" w:date="2022-07-02T15:14:00Z">
              <w:rPr>
                <w:rFonts w:ascii="Georgia" w:hAnsi="Georgia"/>
                <w:color w:val="333333"/>
                <w:sz w:val="27"/>
                <w:szCs w:val="27"/>
                <w:shd w:val="clear" w:color="auto" w:fill="FCFCFC"/>
              </w:rPr>
            </w:rPrChange>
          </w:rPr>
          <w:t xml:space="preserve">over a broad altitudinal range (500–3100 m; </w:t>
        </w:r>
      </w:ins>
      <w:r w:rsidR="00864F1E">
        <w:fldChar w:fldCharType="begin"/>
      </w:r>
      <w:r w:rsidR="00236C35">
        <w:instrText xml:space="preserve"> ADDIN ZOTERO_ITEM CSL_CITATION {"citationID":"S6uT5RYq","properties":{"formattedCitation":"(Shackleton 1997; Spitzenberger and Bauer 2001)","plainCitation":"(Shackleton 1997; Spitzenberger and Bauer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URL":"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volume":"13","author":[{"family":"Spitzenberger","given":"Friederike"},{"family":"Bauer","given":"Kurt"}],"accessed":{"date-parts":[["2022",7,2]]},"issued":{"date-parts":[["2001"]]},"citation-key":"spitzenbergerSaugetierfaunaOsterreichs2001"}}],"schema":"https://github.com/citation-style-language/schema/raw/master/csl-citation.json"} </w:instrText>
      </w:r>
      <w:r w:rsidR="00864F1E">
        <w:fldChar w:fldCharType="separate"/>
      </w:r>
      <w:r w:rsidR="00236C35">
        <w:rPr>
          <w:noProof/>
        </w:rPr>
        <w:t>(Shackleton 1997; Spitzenberger and Bauer 2001)</w:t>
      </w:r>
      <w:r w:rsidR="00864F1E">
        <w:fldChar w:fldCharType="end"/>
      </w:r>
      <w:ins w:id="202" w:author="Giulia Masoero" w:date="2022-07-02T15:14:00Z">
        <w:r w:rsidR="00864F1E">
          <w:rPr>
            <w:lang w:val="fr-CA"/>
          </w:rPr>
          <w:t xml:space="preserve"> </w:t>
        </w:r>
      </w:ins>
      <w:ins w:id="203" w:author="Giulia Masoero" w:date="2022-07-02T15:13:00Z">
        <w:r w:rsidR="00864F1E" w:rsidRPr="00864F1E">
          <w:rPr>
            <w:rPrChange w:id="204" w:author="Giulia Masoero" w:date="2022-07-02T15:14:00Z">
              <w:rPr>
                <w:rFonts w:ascii="Georgia" w:hAnsi="Georgia"/>
                <w:color w:val="333333"/>
                <w:sz w:val="27"/>
                <w:szCs w:val="27"/>
                <w:shd w:val="clear" w:color="auto" w:fill="FCFCFC"/>
                <w:lang w:val="fr-CA"/>
              </w:rPr>
            </w:rPrChange>
          </w:rPr>
          <w:t xml:space="preserve">and can </w:t>
        </w:r>
      </w:ins>
      <w:ins w:id="205" w:author="Giulia Masoero" w:date="2022-07-01T17:30:00Z">
        <w:r w:rsidR="00BC462F" w:rsidRPr="00236C35">
          <w:t xml:space="preserve">shift their range altitudinally, depending on the resource availability and climate conditions </w:t>
        </w:r>
        <w:commentRangeEnd w:id="199"/>
        <w:r w:rsidR="00BC462F" w:rsidRPr="00864F1E">
          <w:rPr>
            <w:rPrChange w:id="206" w:author="Giulia Masoero" w:date="2022-07-02T15:14:00Z">
              <w:rPr>
                <w:rStyle w:val="CommentReference"/>
                <w:sz w:val="24"/>
                <w:szCs w:val="24"/>
                <w:lang w:val="en-US" w:eastAsia="en-US"/>
              </w:rPr>
            </w:rPrChange>
          </w:rPr>
          <w:commentReference w:id="199"/>
        </w:r>
        <w:r w:rsidR="00BC462F" w:rsidRPr="00236C35">
          <w:fldChar w:fldCharType="begin"/>
        </w:r>
        <w:r w:rsidR="00BC462F" w:rsidRPr="00236C35">
          <w:instrText xml:space="preserve"> ADDIN ZOTERO_ITEM CSL_CITATION {"citationID":"TcuZm9Kb","properties":{"formattedCitation":"(Nesti et al. 2010)","plainCitation":"(Nesti et al. 2010)","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w:instrText>
        </w:r>
        <w:r w:rsidR="00BC462F" w:rsidRPr="00236C35">
          <w:rPr>
            <w:rFonts w:hint="eastAsia"/>
          </w:rPr>
          <w:instrText>range size was not correlated to the presence of snow cover (≥ 70%). Throughout the year, nearly all chamois used south- to south-east-facing slopes. Resident males strongly preferred pastures and meadows, but four of them used alder shrublands on the nor</w:instrText>
        </w:r>
        <w:r w:rsidR="00BC462F" w:rsidRPr="00236C35">
          <w:instrText xml:space="preserve">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schema":"https://github.com/citation-style-language/schema/raw/master/csl-citation.json"} </w:instrText>
        </w:r>
        <w:r w:rsidR="00BC462F" w:rsidRPr="00236C35">
          <w:fldChar w:fldCharType="separate"/>
        </w:r>
        <w:r w:rsidR="00BC462F" w:rsidRPr="00864F1E">
          <w:rPr>
            <w:rPrChange w:id="207" w:author="Giulia Masoero" w:date="2022-07-02T15:14:00Z">
              <w:rPr>
                <w:noProof/>
              </w:rPr>
            </w:rPrChange>
          </w:rPr>
          <w:t>(Nesti et al. 2010)</w:t>
        </w:r>
        <w:r w:rsidR="00BC462F" w:rsidRPr="00236C35">
          <w:fldChar w:fldCharType="end"/>
        </w:r>
        <w:r w:rsidR="00BC462F" w:rsidRPr="00236C35">
          <w:t>. Nonetheless, c</w:t>
        </w:r>
      </w:ins>
      <w:ins w:id="208" w:author="Giulia Masoero" w:date="2022-07-01T17:27:00Z">
        <w:r w:rsidR="00BC462F" w:rsidRPr="00864F1E">
          <w:rPr>
            <w:rPrChange w:id="209" w:author="Giulia Masoero" w:date="2022-07-02T15:14:00Z">
              <w:rPr>
                <w:highlight w:val="yellow"/>
              </w:rPr>
            </w:rPrChange>
          </w:rPr>
          <w:t>hamois</w:t>
        </w:r>
      </w:ins>
      <w:ins w:id="210" w:author="Giulia Masoero" w:date="2022-07-01T17:30:00Z">
        <w:r w:rsidR="00BC462F" w:rsidRPr="00864F1E">
          <w:rPr>
            <w:rPrChange w:id="211" w:author="Giulia Masoero" w:date="2022-07-02T15:14:00Z">
              <w:rPr>
                <w:highlight w:val="yellow"/>
              </w:rPr>
            </w:rPrChange>
          </w:rPr>
          <w:t xml:space="preserve"> generally</w:t>
        </w:r>
      </w:ins>
      <w:ins w:id="212" w:author="Giulia Masoero" w:date="2022-07-01T17:27:00Z">
        <w:r w:rsidR="00BC462F" w:rsidRPr="00864F1E">
          <w:rPr>
            <w:rPrChange w:id="213" w:author="Giulia Masoero" w:date="2022-07-02T15:14:00Z">
              <w:rPr>
                <w:highlight w:val="yellow"/>
              </w:rPr>
            </w:rPrChange>
          </w:rPr>
          <w:t xml:space="preserve"> inhabit the Alps from montane forests </w:t>
        </w:r>
      </w:ins>
      <w:ins w:id="214" w:author="Giulia Masoero" w:date="2022-07-01T17:28:00Z">
        <w:r w:rsidR="00BC462F" w:rsidRPr="00864F1E">
          <w:rPr>
            <w:rPrChange w:id="215" w:author="Giulia Masoero" w:date="2022-07-02T15:14:00Z">
              <w:rPr>
                <w:highlight w:val="yellow"/>
              </w:rPr>
            </w:rPrChange>
          </w:rPr>
          <w:t>to</w:t>
        </w:r>
      </w:ins>
      <w:ins w:id="216" w:author="Giulia Masoero" w:date="2022-07-01T17:27:00Z">
        <w:r w:rsidR="00BC462F" w:rsidRPr="00864F1E">
          <w:rPr>
            <w:rPrChange w:id="217" w:author="Giulia Masoero" w:date="2022-07-02T15:14:00Z">
              <w:rPr>
                <w:highlight w:val="yellow"/>
              </w:rPr>
            </w:rPrChange>
          </w:rPr>
          <w:t xml:space="preserve"> alpine areas</w:t>
        </w:r>
      </w:ins>
      <w:ins w:id="218" w:author="Giulia Masoero" w:date="2022-07-01T17:28:00Z">
        <w:r w:rsidR="00BC462F">
          <w:rPr>
            <w:highlight w:val="yellow"/>
          </w:rPr>
          <w:t xml:space="preserve">, </w:t>
        </w:r>
      </w:ins>
      <w:ins w:id="219" w:author="Giulia Masoero" w:date="2022-07-01T17:30:00Z">
        <w:r w:rsidR="00BC462F">
          <w:rPr>
            <w:highlight w:val="yellow"/>
          </w:rPr>
          <w:t xml:space="preserve">and </w:t>
        </w:r>
      </w:ins>
      <w:ins w:id="220" w:author="Giulia Masoero" w:date="2022-07-01T17:28:00Z">
        <w:r w:rsidR="00BC462F">
          <w:rPr>
            <w:highlight w:val="yellow"/>
          </w:rPr>
          <w:t xml:space="preserve">altitudinal variation in relation to temperature changes may occur </w:t>
        </w:r>
      </w:ins>
      <w:r w:rsidR="00BC462F">
        <w:rPr>
          <w:highlight w:val="yellow"/>
        </w:rPr>
        <w:fldChar w:fldCharType="begin"/>
      </w:r>
      <w:r w:rsidR="00BC462F">
        <w:rPr>
          <w:highlight w:val="yellow"/>
        </w:rPr>
        <w:instrText xml:space="preserve"> ADDIN ZOTERO_ITEM CSL_CITATION {"citationID":"ZU6C2ens","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BC462F">
        <w:rPr>
          <w:highlight w:val="yellow"/>
        </w:rPr>
        <w:fldChar w:fldCharType="separate"/>
      </w:r>
      <w:r w:rsidR="00BC462F">
        <w:rPr>
          <w:noProof/>
          <w:highlight w:val="yellow"/>
        </w:rPr>
        <w:t>(Reiner et al. 2021)</w:t>
      </w:r>
      <w:r w:rsidR="00BC462F">
        <w:rPr>
          <w:highlight w:val="yellow"/>
        </w:rPr>
        <w:fldChar w:fldCharType="end"/>
      </w:r>
      <w:ins w:id="221" w:author="Giulia Masoero" w:date="2022-07-01T17:28:00Z">
        <w:r w:rsidR="00BC462F">
          <w:rPr>
            <w:highlight w:val="yellow"/>
          </w:rPr>
          <w:t xml:space="preserve">. </w:t>
        </w:r>
      </w:ins>
      <w:ins w:id="222" w:author="Giulia Masoero" w:date="2022-07-01T17:31:00Z">
        <w:r w:rsidR="001927DC" w:rsidRPr="00244A3B">
          <w:t xml:space="preserve">The key growing periods during the early life of ungulates are the gestation period, lactation period, and juvenile period </w:t>
        </w:r>
        <w:r w:rsidR="001927DC" w:rsidRPr="00244A3B">
          <w:fldChar w:fldCharType="begin"/>
        </w:r>
        <w:r w:rsidR="001927DC" w:rsidRPr="00244A3B">
          <w:instrText xml:space="preserve"> ADDIN ZOTERO_ITEM CSL_CITATION {"citationID":"RuyESd8z","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001927DC" w:rsidRPr="00244A3B">
          <w:fldChar w:fldCharType="separate"/>
        </w:r>
        <w:r w:rsidR="001927DC" w:rsidRPr="00244A3B">
          <w:rPr>
            <w:noProof/>
          </w:rPr>
          <w:t>(Robbins and Robbins 1979)</w:t>
        </w:r>
        <w:r w:rsidR="001927DC" w:rsidRPr="00244A3B">
          <w:fldChar w:fldCharType="end"/>
        </w:r>
        <w:r w:rsidR="001927DC" w:rsidRPr="00244A3B">
          <w:t>.</w:t>
        </w:r>
      </w:ins>
    </w:p>
    <w:p w14:paraId="3BE14917" w14:textId="76956492" w:rsidR="00B4364F" w:rsidRPr="00244A3B" w:rsidRDefault="00B4364F">
      <w:pPr>
        <w:spacing w:before="120" w:after="120" w:line="360" w:lineRule="auto"/>
        <w:ind w:firstLine="426"/>
        <w:rPr>
          <w:ins w:id="223" w:author="Giulia Masoero" w:date="2022-07-01T16:41:00Z"/>
          <w:lang w:val="fr-CA"/>
          <w:rPrChange w:id="224" w:author="Giulia Masoero" w:date="2022-07-01T17:21:00Z">
            <w:rPr>
              <w:ins w:id="225" w:author="Giulia Masoero" w:date="2022-07-01T16:41:00Z"/>
            </w:rPr>
          </w:rPrChange>
        </w:rPr>
        <w:pPrChange w:id="226" w:author="Giulia Masoero" w:date="2022-07-02T15:32:00Z">
          <w:pPr/>
        </w:pPrChange>
      </w:pPr>
    </w:p>
    <w:p w14:paraId="4A2CF6F2" w14:textId="77777777" w:rsidR="00012A73" w:rsidRPr="00244A3B" w:rsidRDefault="00012A73" w:rsidP="00BD5F31">
      <w:pPr>
        <w:pStyle w:val="Default"/>
        <w:spacing w:before="120" w:after="120" w:line="360" w:lineRule="auto"/>
        <w:ind w:firstLine="426"/>
        <w:rPr>
          <w:ins w:id="227" w:author="Giulia Masoero" w:date="2022-06-30T14:54:00Z"/>
          <w:color w:val="auto"/>
        </w:rPr>
      </w:pPr>
    </w:p>
    <w:p w14:paraId="7276C832" w14:textId="4DAFA27D" w:rsidR="000C5FFD" w:rsidRPr="00244A3B" w:rsidRDefault="00294694" w:rsidP="00BD5F31">
      <w:pPr>
        <w:pStyle w:val="Default"/>
        <w:spacing w:before="120" w:after="120" w:line="360" w:lineRule="auto"/>
        <w:ind w:firstLine="426"/>
        <w:rPr>
          <w:color w:val="auto"/>
        </w:rPr>
      </w:pPr>
      <w:del w:id="228" w:author="Giulia Masoero" w:date="2022-07-01T17:30:00Z">
        <w:r w:rsidRPr="00244A3B" w:rsidDel="00BC462F">
          <w:rPr>
            <w:color w:val="auto"/>
          </w:rPr>
          <w:delText xml:space="preserve">Alpine chamois </w:delText>
        </w:r>
      </w:del>
      <w:del w:id="229" w:author="Giulia Masoero" w:date="2022-07-01T17:29:00Z">
        <w:r w:rsidRPr="00244A3B" w:rsidDel="00BC462F">
          <w:rPr>
            <w:color w:val="auto"/>
          </w:rPr>
          <w:delText>(</w:delText>
        </w:r>
        <w:r w:rsidRPr="00244A3B" w:rsidDel="00BC462F">
          <w:rPr>
            <w:i/>
            <w:iCs/>
            <w:color w:val="auto"/>
          </w:rPr>
          <w:delText>Rupicapra rupicapra</w:delText>
        </w:r>
        <w:r w:rsidRPr="00244A3B" w:rsidDel="00BC462F">
          <w:rPr>
            <w:color w:val="auto"/>
          </w:rPr>
          <w:delText xml:space="preserve">) are highly polygynous mountain-dwelling ungulates, showing </w:delText>
        </w:r>
      </w:del>
      <w:del w:id="230" w:author="Giulia Masoero" w:date="2022-07-01T17:30:00Z">
        <w:r w:rsidRPr="00244A3B" w:rsidDel="00BC462F">
          <w:rPr>
            <w:color w:val="auto"/>
          </w:rPr>
          <w:delText xml:space="preserve">early appearances of sexual dimorphism, with females reaching asymptotic body mass three years earlier (3.5 years) than males (6.2 years) </w:delText>
        </w:r>
        <w:r w:rsidR="00581B1B" w:rsidRPr="00244A3B" w:rsidDel="00BC462F">
          <w:rPr>
            <w:color w:val="auto"/>
          </w:rPr>
          <w:fldChar w:fldCharType="begin"/>
        </w:r>
        <w:r w:rsidR="00581B1B" w:rsidRPr="00244A3B" w:rsidDel="00BC462F">
          <w:rPr>
            <w:color w:val="auto"/>
          </w:rPr>
          <w:delInstrText xml:space="preserve"> ADDIN ZOTERO_ITEM CSL_CITATION {"citationID":"QSd5Sunp","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delInstrText>
        </w:r>
        <w:r w:rsidR="00581B1B" w:rsidRPr="00244A3B" w:rsidDel="00BC462F">
          <w:rPr>
            <w:color w:val="auto"/>
          </w:rPr>
          <w:fldChar w:fldCharType="separate"/>
        </w:r>
        <w:r w:rsidR="00581B1B" w:rsidRPr="00244A3B" w:rsidDel="00BC462F">
          <w:rPr>
            <w:noProof/>
            <w:color w:val="auto"/>
          </w:rPr>
          <w:delText>(von Hardenberg et al. 2000; Bassano et al. 2003; Garel et al. 2009)</w:delText>
        </w:r>
        <w:r w:rsidR="00581B1B" w:rsidRPr="00244A3B" w:rsidDel="00BC462F">
          <w:rPr>
            <w:color w:val="auto"/>
          </w:rPr>
          <w:fldChar w:fldCharType="end"/>
        </w:r>
      </w:del>
      <w:del w:id="231" w:author="Giulia Masoero" w:date="2022-06-29T16:17:00Z">
        <w:r w:rsidRPr="00244A3B" w:rsidDel="00581B1B">
          <w:rPr>
            <w:color w:val="auto"/>
          </w:rPr>
          <w:delText>(Bassano et al., 2003; Garel et al., 2009; Hardenberg et al., 2000)</w:delText>
        </w:r>
      </w:del>
      <w:del w:id="232" w:author="Giulia Masoero" w:date="2022-07-01T17:30:00Z">
        <w:r w:rsidRPr="00244A3B" w:rsidDel="00BC462F">
          <w:rPr>
            <w:color w:val="auto"/>
          </w:rPr>
          <w:delText xml:space="preserve">. Alpine chamois are highly mobile and </w:delText>
        </w:r>
        <w:commentRangeStart w:id="233"/>
        <w:r w:rsidRPr="00244A3B" w:rsidDel="00BC462F">
          <w:rPr>
            <w:color w:val="auto"/>
          </w:rPr>
          <w:delText xml:space="preserve">can shift their range altitudinally, depending on the resource availability and climate conditions </w:delText>
        </w:r>
        <w:commentRangeEnd w:id="233"/>
        <w:r w:rsidR="00787572" w:rsidRPr="00244A3B" w:rsidDel="00BC462F">
          <w:rPr>
            <w:rStyle w:val="CommentReference"/>
            <w:color w:val="auto"/>
            <w:sz w:val="24"/>
            <w:szCs w:val="24"/>
            <w:lang w:val="en-US" w:eastAsia="en-US"/>
            <w:rPrChange w:id="234" w:author="Giulia Masoero" w:date="2022-07-01T17:21:00Z">
              <w:rPr>
                <w:rStyle w:val="CommentReference"/>
                <w:color w:val="auto"/>
                <w:lang w:val="en-US" w:eastAsia="en-US"/>
              </w:rPr>
            </w:rPrChange>
          </w:rPr>
          <w:commentReference w:id="233"/>
        </w:r>
        <w:r w:rsidR="00581B1B" w:rsidRPr="00244A3B" w:rsidDel="00BC462F">
          <w:rPr>
            <w:color w:val="auto"/>
          </w:rPr>
          <w:fldChar w:fldCharType="begin"/>
        </w:r>
        <w:r w:rsidR="00581B1B" w:rsidRPr="00244A3B" w:rsidDel="00BC462F">
          <w:rPr>
            <w:color w:val="auto"/>
          </w:rPr>
          <w:delInstrText xml:space="preserve"> ADDIN ZOTERO_ITEM CSL_CITATION {"citationID":"TcuZm9Kb","properties":{"formattedCitation":"(Nesti et al. 2010)","plainCitation":"(Nesti et al. 2010)","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w:delInstrText>
        </w:r>
        <w:r w:rsidR="00581B1B" w:rsidRPr="00244A3B" w:rsidDel="00BC462F">
          <w:rPr>
            <w:rFonts w:hint="eastAsia"/>
            <w:color w:val="auto"/>
          </w:rPr>
          <w:delInstrText>range size was not correlated to the presence of snow cover (</w:delInstrText>
        </w:r>
        <w:r w:rsidR="00581B1B" w:rsidRPr="00244A3B" w:rsidDel="00BC462F">
          <w:rPr>
            <w:rFonts w:hint="eastAsia"/>
            <w:color w:val="auto"/>
          </w:rPr>
          <w:delInstrText>≥</w:delInstrText>
        </w:r>
        <w:r w:rsidR="00581B1B" w:rsidRPr="00244A3B" w:rsidDel="00BC462F">
          <w:rPr>
            <w:rFonts w:hint="eastAsia"/>
            <w:color w:val="auto"/>
          </w:rPr>
          <w:delInstrText xml:space="preserve"> 70%). Throughout the year, nearly all chamois used south- to south-east-facing slopes. Resident males strongly preferred pastures and meadows, but four of them used alder shrublands on the nor</w:delInstrText>
        </w:r>
        <w:r w:rsidR="00581B1B" w:rsidRPr="00244A3B" w:rsidDel="00BC462F">
          <w:rPr>
            <w:color w:val="auto"/>
          </w:rPr>
          <w:delInstrText xml:space="preserve">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schema":"https://github.com/citation-style-language/schema/raw/master/csl-citation.json"} </w:delInstrText>
        </w:r>
        <w:r w:rsidR="00581B1B" w:rsidRPr="00244A3B" w:rsidDel="00BC462F">
          <w:rPr>
            <w:color w:val="auto"/>
          </w:rPr>
          <w:fldChar w:fldCharType="separate"/>
        </w:r>
        <w:r w:rsidR="00581B1B" w:rsidRPr="00244A3B" w:rsidDel="00BC462F">
          <w:rPr>
            <w:noProof/>
            <w:color w:val="auto"/>
          </w:rPr>
          <w:delText>(Nesti et al. 2010)</w:delText>
        </w:r>
        <w:r w:rsidR="00581B1B" w:rsidRPr="00244A3B" w:rsidDel="00BC462F">
          <w:rPr>
            <w:color w:val="auto"/>
          </w:rPr>
          <w:fldChar w:fldCharType="end"/>
        </w:r>
      </w:del>
      <w:del w:id="235" w:author="Giulia Masoero" w:date="2022-06-29T16:17:00Z">
        <w:r w:rsidRPr="00244A3B" w:rsidDel="00581B1B">
          <w:rPr>
            <w:color w:val="auto"/>
          </w:rPr>
          <w:delText>(Nesti et al., 2010)</w:delText>
        </w:r>
      </w:del>
      <w:del w:id="236" w:author="Giulia Masoero" w:date="2022-07-01T17:30:00Z">
        <w:r w:rsidRPr="00244A3B" w:rsidDel="00BC462F">
          <w:rPr>
            <w:color w:val="auto"/>
          </w:rPr>
          <w:delText xml:space="preserve">. </w:delText>
        </w:r>
      </w:del>
      <w:del w:id="237" w:author="Giulia Masoero" w:date="2022-06-30T14:53:00Z">
        <w:r w:rsidRPr="00244A3B" w:rsidDel="00012A73">
          <w:rPr>
            <w:color w:val="auto"/>
          </w:rPr>
          <w:delText xml:space="preserve">Numerous studies have shown that </w:delText>
        </w:r>
      </w:del>
      <w:del w:id="238" w:author="Giulia Masoero" w:date="2022-06-30T14:52:00Z">
        <w:r w:rsidRPr="00244A3B" w:rsidDel="00012A73">
          <w:rPr>
            <w:color w:val="auto"/>
          </w:rPr>
          <w:delText xml:space="preserve">the </w:delText>
        </w:r>
      </w:del>
      <w:del w:id="239" w:author="Giulia Masoero" w:date="2022-06-30T14:53:00Z">
        <w:r w:rsidRPr="00244A3B" w:rsidDel="00012A73">
          <w:rPr>
            <w:color w:val="auto"/>
          </w:rPr>
          <w:delText>alpine chamois (</w:delText>
        </w:r>
        <w:r w:rsidRPr="00244A3B" w:rsidDel="00012A73">
          <w:rPr>
            <w:i/>
            <w:iCs/>
            <w:color w:val="auto"/>
          </w:rPr>
          <w:delText>Rupicapra rupicapra</w:delText>
        </w:r>
        <w:r w:rsidRPr="00244A3B" w:rsidDel="00012A73">
          <w:rPr>
            <w:color w:val="auto"/>
            <w:rPrChange w:id="240" w:author="Giulia Masoero" w:date="2022-07-01T17:21:00Z">
              <w:rPr>
                <w:i/>
                <w:iCs/>
                <w:color w:val="auto"/>
              </w:rPr>
            </w:rPrChange>
          </w:rPr>
          <w:delText xml:space="preserve">) </w:delText>
        </w:r>
        <w:r w:rsidRPr="00244A3B" w:rsidDel="00012A73">
          <w:rPr>
            <w:color w:val="auto"/>
          </w:rPr>
          <w:delText xml:space="preserve">have been </w:delText>
        </w:r>
        <w:r w:rsidRPr="00244A3B" w:rsidDel="00012A73">
          <w:rPr>
            <w:color w:val="auto"/>
            <w:highlight w:val="yellow"/>
            <w:rPrChange w:id="241" w:author="Giulia Masoero" w:date="2022-07-01T17:21:00Z">
              <w:rPr>
                <w:color w:val="auto"/>
              </w:rPr>
            </w:rPrChange>
          </w:rPr>
          <w:delText>gradually shrinking in size, while the temperatures in the Alps have been increasing</w:delText>
        </w:r>
        <w:r w:rsidR="00581B1B" w:rsidRPr="00244A3B" w:rsidDel="00012A73">
          <w:rPr>
            <w:color w:val="auto"/>
            <w:highlight w:val="yellow"/>
          </w:rPr>
          <w:fldChar w:fldCharType="begin"/>
        </w:r>
        <w:r w:rsidR="00581B1B" w:rsidRPr="00244A3B" w:rsidDel="00012A73">
          <w:rPr>
            <w:color w:val="auto"/>
            <w:highlight w:val="yellow"/>
          </w:rPr>
          <w:delInstrText xml:space="preserve"> ADDIN ZOTERO_ITEM CSL_CITATION {"citationID":"StvjcUG2","properties":{"formattedCitation":"(Garel et al. 2011; Mason et al. 2014; Chirichella et al. 2021)","plainCitation":"(Garel et al. 2011; Mason et al. 2014; Chirichella et al. 202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delInstrText>
        </w:r>
        <w:r w:rsidR="00581B1B" w:rsidRPr="00244A3B" w:rsidDel="00012A73">
          <w:rPr>
            <w:color w:val="auto"/>
            <w:highlight w:val="yellow"/>
          </w:rPr>
          <w:fldChar w:fldCharType="separate"/>
        </w:r>
        <w:r w:rsidR="00581B1B" w:rsidRPr="00244A3B" w:rsidDel="00012A73">
          <w:rPr>
            <w:noProof/>
            <w:color w:val="auto"/>
            <w:highlight w:val="yellow"/>
          </w:rPr>
          <w:delText>(Garel et al. 2011; Mason et al. 2014; Chirichella et al. 2021)</w:delText>
        </w:r>
        <w:r w:rsidR="00581B1B" w:rsidRPr="00244A3B" w:rsidDel="00012A73">
          <w:rPr>
            <w:color w:val="auto"/>
            <w:highlight w:val="yellow"/>
          </w:rPr>
          <w:fldChar w:fldCharType="end"/>
        </w:r>
        <w:r w:rsidRPr="00244A3B" w:rsidDel="00012A73">
          <w:rPr>
            <w:color w:val="auto"/>
            <w:highlight w:val="yellow"/>
            <w:rPrChange w:id="242" w:author="Giulia Masoero" w:date="2022-07-01T17:21:00Z">
              <w:rPr>
                <w:color w:val="auto"/>
              </w:rPr>
            </w:rPrChange>
          </w:rPr>
          <w:delText xml:space="preserve"> </w:delText>
        </w:r>
      </w:del>
      <w:del w:id="243" w:author="Giulia Masoero" w:date="2022-06-29T16:17:00Z">
        <w:r w:rsidRPr="00244A3B" w:rsidDel="00581B1B">
          <w:rPr>
            <w:color w:val="auto"/>
            <w:highlight w:val="yellow"/>
            <w:rPrChange w:id="244" w:author="Giulia Masoero" w:date="2022-07-01T17:21:00Z">
              <w:rPr>
                <w:color w:val="auto"/>
              </w:rPr>
            </w:rPrChange>
          </w:rPr>
          <w:delText>(Chirichella et al., 2021; Garel et al., 2011; Mason, Apollonio, et al., 2014).</w:delText>
        </w:r>
        <w:r w:rsidRPr="00244A3B" w:rsidDel="00581B1B">
          <w:rPr>
            <w:color w:val="auto"/>
          </w:rPr>
          <w:delText xml:space="preserve"> </w:delText>
        </w:r>
      </w:del>
      <w:del w:id="245" w:author="Giulia Masoero" w:date="2022-06-30T14:52:00Z">
        <w:r w:rsidRPr="00244A3B" w:rsidDel="00012A73">
          <w:rPr>
            <w:color w:val="auto"/>
          </w:rPr>
          <w:delText xml:space="preserve">Mountains, such as the Alps, have been identified as climate change hotspots </w:delText>
        </w:r>
        <w:r w:rsidR="00581B1B" w:rsidRPr="00244A3B" w:rsidDel="00012A73">
          <w:rPr>
            <w:color w:val="auto"/>
          </w:rPr>
          <w:fldChar w:fldCharType="begin"/>
        </w:r>
        <w:r w:rsidR="00581B1B" w:rsidRPr="00244A3B" w:rsidDel="00012A73">
          <w:rPr>
            <w:color w:val="auto"/>
          </w:rPr>
          <w:delInstrText xml:space="preserve"> ADDIN ZOTERO_ITEM CSL_CITATION {"citationID":"FHrYVSz7","properties":{"formattedCitation":"(Turco et al. 2015)","plainCitation":"(Turco et al. 2015)","noteIndex":0},"citationItems":[{"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delInstrText>
        </w:r>
        <w:r w:rsidR="00581B1B" w:rsidRPr="00244A3B" w:rsidDel="00012A73">
          <w:rPr>
            <w:color w:val="auto"/>
          </w:rPr>
          <w:fldChar w:fldCharType="separate"/>
        </w:r>
        <w:r w:rsidR="00581B1B" w:rsidRPr="00244A3B" w:rsidDel="00012A73">
          <w:rPr>
            <w:noProof/>
            <w:color w:val="auto"/>
          </w:rPr>
          <w:delText>(Turco et al. 2015)</w:delText>
        </w:r>
        <w:r w:rsidR="00581B1B" w:rsidRPr="00244A3B" w:rsidDel="00012A73">
          <w:rPr>
            <w:color w:val="auto"/>
          </w:rPr>
          <w:fldChar w:fldCharType="end"/>
        </w:r>
      </w:del>
      <w:del w:id="246" w:author="Giulia Masoero" w:date="2022-06-29T16:18:00Z">
        <w:r w:rsidRPr="00244A3B" w:rsidDel="00581B1B">
          <w:rPr>
            <w:color w:val="auto"/>
          </w:rPr>
          <w:delText>(Turco et al., 2015)</w:delText>
        </w:r>
      </w:del>
      <w:del w:id="247" w:author="Giulia Masoero" w:date="2022-06-30T14:52:00Z">
        <w:r w:rsidRPr="00244A3B" w:rsidDel="00012A73">
          <w:rPr>
            <w:color w:val="auto"/>
          </w:rPr>
          <w:delText xml:space="preserve">. By the end of the past century, the temperatures in the Alps have increased by more than twice the global average </w:delText>
        </w:r>
      </w:del>
      <w:del w:id="248" w:author="Giulia Masoero" w:date="2022-06-29T16:18:00Z">
        <w:r w:rsidRPr="00244A3B" w:rsidDel="00E809D2">
          <w:rPr>
            <w:color w:val="auto"/>
          </w:rPr>
          <w:delText xml:space="preserve">(Böhm et al., 2001) </w:delText>
        </w:r>
      </w:del>
      <w:del w:id="249" w:author="Giulia Masoero" w:date="2022-06-30T14:52:00Z">
        <w:r w:rsidR="00581B1B" w:rsidRPr="00244A3B" w:rsidDel="00012A73">
          <w:rPr>
            <w:color w:val="auto"/>
          </w:rPr>
          <w:fldChar w:fldCharType="begin"/>
        </w:r>
        <w:r w:rsidR="00E809D2" w:rsidRPr="00244A3B" w:rsidDel="00012A73">
          <w:rPr>
            <w:color w:val="auto"/>
          </w:rPr>
          <w:delInstrText xml:space="preserve"> ADDIN ZOTERO_ITEM CSL_CITATION {"citationID":"pSwvuPhS","properties":{"formattedCitation":"(B\\uc0\\u246{}hm et al. 2001)","plainCitation":"(Böhm et al. 2001)","noteIndex":0},"citationItems":[{"id":3446,"uris":["http://zotero.org/users/3388363/items/U3A9V6KA"],"itemData":{"id":3446,"type":"article-journal","abstract":"This paper investigates temperature variability in the Alps and their surroundings based on 97 instrumental series of monthly mean temperatures. A discussion of the initial homogenizing procedure illustrates its advantages and risks. A comparison of the homogenized series with the original series clearly shows the necessity to homogenize. Each of the original series had breaks (an average of five per series) and the mean of all series was systematically biased by non-climatic noise. This noise has subdued the long-term amplitude of the temperature evolution in the region by 0.5 K. The relatively high spatial resolution of the data enabled a regionalization within the study area of 680 000 km2 into six sub-regions based on principal component analysis of the monthly series. Long-term temperature evolution proved to be highly similar across the region—thus making a mean series (averaged over all 97 single series) representative of the study area. Trend analysis (based on progressive forward and backward Mann–Kendall statistics and on progressive analysis of linear regression coefficients) was performed on seasonal and annual series. The results diverge from those of global datasets. This is mainly due to the extension of the 240-year Alpine dataset by 100 years prior to the mid-19th century, and also due to the advantages of a dense and homogenized regional dataset. The long-term features include an initial decrease of the annual and seasonal series to a minimum followed by a positive trend until 1998. The minima are 1890 for the entire year and winter, 1840 for spring and 1920 for summer and autumn, respectively. The initial decreasing trend is more evident in spring and summer, less in autumn and smallest in winter. The mean annual temperature increase since 1890 in the Alps is 1.1 K, which is twice as much as the 0.55 K in the respective grid boxes of the most frequently used global dataset of the Climatic Research Unit (CRU), University of East Anglia. To enable an easier and more systematic handling of the dataset, these data have been interpolated to a 1°×1° longitude–latitude grid. The 105 low-elevation and 16 high-elevation grid point series are widely available without restrictions for scientific research and can be obtained from the authors. Copyright © 2001 Royal Meteorological Society","container-title":"International Journal of Climatology","DOI":"10.1002/joc.689","ISSN":"1097-0088","issue":"14","language":"en","note":"_eprint: https://onlinelibrary.wiley.com/doi/pdf/10.1002/joc.689","page":"1779-1801","source":"Wiley Online Library","title":"Regional temperature variability in the European Alps: 1760–1998 from homogenized instrumental time series","title-short":"Regional temperature variability in the European Alps","volume":"21","author":[{"family":"Böhm","given":"Reinhard"},{"family":"Auer","given":"Ingeborg"},{"family":"Brunetti","given":"Michele"},{"family":"Maugeri","given":"Maurizio"},{"family":"Nanni","given":"Teresa"},{"family":"Schöner","given":"Wolfgang"}],"issued":{"date-parts":[["2001"]]},"citation-key":"bohmRegionalTemperatureVariability2001"}}],"schema":"https://github.com/citation-style-language/schema/raw/master/csl-citation.json"} </w:delInstrText>
        </w:r>
        <w:r w:rsidR="00581B1B" w:rsidRPr="00244A3B" w:rsidDel="00012A73">
          <w:rPr>
            <w:color w:val="auto"/>
          </w:rPr>
          <w:fldChar w:fldCharType="separate"/>
        </w:r>
        <w:r w:rsidR="00E809D2" w:rsidRPr="00244A3B" w:rsidDel="00012A73">
          <w:rPr>
            <w:color w:val="auto"/>
          </w:rPr>
          <w:delText>(Böhm et al. 2001)</w:delText>
        </w:r>
        <w:r w:rsidR="00581B1B" w:rsidRPr="00244A3B" w:rsidDel="00012A73">
          <w:rPr>
            <w:color w:val="auto"/>
          </w:rPr>
          <w:fldChar w:fldCharType="end"/>
        </w:r>
        <w:r w:rsidRPr="00244A3B" w:rsidDel="00012A73">
          <w:rPr>
            <w:color w:val="auto"/>
          </w:rPr>
          <w:delText>and they are expected to keep rising by 0.25℃ per decade until the middle of the 21st century</w:delText>
        </w:r>
        <w:r w:rsidR="00E809D2" w:rsidRPr="00244A3B" w:rsidDel="00012A73">
          <w:rPr>
            <w:color w:val="auto"/>
          </w:rPr>
          <w:fldChar w:fldCharType="begin"/>
        </w:r>
        <w:r w:rsidR="00E809D2" w:rsidRPr="00244A3B" w:rsidDel="00012A73">
          <w:rPr>
            <w:color w:val="auto"/>
          </w:rPr>
          <w:delInstrText xml:space="preserve"> ADDIN ZOTERO_ITEM CSL_CITATION {"citationID":"F9dZtGrf","properties":{"formattedCitation":"(Gobiet et al. 2014)","plainCitation":"(Gobiet et al. 2014)","noteIndex":0},"citationItems":[{"id":3479,"uris":["http://zotero.org/users/3388363/items/UAHJG8NC"],"itemData":{"id":3479,"type":"article-journal","abstract":"Reliable estimates of future climate change in the Alps are relevant for large parts of the European society. At the same time, the complex Alpine region poses considerable challenges to climate models, which translate to uncertainties in the climate projections. Against this background, the present study reviews the state-of-knowledge about 21st century climate change in the Alps based on existing literature and additional analyses. In particular, it explicitly considers the reliability and uncertainty of climate projections. Results show that besides Alpine temperatures, also precipitation, global radiation, relative humidity, and closely related impacts like floods, droughts, snow cover, and natural hazards will be affected by global warming. Under the A1B emission scenario, about 0.25°C warming per decade until the mid of the 21st century and accelerated 0.36°C warming per decade in the second half of the century is expected. Warming will probably be associated with changes in the seasonality of precipitation, global radiation, and relative humidity, and more intense precipitation extremes and flooding potential in the colder part of the year. The conditions of currently record breaking warm or hot winter or summer seasons, respectively, may become normal at the end of the 21st century, and there is indication for droughts to become more severe in the future. Snow cover is expected to drastically decrease below 1500–2000m and natural hazards related to glacier and permafrost retreat are expected to become more frequent. Such changes in climatic parameters and related quantities will have considerable impact on ecosystems and society and will challenge their adaptive capabilities.","container-title":"Science of The Total Environment","DOI":"10.1016/j.scitotenv.2013.07.050","ISSN":"0048-9697","journalAbbreviation":"Science of The Total Environment","language":"en","page":"1138-1151","source":"ScienceDirect","title":"21st century climate change in the European Alps—A review","volume":"493","author":[{"family":"Gobiet","given":"Andreas"},{"family":"Kotlarski","given":"Sven"},{"family":"Beniston","given":"Martin"},{"family":"Heinrich","given":"Georg"},{"family":"Rajczak","given":"Jan"},{"family":"Stoffel","given":"Markus"}],"issued":{"date-parts":[["2014",9,15]]},"citation-key":"gobiet21stCenturyClimate2014"}}],"schema":"https://github.com/citation-style-language/schema/raw/master/csl-citation.json"} </w:delInstrText>
        </w:r>
        <w:r w:rsidR="00E809D2" w:rsidRPr="00244A3B" w:rsidDel="00012A73">
          <w:rPr>
            <w:color w:val="auto"/>
          </w:rPr>
          <w:fldChar w:fldCharType="separate"/>
        </w:r>
        <w:r w:rsidR="00E809D2" w:rsidRPr="00244A3B" w:rsidDel="00012A73">
          <w:rPr>
            <w:noProof/>
            <w:color w:val="auto"/>
          </w:rPr>
          <w:delText>(Gobiet et al. 2014)</w:delText>
        </w:r>
        <w:r w:rsidR="00E809D2" w:rsidRPr="00244A3B" w:rsidDel="00012A73">
          <w:rPr>
            <w:color w:val="auto"/>
          </w:rPr>
          <w:fldChar w:fldCharType="end"/>
        </w:r>
      </w:del>
      <w:del w:id="250" w:author="Giulia Masoero" w:date="2022-06-29T16:18:00Z">
        <w:r w:rsidR="00E809D2" w:rsidRPr="00244A3B" w:rsidDel="00E809D2">
          <w:rPr>
            <w:color w:val="auto"/>
          </w:rPr>
          <w:delText>og</w:delText>
        </w:r>
        <w:r w:rsidRPr="00244A3B" w:rsidDel="00E809D2">
          <w:rPr>
            <w:color w:val="auto"/>
          </w:rPr>
          <w:delText xml:space="preserve"> (Gobiet et al., 2014)</w:delText>
        </w:r>
      </w:del>
      <w:del w:id="251" w:author="Giulia Masoero" w:date="2022-06-30T14:52:00Z">
        <w:r w:rsidRPr="00244A3B" w:rsidDel="00012A73">
          <w:rPr>
            <w:color w:val="auto"/>
          </w:rPr>
          <w:delText xml:space="preserve">. </w:delText>
        </w:r>
        <w:r w:rsidRPr="00244A3B" w:rsidDel="00012A73">
          <w:rPr>
            <w:color w:val="auto"/>
            <w:highlight w:val="yellow"/>
            <w:rPrChange w:id="252" w:author="Giulia Masoero" w:date="2022-07-01T17:21:00Z">
              <w:rPr>
                <w:color w:val="auto"/>
              </w:rPr>
            </w:rPrChange>
          </w:rPr>
          <w:delText>However, the long-term effect of abiotic factors, such as ambient temperature, on whole populations, adapted to cold climate environments, is still poorly understood.</w:delText>
        </w:r>
        <w:r w:rsidRPr="00244A3B" w:rsidDel="00012A73">
          <w:rPr>
            <w:color w:val="auto"/>
          </w:rPr>
          <w:delText xml:space="preserve"> </w:delText>
        </w:r>
      </w:del>
      <w:del w:id="253" w:author="Giulia Masoero" w:date="2022-07-01T17:12:00Z">
        <w:r w:rsidR="0074524B" w:rsidRPr="00244A3B" w:rsidDel="00E8024E">
          <w:rPr>
            <w:color w:val="auto"/>
          </w:rPr>
          <w:fldChar w:fldCharType="begin"/>
        </w:r>
        <w:r w:rsidR="00E8024E" w:rsidRPr="00244A3B" w:rsidDel="00E8024E">
          <w:rPr>
            <w:color w:val="auto"/>
          </w:rPr>
          <w:del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delInstrText>
        </w:r>
        <w:r w:rsidR="0074524B" w:rsidRPr="00244A3B" w:rsidDel="00E8024E">
          <w:rPr>
            <w:color w:val="auto"/>
          </w:rPr>
          <w:fldChar w:fldCharType="separate"/>
        </w:r>
        <w:r w:rsidR="00E8024E" w:rsidRPr="00244A3B" w:rsidDel="00E8024E">
          <w:rPr>
            <w:noProof/>
            <w:color w:val="auto"/>
          </w:rPr>
          <w:delText>(Rughetti and Festa-Bianchet 2012)</w:delText>
        </w:r>
        <w:r w:rsidR="0074524B" w:rsidRPr="00244A3B" w:rsidDel="00E8024E">
          <w:rPr>
            <w:color w:val="auto"/>
          </w:rPr>
          <w:fldChar w:fldCharType="end"/>
        </w:r>
      </w:del>
      <w:del w:id="254" w:author="Giulia Masoero" w:date="2022-07-01T17:06:00Z">
        <w:r w:rsidR="0074524B" w:rsidRPr="00244A3B" w:rsidDel="0074524B">
          <w:rPr>
            <w:color w:val="auto"/>
          </w:rPr>
          <w:fldChar w:fldCharType="begin"/>
        </w:r>
        <w:r w:rsidR="0074524B" w:rsidRPr="00244A3B" w:rsidDel="0074524B">
          <w:rPr>
            <w:color w:val="auto"/>
          </w:rPr>
          <w:delInstrText xml:space="preserve"> ADDIN ZOTERO_ITEM CSL_CITATION {"citationID":"H7ma2OZh","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delInstrText>
        </w:r>
        <w:r w:rsidR="0074524B" w:rsidRPr="00244A3B" w:rsidDel="0074524B">
          <w:rPr>
            <w:color w:val="auto"/>
          </w:rPr>
          <w:fldChar w:fldCharType="separate"/>
        </w:r>
        <w:r w:rsidR="0074524B" w:rsidRPr="00244A3B" w:rsidDel="0074524B">
          <w:rPr>
            <w:noProof/>
            <w:color w:val="auto"/>
          </w:rPr>
          <w:delText>(Reiner et al. 2021)</w:delText>
        </w:r>
        <w:r w:rsidR="0074524B" w:rsidRPr="00244A3B" w:rsidDel="0074524B">
          <w:rPr>
            <w:color w:val="auto"/>
          </w:rPr>
          <w:fldChar w:fldCharType="end"/>
        </w:r>
      </w:del>
      <w:del w:id="255" w:author="Giulia Masoero" w:date="2022-07-01T17:12:00Z">
        <w:r w:rsidR="0074524B" w:rsidRPr="00244A3B" w:rsidDel="00E8024E">
          <w:rPr>
            <w:color w:val="auto"/>
          </w:rPr>
          <w:fldChar w:fldCharType="begin"/>
        </w:r>
        <w:r w:rsidR="0074524B" w:rsidRPr="00244A3B" w:rsidDel="00E8024E">
          <w:rPr>
            <w:color w:val="auto"/>
          </w:rPr>
          <w:del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delInstrText>
        </w:r>
        <w:r w:rsidR="0074524B" w:rsidRPr="00244A3B" w:rsidDel="00E8024E">
          <w:rPr>
            <w:color w:val="auto"/>
          </w:rPr>
          <w:fldChar w:fldCharType="separate"/>
        </w:r>
        <w:r w:rsidR="0074524B" w:rsidRPr="00244A3B" w:rsidDel="00E8024E">
          <w:rPr>
            <w:noProof/>
            <w:color w:val="auto"/>
          </w:rPr>
          <w:delText>(Mason et al. 2014; Reiner et al. 2021)</w:delText>
        </w:r>
        <w:r w:rsidR="0074524B" w:rsidRPr="00244A3B" w:rsidDel="00E8024E">
          <w:rPr>
            <w:color w:val="auto"/>
          </w:rPr>
          <w:fldChar w:fldCharType="end"/>
        </w:r>
        <w:r w:rsidR="00E8024E" w:rsidRPr="00244A3B" w:rsidDel="00E8024E">
          <w:rPr>
            <w:color w:val="auto"/>
          </w:rPr>
          <w:fldChar w:fldCharType="begin"/>
        </w:r>
        <w:r w:rsidR="00E8024E" w:rsidRPr="00244A3B" w:rsidDel="00E8024E">
          <w:rPr>
            <w:color w:val="auto"/>
          </w:rPr>
          <w:del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delInstrText>
        </w:r>
        <w:r w:rsidR="00E8024E" w:rsidRPr="00244A3B" w:rsidDel="00E8024E">
          <w:rPr>
            <w:color w:val="auto"/>
          </w:rPr>
          <w:fldChar w:fldCharType="separate"/>
        </w:r>
        <w:r w:rsidR="00E8024E" w:rsidRPr="00244A3B" w:rsidDel="00E8024E">
          <w:rPr>
            <w:noProof/>
            <w:color w:val="auto"/>
          </w:rPr>
          <w:delText>(Rughetti and Festa-Bianchet 2012)</w:delText>
        </w:r>
        <w:r w:rsidR="00E8024E" w:rsidRPr="00244A3B" w:rsidDel="00E8024E">
          <w:rPr>
            <w:color w:val="auto"/>
          </w:rPr>
          <w:fldChar w:fldCharType="end"/>
        </w:r>
      </w:del>
      <w:ins w:id="256" w:author="Giulia Masoero" w:date="2022-06-30T17:36:00Z">
        <w:r w:rsidR="000C5FFD" w:rsidRPr="00244A3B">
          <w:rPr>
            <w:color w:val="auto"/>
            <w:highlight w:val="cyan"/>
            <w:rPrChange w:id="257" w:author="Giulia Masoero" w:date="2022-07-01T17:21:00Z">
              <w:rPr>
                <w:color w:val="auto"/>
              </w:rPr>
            </w:rPrChange>
          </w:rPr>
          <w:t xml:space="preserve">THIS PARAGRAPH needs to be divided between here and the </w:t>
        </w:r>
        <w:proofErr w:type="spellStart"/>
        <w:r w:rsidR="000C5FFD" w:rsidRPr="00244A3B">
          <w:rPr>
            <w:color w:val="auto"/>
            <w:highlight w:val="cyan"/>
            <w:rPrChange w:id="258" w:author="Giulia Masoero" w:date="2022-07-01T17:21:00Z">
              <w:rPr>
                <w:color w:val="auto"/>
              </w:rPr>
            </w:rPrChange>
          </w:rPr>
          <w:t>matmet</w:t>
        </w:r>
      </w:ins>
      <w:proofErr w:type="spellEnd"/>
    </w:p>
    <w:p w14:paraId="2A62A4D1" w14:textId="77777777" w:rsidR="001927DC" w:rsidRDefault="00294694">
      <w:pPr>
        <w:pStyle w:val="Default"/>
        <w:spacing w:before="120" w:after="120" w:line="360" w:lineRule="auto"/>
        <w:ind w:firstLine="426"/>
        <w:rPr>
          <w:ins w:id="259" w:author="Giulia Masoero" w:date="2022-07-01T17:31:00Z"/>
          <w:color w:val="auto"/>
        </w:rPr>
        <w:pPrChange w:id="260" w:author="Giulia Masoero" w:date="2022-07-02T15:32:00Z">
          <w:pPr>
            <w:pStyle w:val="Default"/>
            <w:spacing w:before="120" w:after="120"/>
            <w:ind w:firstLine="426"/>
          </w:pPr>
        </w:pPrChange>
      </w:pPr>
      <w:del w:id="261" w:author="Giulia Masoero" w:date="2022-07-01T17:31:00Z">
        <w:r w:rsidRPr="00244A3B" w:rsidDel="001927DC">
          <w:rPr>
            <w:color w:val="auto"/>
          </w:rPr>
          <w:delText>The key growing periods during the early life of ungulates are the gestation period, lactation period, and juvenile period</w:delText>
        </w:r>
        <w:r w:rsidR="00E809D2" w:rsidRPr="00244A3B" w:rsidDel="001927DC">
          <w:rPr>
            <w:color w:val="auto"/>
          </w:rPr>
          <w:fldChar w:fldCharType="begin"/>
        </w:r>
        <w:r w:rsidR="00E809D2" w:rsidRPr="00244A3B" w:rsidDel="001927DC">
          <w:rPr>
            <w:color w:val="auto"/>
          </w:rPr>
          <w:delInstrText xml:space="preserve"> ADDIN ZOTERO_ITEM CSL_CITATION {"citationID":"RuyESd8z","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delInstrText>
        </w:r>
        <w:r w:rsidR="00E809D2" w:rsidRPr="00244A3B" w:rsidDel="001927DC">
          <w:rPr>
            <w:color w:val="auto"/>
          </w:rPr>
          <w:fldChar w:fldCharType="separate"/>
        </w:r>
        <w:r w:rsidR="00E809D2" w:rsidRPr="00244A3B" w:rsidDel="001927DC">
          <w:rPr>
            <w:noProof/>
            <w:color w:val="auto"/>
          </w:rPr>
          <w:delText>(Robbins and Robbins 1979)</w:delText>
        </w:r>
        <w:r w:rsidR="00E809D2" w:rsidRPr="00244A3B" w:rsidDel="001927DC">
          <w:rPr>
            <w:color w:val="auto"/>
          </w:rPr>
          <w:fldChar w:fldCharType="end"/>
        </w:r>
      </w:del>
      <w:del w:id="262" w:author="Giulia Masoero" w:date="2022-06-29T16:19:00Z">
        <w:r w:rsidRPr="00244A3B" w:rsidDel="00E809D2">
          <w:rPr>
            <w:color w:val="auto"/>
          </w:rPr>
          <w:delText xml:space="preserve"> (Robbins &amp; Robbins, 1979)</w:delText>
        </w:r>
      </w:del>
      <w:del w:id="263" w:author="Giulia Masoero" w:date="2022-07-01T17:31:00Z">
        <w:r w:rsidRPr="00244A3B" w:rsidDel="001927DC">
          <w:rPr>
            <w:color w:val="auto"/>
          </w:rPr>
          <w:delText xml:space="preserve">. </w:delText>
        </w:r>
      </w:del>
      <w:r w:rsidRPr="00244A3B">
        <w:rPr>
          <w:color w:val="auto"/>
        </w:rPr>
        <w:t xml:space="preserve">Chamois are capital breeders. Therefore, climate change may affect the body reserves of mothers, which in turn may influence their ability to reproduce and can affect the growth of the offspring during gestation </w:t>
      </w:r>
      <w:r w:rsidR="00E809D2" w:rsidRPr="00244A3B">
        <w:rPr>
          <w:color w:val="auto"/>
        </w:rPr>
        <w:fldChar w:fldCharType="begin"/>
      </w:r>
      <w:r w:rsidR="00E809D2" w:rsidRPr="00244A3B">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E809D2" w:rsidRPr="00244A3B">
        <w:rPr>
          <w:color w:val="auto"/>
        </w:rPr>
        <w:fldChar w:fldCharType="separate"/>
      </w:r>
      <w:r w:rsidR="00E809D2" w:rsidRPr="00244A3B">
        <w:rPr>
          <w:noProof/>
          <w:color w:val="auto"/>
        </w:rPr>
        <w:t>(Hansen 2009)</w:t>
      </w:r>
      <w:r w:rsidR="00E809D2" w:rsidRPr="00244A3B">
        <w:rPr>
          <w:color w:val="auto"/>
        </w:rPr>
        <w:fldChar w:fldCharType="end"/>
      </w:r>
      <w:del w:id="264" w:author="Giulia Masoero" w:date="2022-06-29T16:19:00Z">
        <w:r w:rsidRPr="00244A3B" w:rsidDel="00E809D2">
          <w:rPr>
            <w:color w:val="auto"/>
          </w:rPr>
          <w:delText>(Hansen, 2009)</w:delText>
        </w:r>
      </w:del>
      <w:r w:rsidRPr="00244A3B">
        <w:rPr>
          <w:color w:val="auto"/>
        </w:rPr>
        <w:t xml:space="preserve">. After birth, </w:t>
      </w:r>
      <w:r w:rsidRPr="00244A3B">
        <w:rPr>
          <w:color w:val="auto"/>
          <w:highlight w:val="yellow"/>
          <w:rPrChange w:id="265" w:author="Giulia Masoero" w:date="2022-07-01T17:21:00Z">
            <w:rPr>
              <w:color w:val="auto"/>
            </w:rPr>
          </w:rPrChange>
        </w:rPr>
        <w:t>kids</w:t>
      </w:r>
      <w:r w:rsidRPr="00244A3B">
        <w:rPr>
          <w:color w:val="auto"/>
        </w:rPr>
        <w:t xml:space="preserve"> (the young of chamois) are </w:t>
      </w:r>
      <w:r w:rsidRPr="00244A3B">
        <w:rPr>
          <w:color w:val="auto"/>
        </w:rPr>
        <w:lastRenderedPageBreak/>
        <w:t xml:space="preserve">being taken care of by their mothers until weaning which happens from three to six months after the kids are born </w:t>
      </w:r>
      <w:r w:rsidR="00E809D2" w:rsidRPr="00244A3B">
        <w:rPr>
          <w:color w:val="auto"/>
        </w:rPr>
        <w:fldChar w:fldCharType="begin"/>
      </w:r>
      <w:r w:rsidR="00E809D2" w:rsidRPr="00244A3B">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E809D2" w:rsidRPr="00244A3B">
        <w:rPr>
          <w:color w:val="auto"/>
        </w:rPr>
        <w:fldChar w:fldCharType="separate"/>
      </w:r>
      <w:r w:rsidR="00E809D2" w:rsidRPr="00244A3B">
        <w:rPr>
          <w:noProof/>
          <w:color w:val="auto"/>
        </w:rPr>
        <w:t>(Gaillard et al. 2000)</w:t>
      </w:r>
      <w:r w:rsidR="00E809D2" w:rsidRPr="00244A3B">
        <w:rPr>
          <w:color w:val="auto"/>
        </w:rPr>
        <w:fldChar w:fldCharType="end"/>
      </w:r>
      <w:del w:id="266" w:author="Giulia Masoero" w:date="2022-06-29T16:19:00Z">
        <w:r w:rsidRPr="00244A3B" w:rsidDel="00E809D2">
          <w:rPr>
            <w:color w:val="auto"/>
          </w:rPr>
          <w:delText>(Gaillard et al., 2000)</w:delText>
        </w:r>
      </w:del>
      <w:r w:rsidRPr="00244A3B">
        <w:rPr>
          <w:color w:val="auto"/>
        </w:rPr>
        <w:t>. This period may be important when examining the effect of climate change, as the ambient temperature has been found to strongly influence the milk production and the quality of milk in large and small mammals</w:t>
      </w:r>
      <w:ins w:id="267" w:author="Giulia Masoero" w:date="2022-06-29T16:19:00Z">
        <w:r w:rsidR="00E809D2" w:rsidRPr="00244A3B">
          <w:rPr>
            <w:color w:val="auto"/>
          </w:rPr>
          <w:t xml:space="preserve"> </w:t>
        </w:r>
      </w:ins>
      <w:r w:rsidR="00E809D2" w:rsidRPr="00244A3B">
        <w:rPr>
          <w:color w:val="auto"/>
        </w:rPr>
        <w:fldChar w:fldCharType="begin"/>
      </w:r>
      <w:r w:rsidR="004468A1" w:rsidRPr="00244A3B">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E809D2" w:rsidRPr="00244A3B">
        <w:rPr>
          <w:color w:val="auto"/>
        </w:rPr>
        <w:fldChar w:fldCharType="separate"/>
      </w:r>
      <w:r w:rsidR="00E809D2" w:rsidRPr="00244A3B">
        <w:rPr>
          <w:noProof/>
          <w:color w:val="auto"/>
        </w:rPr>
        <w:t>(Liu et al. 2019)</w:t>
      </w:r>
      <w:r w:rsidR="00E809D2" w:rsidRPr="00244A3B">
        <w:rPr>
          <w:color w:val="auto"/>
        </w:rPr>
        <w:fldChar w:fldCharType="end"/>
      </w:r>
      <w:r w:rsidRPr="00244A3B">
        <w:rPr>
          <w:color w:val="auto"/>
        </w:rPr>
        <w:t xml:space="preserve"> (Liu et al., 2019</w:t>
      </w:r>
      <w:r w:rsidRPr="00244A3B">
        <w:rPr>
          <w:color w:val="auto"/>
          <w:highlight w:val="yellow"/>
          <w:rPrChange w:id="268" w:author="Giulia Masoero" w:date="2022-07-01T17:21:00Z">
            <w:rPr>
              <w:color w:val="auto"/>
            </w:rPr>
          </w:rPrChange>
        </w:rPr>
        <w:t>; Zhao et al., 2020)</w:t>
      </w:r>
      <w:r w:rsidRPr="00244A3B">
        <w:rPr>
          <w:color w:val="auto"/>
        </w:rPr>
        <w:t>. After the lactation period is over, juveniles start feeding on their own, which can make them more sensitive to climate change than adults</w:t>
      </w:r>
      <w:ins w:id="269" w:author="Giulia Masoero" w:date="2022-06-29T16:20:00Z">
        <w:r w:rsidR="00E809D2" w:rsidRPr="00244A3B">
          <w:rPr>
            <w:color w:val="auto"/>
          </w:rPr>
          <w:t xml:space="preserve"> </w:t>
        </w:r>
      </w:ins>
      <w:r w:rsidR="00E809D2" w:rsidRPr="00244A3B">
        <w:rPr>
          <w:color w:val="auto"/>
        </w:rPr>
        <w:fldChar w:fldCharType="begin"/>
      </w:r>
      <w:r w:rsidR="00E809D2" w:rsidRPr="00244A3B">
        <w:rPr>
          <w:color w:val="auto"/>
        </w:rPr>
        <w:instrText xml:space="preserve"> ADDIN ZOTERO_ITEM CSL_CITATION {"citationID":"lgcKcQy2","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E809D2" w:rsidRPr="00244A3B">
        <w:rPr>
          <w:color w:val="auto"/>
        </w:rPr>
        <w:fldChar w:fldCharType="separate"/>
      </w:r>
      <w:r w:rsidR="00E809D2" w:rsidRPr="00244A3B">
        <w:rPr>
          <w:noProof/>
          <w:color w:val="auto"/>
        </w:rPr>
        <w:t>(Chirichella et al. 2021)</w:t>
      </w:r>
      <w:r w:rsidR="00E809D2" w:rsidRPr="00244A3B">
        <w:rPr>
          <w:color w:val="auto"/>
        </w:rPr>
        <w:fldChar w:fldCharType="end"/>
      </w:r>
      <w:del w:id="270" w:author="Giulia Masoero" w:date="2022-06-29T16:20:00Z">
        <w:r w:rsidRPr="00244A3B" w:rsidDel="00E809D2">
          <w:rPr>
            <w:color w:val="auto"/>
          </w:rPr>
          <w:delText xml:space="preserve"> (Chirichella et al., 2021)</w:delText>
        </w:r>
      </w:del>
      <w:r w:rsidRPr="00244A3B">
        <w:rPr>
          <w:color w:val="auto"/>
        </w:rPr>
        <w:t>. This is because they are still undergoing body growth and rising temperatures may influence that, for instance, through the quality of vegetation and/or their activity patterns.</w:t>
      </w:r>
    </w:p>
    <w:p w14:paraId="7021C739" w14:textId="77777777" w:rsidR="001927DC" w:rsidRDefault="001927DC">
      <w:pPr>
        <w:pStyle w:val="Default"/>
        <w:spacing w:before="120" w:after="120" w:line="360" w:lineRule="auto"/>
        <w:ind w:firstLine="426"/>
        <w:rPr>
          <w:ins w:id="271" w:author="Giulia Masoero" w:date="2022-07-01T17:31:00Z"/>
          <w:color w:val="auto"/>
        </w:rPr>
        <w:pPrChange w:id="272" w:author="Giulia Masoero" w:date="2022-07-02T15:32:00Z">
          <w:pPr>
            <w:pStyle w:val="Default"/>
            <w:spacing w:before="120" w:after="120"/>
            <w:ind w:firstLine="426"/>
          </w:pPr>
        </w:pPrChange>
      </w:pPr>
    </w:p>
    <w:p w14:paraId="53D47C01" w14:textId="36B8F1D2" w:rsidR="00294694" w:rsidRPr="00244A3B" w:rsidRDefault="00294694" w:rsidP="00BD5F31">
      <w:pPr>
        <w:pStyle w:val="Default"/>
        <w:spacing w:before="120" w:after="120" w:line="360" w:lineRule="auto"/>
        <w:ind w:firstLine="426"/>
        <w:rPr>
          <w:color w:val="auto"/>
        </w:rPr>
      </w:pPr>
      <w:del w:id="273" w:author="Giulia Masoero" w:date="2022-07-01T17:31:00Z">
        <w:r w:rsidRPr="00244A3B" w:rsidDel="001927DC">
          <w:rPr>
            <w:color w:val="auto"/>
          </w:rPr>
          <w:delText xml:space="preserve"> </w:delText>
        </w:r>
      </w:del>
      <w:r w:rsidRPr="00244A3B">
        <w:rPr>
          <w:color w:val="auto"/>
        </w:rPr>
        <w:t>It has been suggested that in seasonal environments, spring-summer temperatures are a lot more important when phenotypic change, such as weight, is considered, compared to winter temperatures</w:t>
      </w:r>
      <w:ins w:id="274" w:author="Giulia Masoero" w:date="2022-06-29T16:20:00Z">
        <w:r w:rsidR="00E809D2" w:rsidRPr="00244A3B">
          <w:rPr>
            <w:color w:val="auto"/>
          </w:rPr>
          <w:t xml:space="preserve"> </w:t>
        </w:r>
      </w:ins>
      <w:r w:rsidR="00E809D2" w:rsidRPr="00244A3B">
        <w:rPr>
          <w:color w:val="auto"/>
        </w:rPr>
        <w:fldChar w:fldCharType="begin"/>
      </w:r>
      <w:r w:rsidR="00E809D2" w:rsidRPr="00244A3B">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E809D2" w:rsidRPr="00244A3B">
        <w:rPr>
          <w:color w:val="auto"/>
        </w:rPr>
        <w:fldChar w:fldCharType="separate"/>
      </w:r>
      <w:r w:rsidR="00E809D2" w:rsidRPr="00244A3B">
        <w:rPr>
          <w:noProof/>
          <w:color w:val="auto"/>
        </w:rPr>
        <w:t>(Klein 1965; Garel et al. 2011)</w:t>
      </w:r>
      <w:r w:rsidR="00E809D2" w:rsidRPr="00244A3B">
        <w:rPr>
          <w:color w:val="auto"/>
        </w:rPr>
        <w:fldChar w:fldCharType="end"/>
      </w:r>
      <w:del w:id="275" w:author="Giulia Masoero" w:date="2022-06-29T16:21:00Z">
        <w:r w:rsidRPr="00244A3B" w:rsidDel="00E809D2">
          <w:rPr>
            <w:color w:val="auto"/>
          </w:rPr>
          <w:delText xml:space="preserve"> (Garel et al., 2011; Klein, 1965)</w:delText>
        </w:r>
      </w:del>
      <w:r w:rsidRPr="00244A3B">
        <w:rPr>
          <w:color w:val="auto"/>
        </w:rPr>
        <w:t xml:space="preserve">. </w:t>
      </w:r>
    </w:p>
    <w:p w14:paraId="336D2339" w14:textId="2FD8FFE0" w:rsidR="00294694" w:rsidRPr="00244A3B" w:rsidRDefault="00E8024E" w:rsidP="00BD5F31">
      <w:pPr>
        <w:pStyle w:val="Default"/>
        <w:spacing w:before="120" w:after="120" w:line="360" w:lineRule="auto"/>
        <w:ind w:firstLine="426"/>
        <w:rPr>
          <w:b/>
          <w:bCs/>
          <w:color w:val="auto"/>
        </w:rPr>
      </w:pPr>
      <w:ins w:id="276" w:author="Giulia Masoero" w:date="2022-07-01T17:13:00Z">
        <w:r w:rsidRPr="00244A3B">
          <w:rPr>
            <w:color w:val="auto"/>
          </w:rPr>
          <w:t xml:space="preserve">Previous research has shown a decrease in chamois body mass both in adults </w:t>
        </w:r>
        <w:r w:rsidRPr="00244A3B">
          <w:rPr>
            <w:color w:val="auto"/>
          </w:rPr>
          <w:fldChar w:fldCharType="begin"/>
        </w:r>
        <w:r w:rsidRPr="00244A3B">
          <w:rPr>
            <w:color w:val="auto"/>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Pr="00244A3B">
          <w:rPr>
            <w:color w:val="auto"/>
          </w:rPr>
          <w:fldChar w:fldCharType="separate"/>
        </w:r>
        <w:r w:rsidRPr="00244A3B">
          <w:rPr>
            <w:noProof/>
            <w:color w:val="auto"/>
          </w:rPr>
          <w:t>(Rughetti and Festa-Bianchet 2012)</w:t>
        </w:r>
        <w:r w:rsidRPr="00244A3B">
          <w:rPr>
            <w:color w:val="auto"/>
          </w:rPr>
          <w:fldChar w:fldCharType="end"/>
        </w:r>
        <w:r w:rsidRPr="00244A3B">
          <w:rPr>
            <w:color w:val="auto"/>
          </w:rPr>
          <w:t xml:space="preserve"> and in juveniles </w:t>
        </w:r>
        <w:r w:rsidRPr="00244A3B">
          <w:rPr>
            <w:color w:val="auto"/>
          </w:rPr>
          <w:fldChar w:fldCharType="begin"/>
        </w:r>
        <w:r w:rsidRPr="00244A3B">
          <w:rPr>
            <w:color w:val="auto"/>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244A3B">
          <w:rPr>
            <w:color w:val="auto"/>
          </w:rPr>
          <w:fldChar w:fldCharType="separate"/>
        </w:r>
        <w:r w:rsidRPr="00244A3B">
          <w:rPr>
            <w:noProof/>
            <w:color w:val="auto"/>
          </w:rPr>
          <w:t>(Mason et al. 2014; Reiner et al. 2021)</w:t>
        </w:r>
        <w:r w:rsidRPr="00244A3B">
          <w:rPr>
            <w:color w:val="auto"/>
          </w:rPr>
          <w:fldChar w:fldCharType="end"/>
        </w:r>
        <w:r w:rsidRPr="00244A3B">
          <w:rPr>
            <w:color w:val="auto"/>
          </w:rPr>
          <w:t xml:space="preserve">, and identified the critical period as the spring-summer temperatures over the first 2 years of life </w:t>
        </w:r>
        <w:r w:rsidRPr="00244A3B">
          <w:rPr>
            <w:color w:val="auto"/>
          </w:rPr>
          <w:fldChar w:fldCharType="begin"/>
        </w:r>
        <w:r w:rsidRPr="00244A3B">
          <w:rPr>
            <w:color w:val="auto"/>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Pr="00244A3B">
          <w:rPr>
            <w:color w:val="auto"/>
          </w:rPr>
          <w:fldChar w:fldCharType="separate"/>
        </w:r>
        <w:r w:rsidRPr="00244A3B">
          <w:rPr>
            <w:noProof/>
            <w:color w:val="auto"/>
          </w:rPr>
          <w:t>(Rughetti and Festa-Bianchet 2012)</w:t>
        </w:r>
        <w:r w:rsidRPr="00244A3B">
          <w:rPr>
            <w:color w:val="auto"/>
          </w:rPr>
          <w:fldChar w:fldCharType="end"/>
        </w:r>
        <w:r w:rsidRPr="00244A3B">
          <w:rPr>
            <w:color w:val="auto"/>
          </w:rPr>
          <w:t xml:space="preserve">. We therefore aimed at </w:t>
        </w:r>
      </w:ins>
      <w:ins w:id="277" w:author="Giulia Masoero" w:date="2022-07-01T17:14:00Z">
        <w:r w:rsidRPr="00244A3B">
          <w:rPr>
            <w:color w:val="auto"/>
          </w:rPr>
          <w:t>assessing the effect of ambient temperature</w:t>
        </w:r>
      </w:ins>
      <w:ins w:id="278" w:author="Giulia Masoero" w:date="2022-07-01T17:13:00Z">
        <w:r w:rsidRPr="00244A3B">
          <w:rPr>
            <w:color w:val="auto"/>
          </w:rPr>
          <w:t xml:space="preserve"> </w:t>
        </w:r>
      </w:ins>
      <w:ins w:id="279" w:author="Giulia Masoero" w:date="2022-07-01T17:14:00Z">
        <w:r w:rsidRPr="00244A3B">
          <w:rPr>
            <w:color w:val="auto"/>
            <w:highlight w:val="cyan"/>
          </w:rPr>
          <w:t>during three critical periods (before birth, lactation and juvenile) influences the growth of chamois</w:t>
        </w:r>
        <w:r w:rsidRPr="00244A3B">
          <w:rPr>
            <w:color w:val="auto"/>
          </w:rPr>
          <w:t xml:space="preserve"> while taking into account the altitudinal change in weight, as home range shift of individuals can be closely connected to climate </w:t>
        </w:r>
        <w:r w:rsidRPr="00244A3B">
          <w:rPr>
            <w:color w:val="auto"/>
            <w:highlight w:val="yellow"/>
          </w:rPr>
          <w:t>change (Chen et al., 2011)</w:t>
        </w:r>
        <w:r w:rsidRPr="00244A3B">
          <w:rPr>
            <w:color w:val="auto"/>
          </w:rPr>
          <w:t xml:space="preserve">. </w:t>
        </w:r>
      </w:ins>
      <w:commentRangeStart w:id="280"/>
      <w:del w:id="281" w:author="Giulia Masoero" w:date="2022-06-30T15:04:00Z">
        <w:r w:rsidR="00294694" w:rsidRPr="00244A3B" w:rsidDel="001B5E97">
          <w:rPr>
            <w:color w:val="auto"/>
          </w:rPr>
          <w:delText xml:space="preserve">When it comes to research, </w:delText>
        </w:r>
        <w:r w:rsidR="00294694" w:rsidRPr="00244A3B" w:rsidDel="001B5E97">
          <w:rPr>
            <w:color w:val="auto"/>
            <w:highlight w:val="yellow"/>
            <w:rPrChange w:id="282" w:author="Giulia Masoero" w:date="2022-07-01T17:21:00Z">
              <w:rPr>
                <w:color w:val="auto"/>
              </w:rPr>
            </w:rPrChange>
          </w:rPr>
          <w:delText>most papers focus on</w:delText>
        </w:r>
        <w:r w:rsidR="00294694" w:rsidRPr="00244A3B" w:rsidDel="009A50D4">
          <w:rPr>
            <w:color w:val="auto"/>
            <w:highlight w:val="yellow"/>
            <w:rPrChange w:id="283" w:author="Giulia Masoero" w:date="2022-07-01T17:21:00Z">
              <w:rPr>
                <w:color w:val="auto"/>
              </w:rPr>
            </w:rPrChange>
          </w:rPr>
          <w:delText xml:space="preserve"> </w:delText>
        </w:r>
      </w:del>
      <w:del w:id="284" w:author="Giulia Masoero" w:date="2022-07-01T17:14:00Z">
        <w:r w:rsidR="00294694" w:rsidRPr="00244A3B" w:rsidDel="00E8024E">
          <w:rPr>
            <w:color w:val="auto"/>
            <w:highlight w:val="yellow"/>
            <w:rPrChange w:id="285" w:author="Giulia Masoero" w:date="2022-07-01T17:21:00Z">
              <w:rPr>
                <w:color w:val="auto"/>
              </w:rPr>
            </w:rPrChange>
          </w:rPr>
          <w:delText xml:space="preserve">changes in body size between </w:delText>
        </w:r>
      </w:del>
      <w:del w:id="286" w:author="Giulia Masoero" w:date="2022-06-30T15:04:00Z">
        <w:r w:rsidR="00294694" w:rsidRPr="00244A3B" w:rsidDel="001B5E97">
          <w:rPr>
            <w:color w:val="auto"/>
            <w:highlight w:val="yellow"/>
            <w:rPrChange w:id="287" w:author="Giulia Masoero" w:date="2022-07-01T17:21:00Z">
              <w:rPr>
                <w:color w:val="auto"/>
              </w:rPr>
            </w:rPrChange>
          </w:rPr>
          <w:delText xml:space="preserve">different </w:delText>
        </w:r>
      </w:del>
      <w:del w:id="288" w:author="Giulia Masoero" w:date="2022-07-01T17:14:00Z">
        <w:r w:rsidR="00294694" w:rsidRPr="00244A3B" w:rsidDel="00E8024E">
          <w:rPr>
            <w:color w:val="auto"/>
            <w:highlight w:val="yellow"/>
            <w:rPrChange w:id="289" w:author="Giulia Masoero" w:date="2022-07-01T17:21:00Z">
              <w:rPr>
                <w:color w:val="auto"/>
              </w:rPr>
            </w:rPrChange>
          </w:rPr>
          <w:delText>sexes in adults</w:delText>
        </w:r>
        <w:r w:rsidR="00E809D2" w:rsidRPr="00244A3B" w:rsidDel="00E8024E">
          <w:rPr>
            <w:color w:val="auto"/>
          </w:rPr>
          <w:fldChar w:fldCharType="begin"/>
        </w:r>
        <w:r w:rsidR="00FE5E85" w:rsidRPr="00244A3B" w:rsidDel="00E8024E">
          <w:rPr>
            <w:color w:val="auto"/>
          </w:rPr>
          <w:delInstrText xml:space="preserve"> ADDIN ZOTERO_ITEM CSL_CITATION {"citationID":"iHP4PcSG","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delInstrText>
        </w:r>
        <w:r w:rsidR="00E809D2" w:rsidRPr="00244A3B" w:rsidDel="00E8024E">
          <w:rPr>
            <w:color w:val="auto"/>
          </w:rPr>
          <w:fldChar w:fldCharType="separate"/>
        </w:r>
        <w:r w:rsidR="00E809D2" w:rsidRPr="00244A3B" w:rsidDel="00E8024E">
          <w:rPr>
            <w:noProof/>
            <w:color w:val="auto"/>
          </w:rPr>
          <w:delText>(Rughetti and Festa-Bianchet 2012)</w:delText>
        </w:r>
        <w:r w:rsidR="00E809D2" w:rsidRPr="00244A3B" w:rsidDel="00E8024E">
          <w:rPr>
            <w:color w:val="auto"/>
          </w:rPr>
          <w:fldChar w:fldCharType="end"/>
        </w:r>
        <w:r w:rsidR="00294694" w:rsidRPr="00244A3B" w:rsidDel="00E8024E">
          <w:rPr>
            <w:color w:val="auto"/>
          </w:rPr>
          <w:delText xml:space="preserve"> (Rughetti et al, 2012; </w:delText>
        </w:r>
        <w:r w:rsidR="00294694" w:rsidRPr="00244A3B" w:rsidDel="00E8024E">
          <w:rPr>
            <w:color w:val="auto"/>
            <w:highlight w:val="yellow"/>
            <w:rPrChange w:id="290" w:author="Giulia Masoero" w:date="2022-07-01T17:21:00Z">
              <w:rPr>
                <w:color w:val="auto"/>
              </w:rPr>
            </w:rPrChange>
          </w:rPr>
          <w:delText>Ioset, 2020</w:delText>
        </w:r>
        <w:r w:rsidR="00294694" w:rsidRPr="00244A3B" w:rsidDel="00E8024E">
          <w:rPr>
            <w:color w:val="auto"/>
          </w:rPr>
          <w:delText xml:space="preserve">), </w:delText>
        </w:r>
        <w:r w:rsidR="00294694" w:rsidRPr="00244A3B" w:rsidDel="00E8024E">
          <w:rPr>
            <w:color w:val="auto"/>
            <w:highlight w:val="yellow"/>
            <w:rPrChange w:id="291" w:author="Giulia Masoero" w:date="2022-07-01T17:21:00Z">
              <w:rPr>
                <w:color w:val="auto"/>
              </w:rPr>
            </w:rPrChange>
          </w:rPr>
          <w:delText xml:space="preserve">however, </w:delText>
        </w:r>
      </w:del>
      <w:del w:id="292" w:author="Giulia Masoero" w:date="2022-06-30T14:56:00Z">
        <w:r w:rsidR="00294694" w:rsidRPr="00244A3B" w:rsidDel="003B2179">
          <w:rPr>
            <w:color w:val="auto"/>
            <w:highlight w:val="yellow"/>
            <w:rPrChange w:id="293" w:author="Giulia Masoero" w:date="2022-07-01T17:21:00Z">
              <w:rPr>
                <w:color w:val="auto"/>
              </w:rPr>
            </w:rPrChange>
          </w:rPr>
          <w:delText>there is not a lot of research</w:delText>
        </w:r>
      </w:del>
      <w:del w:id="294" w:author="Giulia Masoero" w:date="2022-07-01T17:14:00Z">
        <w:r w:rsidR="00294694" w:rsidRPr="00244A3B" w:rsidDel="00E8024E">
          <w:rPr>
            <w:color w:val="auto"/>
            <w:highlight w:val="yellow"/>
            <w:rPrChange w:id="295" w:author="Giulia Masoero" w:date="2022-07-01T17:21:00Z">
              <w:rPr>
                <w:color w:val="auto"/>
              </w:rPr>
            </w:rPrChange>
          </w:rPr>
          <w:delText xml:space="preserve"> on the effect of climate change on body size during crucial early life-history stages of alpine chamois</w:delText>
        </w:r>
        <w:commentRangeEnd w:id="280"/>
        <w:r w:rsidR="000E528F" w:rsidRPr="00244A3B" w:rsidDel="00E8024E">
          <w:rPr>
            <w:rStyle w:val="CommentReference"/>
            <w:color w:val="auto"/>
            <w:sz w:val="24"/>
            <w:szCs w:val="24"/>
            <w:lang w:val="en-US" w:eastAsia="en-US"/>
            <w:rPrChange w:id="296" w:author="Giulia Masoero" w:date="2022-07-01T17:21:00Z">
              <w:rPr>
                <w:rStyle w:val="CommentReference"/>
                <w:color w:val="auto"/>
                <w:lang w:val="en-US" w:eastAsia="en-US"/>
              </w:rPr>
            </w:rPrChange>
          </w:rPr>
          <w:commentReference w:id="280"/>
        </w:r>
        <w:r w:rsidR="00294694" w:rsidRPr="00244A3B" w:rsidDel="00E8024E">
          <w:rPr>
            <w:color w:val="auto"/>
            <w:highlight w:val="yellow"/>
            <w:rPrChange w:id="297" w:author="Giulia Masoero" w:date="2022-07-01T17:21:00Z">
              <w:rPr>
                <w:color w:val="auto"/>
              </w:rPr>
            </w:rPrChange>
          </w:rPr>
          <w:delText>.</w:delText>
        </w:r>
        <w:r w:rsidR="00294694" w:rsidRPr="00244A3B" w:rsidDel="00E8024E">
          <w:rPr>
            <w:color w:val="auto"/>
          </w:rPr>
          <w:delText xml:space="preserve"> </w:delText>
        </w:r>
      </w:del>
      <w:del w:id="298" w:author="Giulia Masoero" w:date="2022-06-30T15:03:00Z">
        <w:r w:rsidR="00294694" w:rsidRPr="00244A3B" w:rsidDel="001B5E97">
          <w:rPr>
            <w:color w:val="auto"/>
          </w:rPr>
          <w:delText xml:space="preserve">It is still to be discovered whether the </w:delText>
        </w:r>
        <w:r w:rsidR="00294694" w:rsidRPr="00244A3B" w:rsidDel="001B5E97">
          <w:rPr>
            <w:color w:val="auto"/>
            <w:highlight w:val="cyan"/>
            <w:rPrChange w:id="299" w:author="Giulia Masoero" w:date="2022-07-01T17:21:00Z">
              <w:rPr>
                <w:color w:val="auto"/>
              </w:rPr>
            </w:rPrChange>
          </w:rPr>
          <w:delText>ambient temperature during the pregnancy of the mother, the lactation period and the juvenile period influence the growth of chamois</w:delText>
        </w:r>
        <w:r w:rsidR="00294694" w:rsidRPr="00244A3B" w:rsidDel="001B5E97">
          <w:rPr>
            <w:color w:val="auto"/>
          </w:rPr>
          <w:delText xml:space="preserve">. </w:delText>
        </w:r>
      </w:del>
      <w:ins w:id="300" w:author="Giulia Masoero" w:date="2022-07-01T17:15:00Z">
        <w:r w:rsidRPr="00244A3B">
          <w:rPr>
            <w:color w:val="auto"/>
          </w:rPr>
          <w:t>W</w:t>
        </w:r>
      </w:ins>
      <w:ins w:id="301" w:author="Giulia Masoero" w:date="2022-06-30T15:01:00Z">
        <w:r w:rsidR="001B5E97" w:rsidRPr="00244A3B">
          <w:rPr>
            <w:color w:val="auto"/>
          </w:rPr>
          <w:t>e examine</w:t>
        </w:r>
      </w:ins>
      <w:ins w:id="302" w:author="Giulia Masoero" w:date="2022-07-01T17:15:00Z">
        <w:r w:rsidRPr="00244A3B">
          <w:rPr>
            <w:color w:val="auto"/>
          </w:rPr>
          <w:t>d</w:t>
        </w:r>
      </w:ins>
      <w:ins w:id="303" w:author="Giulia Masoero" w:date="2022-06-30T15:01:00Z">
        <w:r w:rsidR="001B5E97" w:rsidRPr="00244A3B">
          <w:rPr>
            <w:color w:val="auto"/>
          </w:rPr>
          <w:t xml:space="preserve"> the effect of climate change on the 1.5-year-old alpine chamois using hunting data collected in the Swiss Alps from 1992 to 2018. Using an exploratory approach, this research </w:t>
        </w:r>
      </w:ins>
      <w:ins w:id="304" w:author="Giulia Masoero" w:date="2022-06-30T15:02:00Z">
        <w:r w:rsidR="001B5E97" w:rsidRPr="00244A3B">
          <w:rPr>
            <w:color w:val="auto"/>
          </w:rPr>
          <w:t>aims at</w:t>
        </w:r>
      </w:ins>
      <w:ins w:id="305" w:author="Giulia Masoero" w:date="2022-06-30T15:01:00Z">
        <w:r w:rsidR="001B5E97" w:rsidRPr="00244A3B">
          <w:rPr>
            <w:color w:val="auto"/>
          </w:rPr>
          <w:t xml:space="preserve"> assessing the critical period for climatic conditions in determining the weight of juvenile chamois and by investigating the effects of climate change. </w:t>
        </w:r>
      </w:ins>
      <w:del w:id="306" w:author="Giulia Masoero" w:date="2022-06-30T15:01:00Z">
        <w:r w:rsidR="00294694" w:rsidRPr="00244A3B" w:rsidDel="001B5E97">
          <w:rPr>
            <w:color w:val="auto"/>
          </w:rPr>
          <w:delText xml:space="preserve">Therefore, this project has an exploratory approach and it will try to fill in those research gaps by finding out exactly which time of the year and during which critical life stage the weight of chamois is most strongly affected by climate change. </w:delText>
        </w:r>
      </w:del>
      <w:del w:id="307" w:author="Giulia Masoero" w:date="2022-07-01T17:15:00Z">
        <w:r w:rsidR="00294694" w:rsidRPr="00244A3B" w:rsidDel="00E8024E">
          <w:rPr>
            <w:color w:val="auto"/>
          </w:rPr>
          <w:delText xml:space="preserve">What is more, we account for altitudinal change </w:delText>
        </w:r>
      </w:del>
      <w:del w:id="308" w:author="Giulia Masoero" w:date="2022-06-30T14:57:00Z">
        <w:r w:rsidR="00294694" w:rsidRPr="00244A3B" w:rsidDel="003B2179">
          <w:rPr>
            <w:color w:val="auto"/>
          </w:rPr>
          <w:delText>of</w:delText>
        </w:r>
      </w:del>
      <w:del w:id="309" w:author="Giulia Masoero" w:date="2022-07-01T17:15:00Z">
        <w:r w:rsidR="00294694" w:rsidRPr="00244A3B" w:rsidDel="00E8024E">
          <w:rPr>
            <w:color w:val="auto"/>
          </w:rPr>
          <w:delText xml:space="preserve"> weight, as home range shift of individuals can be closely connected to climate </w:delText>
        </w:r>
        <w:r w:rsidR="00294694" w:rsidRPr="00244A3B" w:rsidDel="00E8024E">
          <w:rPr>
            <w:color w:val="auto"/>
            <w:highlight w:val="yellow"/>
          </w:rPr>
          <w:delText>change (Chen et al., 2011)</w:delText>
        </w:r>
        <w:r w:rsidR="00294694" w:rsidRPr="00244A3B" w:rsidDel="00E8024E">
          <w:rPr>
            <w:color w:val="auto"/>
          </w:rPr>
          <w:delText>.</w:delText>
        </w:r>
      </w:del>
      <w:del w:id="310" w:author="Giulia Masoero" w:date="2022-06-30T15:01:00Z">
        <w:r w:rsidR="00294694" w:rsidRPr="00244A3B" w:rsidDel="001B5E97">
          <w:rPr>
            <w:color w:val="auto"/>
          </w:rPr>
          <w:delText xml:space="preserve"> Here, we examine the effect of climate change on the 1.5-year-old alpine chamois in the Swiss Alps from 1992 to 2018</w:delText>
        </w:r>
      </w:del>
      <w:del w:id="311" w:author="Giulia Masoero" w:date="2022-06-30T14:57:00Z">
        <w:r w:rsidR="00294694" w:rsidRPr="00244A3B" w:rsidDel="003B2179">
          <w:rPr>
            <w:color w:val="auto"/>
          </w:rPr>
          <w:delText>.</w:delText>
        </w:r>
      </w:del>
      <w:del w:id="312" w:author="Giulia Masoero" w:date="2022-06-30T14:58:00Z">
        <w:r w:rsidR="00294694" w:rsidRPr="00244A3B" w:rsidDel="003B2179">
          <w:rPr>
            <w:color w:val="auto"/>
          </w:rPr>
          <w:delText xml:space="preserve"> </w:delText>
        </w:r>
        <w:r w:rsidR="00294694" w:rsidRPr="00244A3B" w:rsidDel="003B2179">
          <w:rPr>
            <w:b/>
            <w:bCs/>
            <w:color w:val="auto"/>
          </w:rPr>
          <w:delText xml:space="preserve"> </w:delText>
        </w:r>
      </w:del>
    </w:p>
    <w:p w14:paraId="17F907B0" w14:textId="05E678F9" w:rsidR="00294694" w:rsidRPr="00244A3B" w:rsidRDefault="007255C7" w:rsidP="00BD5F31">
      <w:pPr>
        <w:pStyle w:val="Default"/>
        <w:spacing w:before="120" w:after="120" w:line="360" w:lineRule="auto"/>
        <w:ind w:firstLine="426"/>
        <w:rPr>
          <w:ins w:id="313" w:author="Giulia Masoero" w:date="2022-06-30T14:43:00Z"/>
          <w:b/>
          <w:bCs/>
          <w:color w:val="auto"/>
        </w:rPr>
      </w:pPr>
      <w:ins w:id="314" w:author="Giulia Masoero" w:date="2022-07-01T17:16:00Z">
        <w:r w:rsidRPr="00244A3B">
          <w:rPr>
            <w:b/>
            <w:bCs/>
            <w:color w:val="auto"/>
          </w:rPr>
          <w:t>WHY IS THIS WORK COOL? Climwin</w:t>
        </w:r>
      </w:ins>
    </w:p>
    <w:p w14:paraId="53D8B1C8" w14:textId="570EAB32" w:rsidR="00F834C3" w:rsidRPr="00244A3B" w:rsidRDefault="00F834C3" w:rsidP="00BD5F31">
      <w:pPr>
        <w:pStyle w:val="Default"/>
        <w:spacing w:before="120" w:after="120" w:line="360" w:lineRule="auto"/>
        <w:ind w:firstLine="426"/>
        <w:rPr>
          <w:ins w:id="315" w:author="Giulia Masoero" w:date="2022-06-30T14:43:00Z"/>
          <w:b/>
          <w:bCs/>
          <w:color w:val="auto"/>
        </w:rPr>
      </w:pPr>
      <w:ins w:id="316" w:author="Giulia Masoero" w:date="2022-06-30T14:43:00Z">
        <w:r w:rsidRPr="00244A3B">
          <w:rPr>
            <w:b/>
            <w:bCs/>
            <w:color w:val="auto"/>
          </w:rPr>
          <w:t>Extra</w:t>
        </w:r>
      </w:ins>
    </w:p>
    <w:p w14:paraId="68CA811E" w14:textId="3BC84194" w:rsidR="00F834C3" w:rsidRPr="00244A3B" w:rsidRDefault="00F834C3" w:rsidP="00BD5F31">
      <w:pPr>
        <w:pStyle w:val="Default"/>
        <w:spacing w:before="120" w:after="120" w:line="360" w:lineRule="auto"/>
        <w:ind w:firstLine="426"/>
        <w:rPr>
          <w:ins w:id="317" w:author="Giulia Masoero" w:date="2022-06-30T14:43:00Z"/>
          <w:b/>
          <w:bCs/>
          <w:color w:val="auto"/>
        </w:rPr>
      </w:pPr>
      <w:ins w:id="318" w:author="Giulia Masoero" w:date="2022-06-30T14:43:00Z">
        <w:r w:rsidRPr="00244A3B">
          <w:rPr>
            <w:color w:val="auto"/>
          </w:rPr>
          <w:t xml:space="preserve">What is more, understanding the effect of environmental conditions on body size is of significant importance, as changes in individuals’ size can disrupt how a whole ecosystem functions </w:t>
        </w:r>
        <w:r w:rsidRPr="00244A3B">
          <w:rPr>
            <w:color w:val="auto"/>
          </w:rPr>
          <w:fldChar w:fldCharType="begin"/>
        </w:r>
        <w:r w:rsidRPr="00244A3B">
          <w:rPr>
            <w:color w:val="auto"/>
          </w:rPr>
          <w:instrText xml:space="preserve"> ADDIN ZOTERO_ITEM CSL_CITATION {"citationID":"cVig7a3Q","properties":{"formattedCitation":"(Jackson et al. 2021)","plainCitation":"(Jackson et al. 2021)","noteIndex":0},"citationItems":[{"id":3492,"uris":["http://zotero.org/users/3388363/items/ZWVSS64T"],"itemData":{"id":3492,"type":"article-journal","container-title":"Trends in Ecology &amp; Evolution","DOI":"10.1016/j.tree.2021.01.005","ISSN":"0169-5347","issue":"5","journalAbbreviation":"Trends in Ecology &amp; Evolution","language":"English","note":"publisher: Elsevier\nPMID: 33583600","page":"402-410","source":"www.cell.com","title":"The Temporal Dynamics of Multiple Stressor Effects: From Individuals to Ecosystems","title-short":"The Temporal Dynamics of Multiple Stressor Effects","volume":"36","author":[{"family":"Jackson","given":"Michelle C."},{"family":"Pawar","given":"Samraat"},{"family":"Woodward","given":"Guy"}],"issued":{"date-parts":[["2021",5,1]]},"citation-key":"jacksonTemporalDynamicsMultiple2021"}}],"schema":"https://github.com/citation-style-language/schema/raw/master/csl-citation.json"} </w:instrText>
        </w:r>
        <w:r w:rsidRPr="00244A3B">
          <w:rPr>
            <w:color w:val="auto"/>
          </w:rPr>
          <w:fldChar w:fldCharType="separate"/>
        </w:r>
        <w:r w:rsidRPr="00244A3B">
          <w:rPr>
            <w:noProof/>
            <w:color w:val="auto"/>
          </w:rPr>
          <w:t>(Jackson et al. 2021)</w:t>
        </w:r>
        <w:r w:rsidRPr="00244A3B">
          <w:rPr>
            <w:color w:val="auto"/>
          </w:rPr>
          <w:fldChar w:fldCharType="end"/>
        </w:r>
        <w:r w:rsidRPr="00244A3B">
          <w:rPr>
            <w:color w:val="auto"/>
          </w:rPr>
          <w:t>.</w:t>
        </w:r>
      </w:ins>
    </w:p>
    <w:p w14:paraId="2D6732FC" w14:textId="6B1BB553" w:rsidR="00F834C3" w:rsidRPr="00244A3B" w:rsidRDefault="00F834C3" w:rsidP="00BD5F31">
      <w:pPr>
        <w:pStyle w:val="Default"/>
        <w:spacing w:before="120" w:after="120" w:line="360" w:lineRule="auto"/>
        <w:ind w:firstLine="426"/>
        <w:rPr>
          <w:ins w:id="319" w:author="Giulia Masoero" w:date="2022-06-30T14:43:00Z"/>
          <w:b/>
          <w:bCs/>
          <w:color w:val="auto"/>
        </w:rPr>
      </w:pPr>
    </w:p>
    <w:p w14:paraId="210831CE" w14:textId="77777777" w:rsidR="00F834C3" w:rsidRPr="00244A3B" w:rsidRDefault="00F834C3" w:rsidP="00BD5F31">
      <w:pPr>
        <w:pStyle w:val="Default"/>
        <w:spacing w:before="120" w:after="120" w:line="360" w:lineRule="auto"/>
        <w:ind w:firstLine="426"/>
        <w:rPr>
          <w:b/>
          <w:bCs/>
          <w:color w:val="auto"/>
        </w:rPr>
      </w:pPr>
    </w:p>
    <w:p w14:paraId="51DA2063" w14:textId="2C4DFDA5" w:rsidR="00294694" w:rsidRPr="00244A3B" w:rsidRDefault="00294694" w:rsidP="00BD5F31">
      <w:pPr>
        <w:pStyle w:val="Default"/>
        <w:spacing w:before="120" w:after="120" w:line="360" w:lineRule="auto"/>
        <w:ind w:firstLine="426"/>
        <w:rPr>
          <w:color w:val="auto"/>
        </w:rPr>
      </w:pPr>
      <w:r w:rsidRPr="00244A3B">
        <w:rPr>
          <w:b/>
          <w:bCs/>
          <w:color w:val="auto"/>
        </w:rPr>
        <w:t xml:space="preserve">Methods </w:t>
      </w:r>
    </w:p>
    <w:p w14:paraId="38194A1C" w14:textId="1B1D021A" w:rsidR="00294694" w:rsidRPr="00244A3B" w:rsidRDefault="00294694" w:rsidP="00BD5F31">
      <w:pPr>
        <w:pStyle w:val="Default"/>
        <w:spacing w:before="120" w:after="120" w:line="360" w:lineRule="auto"/>
        <w:ind w:firstLine="426"/>
        <w:rPr>
          <w:color w:val="auto"/>
        </w:rPr>
      </w:pPr>
      <w:r w:rsidRPr="00244A3B">
        <w:rPr>
          <w:b/>
          <w:bCs/>
          <w:color w:val="auto"/>
        </w:rPr>
        <w:lastRenderedPageBreak/>
        <w:t xml:space="preserve">Study </w:t>
      </w:r>
      <w:del w:id="320" w:author="Giulia Masoero" w:date="2022-06-30T15:12:00Z">
        <w:r w:rsidRPr="00244A3B" w:rsidDel="006864EE">
          <w:rPr>
            <w:b/>
            <w:bCs/>
            <w:color w:val="auto"/>
          </w:rPr>
          <w:delText>area</w:delText>
        </w:r>
      </w:del>
      <w:ins w:id="321" w:author="Giulia Masoero" w:date="2022-06-30T15:12:00Z">
        <w:r w:rsidR="006864EE" w:rsidRPr="00244A3B">
          <w:rPr>
            <w:b/>
            <w:bCs/>
            <w:color w:val="auto"/>
          </w:rPr>
          <w:t>system</w:t>
        </w:r>
      </w:ins>
    </w:p>
    <w:p w14:paraId="3D3CED56" w14:textId="3F9EE977" w:rsidR="00294694" w:rsidRPr="00244A3B" w:rsidRDefault="00294694" w:rsidP="00BD5F31">
      <w:pPr>
        <w:pStyle w:val="Default"/>
        <w:spacing w:before="120" w:after="120" w:line="360" w:lineRule="auto"/>
        <w:ind w:firstLine="426"/>
        <w:rPr>
          <w:ins w:id="322" w:author="Giulia Masoero" w:date="2022-06-30T15:12:00Z"/>
          <w:color w:val="auto"/>
        </w:rPr>
      </w:pPr>
      <w:r w:rsidRPr="00244A3B">
        <w:rPr>
          <w:color w:val="auto"/>
        </w:rPr>
        <w:t>Data were collected from</w:t>
      </w:r>
      <w:del w:id="323" w:author="Giulia Masoero" w:date="2022-06-30T15:12:00Z">
        <w:r w:rsidRPr="00244A3B" w:rsidDel="006864EE">
          <w:rPr>
            <w:color w:val="auto"/>
          </w:rPr>
          <w:delText xml:space="preserve"> a part of</w:delText>
        </w:r>
      </w:del>
      <w:r w:rsidRPr="00244A3B">
        <w:rPr>
          <w:color w:val="auto"/>
        </w:rPr>
        <w:t xml:space="preserve"> the Alps in </w:t>
      </w:r>
      <w:ins w:id="324" w:author="Giulia Masoero" w:date="2022-06-30T15:09:00Z">
        <w:r w:rsidR="006864EE" w:rsidRPr="00244A3B">
          <w:rPr>
            <w:color w:val="auto"/>
          </w:rPr>
          <w:t xml:space="preserve">Ticino, </w:t>
        </w:r>
      </w:ins>
      <w:r w:rsidRPr="00244A3B">
        <w:rPr>
          <w:color w:val="auto"/>
        </w:rPr>
        <w:t xml:space="preserve">the southernmost canton of Switzerland, </w:t>
      </w:r>
      <w:del w:id="325" w:author="Giulia Masoero" w:date="2022-06-30T15:09:00Z">
        <w:r w:rsidRPr="00244A3B" w:rsidDel="006864EE">
          <w:rPr>
            <w:color w:val="auto"/>
          </w:rPr>
          <w:delText>called Ticino. The study hunting</w:delText>
        </w:r>
      </w:del>
      <w:ins w:id="326" w:author="Giulia Masoero" w:date="2022-06-30T15:09:00Z">
        <w:r w:rsidR="006864EE" w:rsidRPr="00244A3B">
          <w:rPr>
            <w:color w:val="auto"/>
          </w:rPr>
          <w:t>over an</w:t>
        </w:r>
      </w:ins>
      <w:r w:rsidRPr="00244A3B">
        <w:rPr>
          <w:color w:val="auto"/>
        </w:rPr>
        <w:t xml:space="preserve"> area </w:t>
      </w:r>
      <w:del w:id="327" w:author="Giulia Masoero" w:date="2022-06-30T15:09:00Z">
        <w:r w:rsidRPr="00244A3B" w:rsidDel="006864EE">
          <w:rPr>
            <w:color w:val="auto"/>
          </w:rPr>
          <w:delText xml:space="preserve">covers </w:delText>
        </w:r>
      </w:del>
      <w:ins w:id="328" w:author="Giulia Masoero" w:date="2022-06-30T15:09:00Z">
        <w:r w:rsidR="006864EE" w:rsidRPr="00244A3B">
          <w:rPr>
            <w:color w:val="auto"/>
          </w:rPr>
          <w:t xml:space="preserve">of </w:t>
        </w:r>
      </w:ins>
      <w:r w:rsidRPr="00244A3B">
        <w:rPr>
          <w:color w:val="auto"/>
        </w:rPr>
        <w:t>2700 km2</w:t>
      </w:r>
      <w:ins w:id="329" w:author="Giulia Masoero" w:date="2022-06-30T15:10:00Z">
        <w:r w:rsidR="006864EE" w:rsidRPr="00244A3B">
          <w:rPr>
            <w:color w:val="auto"/>
          </w:rPr>
          <w:t xml:space="preserve"> with an altitude varying from 250 to 2700 m asl</w:t>
        </w:r>
      </w:ins>
      <w:r w:rsidRPr="00244A3B">
        <w:rPr>
          <w:color w:val="auto"/>
        </w:rPr>
        <w:t xml:space="preserve">. The climate in the mountain range is Alpine, with temperatures varying from mean temperatures of -12℃ in winter to mean temperatures of 15.5 ℃ in summer. The hottest and the sunniest month of the year is July with an average maximum temperature of 25℃, measured in the biggest city in the canton Lugano (World Weather &amp; Climate Information, 2021). </w:t>
      </w:r>
      <w:del w:id="330" w:author="Giulia Masoero" w:date="2022-06-30T15:10:00Z">
        <w:r w:rsidRPr="00244A3B" w:rsidDel="006864EE">
          <w:rPr>
            <w:color w:val="auto"/>
          </w:rPr>
          <w:delText xml:space="preserve">The area where the chamois were hunted had an altitude varying from 250 to 2700 m asl. Hunting was practiced in seven different districts: Leventina, Blenio, Vallemaggia, Locarno, Riviera, Bellinzona and Lugano (Fig. 1., Ioset, 2020). </w:delText>
        </w:r>
      </w:del>
    </w:p>
    <w:p w14:paraId="729D334F" w14:textId="06897755" w:rsidR="0061786B" w:rsidRPr="00244A3B" w:rsidRDefault="0061786B" w:rsidP="00BD5F31">
      <w:pPr>
        <w:pStyle w:val="Default"/>
        <w:spacing w:before="120" w:after="120" w:line="360" w:lineRule="auto"/>
        <w:ind w:firstLine="426"/>
        <w:rPr>
          <w:ins w:id="331" w:author="Giulia Masoero" w:date="2022-06-30T17:28:00Z"/>
          <w:color w:val="auto"/>
        </w:rPr>
      </w:pPr>
      <w:ins w:id="332" w:author="Giulia Masoero" w:date="2022-06-30T17:28:00Z">
        <w:r w:rsidRPr="00244A3B">
          <w:rPr>
            <w:color w:val="auto"/>
          </w:rPr>
          <w:t xml:space="preserve">In </w:t>
        </w:r>
      </w:ins>
      <w:ins w:id="333" w:author="Giulia Masoero" w:date="2022-06-30T17:29:00Z">
        <w:r w:rsidRPr="00244A3B">
          <w:rPr>
            <w:color w:val="auto"/>
          </w:rPr>
          <w:t xml:space="preserve">our study area, chamois give birth in April </w:t>
        </w:r>
      </w:ins>
      <w:r w:rsidRPr="00244A3B">
        <w:rPr>
          <w:color w:val="auto"/>
        </w:rPr>
        <w:fldChar w:fldCharType="begin"/>
      </w:r>
      <w:r w:rsidRPr="00244A3B">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Pr="00244A3B">
        <w:rPr>
          <w:color w:val="auto"/>
        </w:rPr>
        <w:fldChar w:fldCharType="separate"/>
      </w:r>
      <w:r w:rsidRPr="00244A3B">
        <w:rPr>
          <w:noProof/>
          <w:color w:val="auto"/>
        </w:rPr>
        <w:t>(Rughetti and Festa-Bianchet 2011)</w:t>
      </w:r>
      <w:r w:rsidRPr="00244A3B">
        <w:rPr>
          <w:color w:val="auto"/>
        </w:rPr>
        <w:fldChar w:fldCharType="end"/>
      </w:r>
      <w:ins w:id="334" w:author="Giulia Masoero" w:date="2022-06-30T17:31:00Z">
        <w:r w:rsidRPr="00244A3B">
          <w:rPr>
            <w:color w:val="auto"/>
          </w:rPr>
          <w:t>.</w:t>
        </w:r>
      </w:ins>
      <w:ins w:id="335" w:author="Giulia Masoero" w:date="2022-06-30T17:30:00Z">
        <w:r w:rsidRPr="00244A3B">
          <w:rPr>
            <w:color w:val="auto"/>
          </w:rPr>
          <w:t xml:space="preserve"> </w:t>
        </w:r>
      </w:ins>
      <w:ins w:id="336" w:author="Giulia Masoero" w:date="2022-06-30T17:31:00Z">
        <w:r w:rsidRPr="00244A3B">
          <w:rPr>
            <w:color w:val="auto"/>
          </w:rPr>
          <w:t>F</w:t>
        </w:r>
      </w:ins>
      <w:ins w:id="337" w:author="Giulia Masoero" w:date="2022-06-30T17:30:00Z">
        <w:r w:rsidRPr="00244A3B">
          <w:rPr>
            <w:color w:val="auto"/>
          </w:rPr>
          <w:t xml:space="preserve">rom May until July is </w:t>
        </w:r>
      </w:ins>
      <w:ins w:id="338" w:author="Giulia Masoero" w:date="2022-07-02T15:33:00Z">
        <w:r w:rsidR="00BD5F31">
          <w:rPr>
            <w:color w:val="auto"/>
          </w:rPr>
          <w:t xml:space="preserve">therefore </w:t>
        </w:r>
      </w:ins>
      <w:ins w:id="339" w:author="Giulia Masoero" w:date="2022-06-30T17:30:00Z">
        <w:r w:rsidRPr="00244A3B">
          <w:rPr>
            <w:color w:val="auto"/>
          </w:rPr>
          <w:t>the main period of</w:t>
        </w:r>
      </w:ins>
      <w:ins w:id="340" w:author="Giulia Masoero" w:date="2022-06-30T17:31:00Z">
        <w:r w:rsidRPr="00244A3B">
          <w:rPr>
            <w:color w:val="auto"/>
          </w:rPr>
          <w:t xml:space="preserve"> lactation for kids and of increase in body mass for yearlings</w:t>
        </w:r>
      </w:ins>
      <w:ins w:id="341" w:author="Giulia Masoero" w:date="2022-07-02T15:33:00Z">
        <w:r w:rsidR="00BD5F31">
          <w:rPr>
            <w:color w:val="auto"/>
          </w:rPr>
          <w:t>. Vegetation</w:t>
        </w:r>
      </w:ins>
      <w:ins w:id="342" w:author="Giulia Masoero" w:date="2022-07-02T15:36:00Z">
        <w:r w:rsidR="00BD5F31">
          <w:rPr>
            <w:color w:val="auto"/>
          </w:rPr>
          <w:t xml:space="preserve"> in the Alps usually</w:t>
        </w:r>
      </w:ins>
      <w:ins w:id="343" w:author="Giulia Masoero" w:date="2022-07-02T15:33:00Z">
        <w:r w:rsidR="00BD5F31">
          <w:rPr>
            <w:color w:val="auto"/>
          </w:rPr>
          <w:t xml:space="preserve"> </w:t>
        </w:r>
      </w:ins>
      <w:ins w:id="344" w:author="Giulia Masoero" w:date="2022-06-30T17:31:00Z">
        <w:r w:rsidR="000C5FFD" w:rsidRPr="00244A3B">
          <w:rPr>
            <w:color w:val="auto"/>
          </w:rPr>
          <w:t xml:space="preserve">begins growing </w:t>
        </w:r>
      </w:ins>
      <w:ins w:id="345" w:author="Giulia Masoero" w:date="2022-07-02T15:34:00Z">
        <w:r w:rsidR="00BD5F31">
          <w:rPr>
            <w:color w:val="auto"/>
          </w:rPr>
          <w:t xml:space="preserve">right after snowmelt </w:t>
        </w:r>
      </w:ins>
      <w:ins w:id="346" w:author="Giulia Masoero" w:date="2022-06-30T17:31:00Z">
        <w:r w:rsidR="000C5FFD" w:rsidRPr="00244A3B">
          <w:rPr>
            <w:color w:val="auto"/>
          </w:rPr>
          <w:t>in Ap</w:t>
        </w:r>
      </w:ins>
      <w:ins w:id="347" w:author="Giulia Masoero" w:date="2022-06-30T17:32:00Z">
        <w:r w:rsidR="000C5FFD" w:rsidRPr="00244A3B">
          <w:rPr>
            <w:color w:val="auto"/>
          </w:rPr>
          <w:t>ril, peaking in July</w:t>
        </w:r>
      </w:ins>
      <w:ins w:id="348" w:author="Giulia Masoero" w:date="2022-07-02T15:34:00Z">
        <w:r w:rsidR="00BD5F31">
          <w:rPr>
            <w:color w:val="auto"/>
          </w:rPr>
          <w:t>, thus providing an abundant and protein-rich source of food for a relatively brief period of time</w:t>
        </w:r>
      </w:ins>
      <w:ins w:id="349" w:author="Giulia Masoero" w:date="2022-06-30T17:32:00Z">
        <w:r w:rsidR="000C5FFD" w:rsidRPr="00244A3B">
          <w:rPr>
            <w:color w:val="auto"/>
          </w:rPr>
          <w:t xml:space="preserve"> </w:t>
        </w:r>
      </w:ins>
      <w:r w:rsidR="000C5FFD" w:rsidRPr="00244A3B">
        <w:rPr>
          <w:color w:val="auto"/>
        </w:rPr>
        <w:fldChar w:fldCharType="begin"/>
      </w:r>
      <w:r w:rsidR="000C5FFD" w:rsidRPr="00244A3B">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244A3B">
        <w:rPr>
          <w:color w:val="auto"/>
        </w:rPr>
        <w:fldChar w:fldCharType="separate"/>
      </w:r>
      <w:r w:rsidR="000C5FFD" w:rsidRPr="00244A3B">
        <w:rPr>
          <w:noProof/>
          <w:color w:val="auto"/>
        </w:rPr>
        <w:t>(Pettorelli et al. 2007)</w:t>
      </w:r>
      <w:r w:rsidR="000C5FFD" w:rsidRPr="00244A3B">
        <w:rPr>
          <w:color w:val="auto"/>
        </w:rPr>
        <w:fldChar w:fldCharType="end"/>
      </w:r>
      <w:ins w:id="350" w:author="Giulia Masoero" w:date="2022-07-02T15:35:00Z">
        <w:r w:rsidR="00BD5F31">
          <w:rPr>
            <w:color w:val="auto"/>
          </w:rPr>
          <w:t>.</w:t>
        </w:r>
      </w:ins>
    </w:p>
    <w:p w14:paraId="2109B9D6" w14:textId="37ACA9DB" w:rsidR="000E528F" w:rsidRPr="00244A3B" w:rsidRDefault="006864EE" w:rsidP="00BD5F31">
      <w:pPr>
        <w:pStyle w:val="Default"/>
        <w:spacing w:before="120" w:after="120" w:line="360" w:lineRule="auto"/>
        <w:ind w:firstLine="426"/>
        <w:rPr>
          <w:ins w:id="351" w:author="Giulia Masoero" w:date="2022-06-30T15:18:00Z"/>
          <w:color w:val="auto"/>
        </w:rPr>
      </w:pPr>
      <w:ins w:id="352" w:author="Giulia Masoero" w:date="2022-06-30T15:12:00Z">
        <w:r w:rsidRPr="00244A3B">
          <w:rPr>
            <w:color w:val="auto"/>
          </w:rPr>
          <w:t>The data</w:t>
        </w:r>
      </w:ins>
      <w:ins w:id="353" w:author="Giulia Masoero" w:date="2022-06-30T17:28:00Z">
        <w:r w:rsidR="0061786B" w:rsidRPr="00244A3B">
          <w:rPr>
            <w:color w:val="auto"/>
          </w:rPr>
          <w:t xml:space="preserve"> </w:t>
        </w:r>
      </w:ins>
      <w:ins w:id="354" w:author="Giulia Masoero" w:date="2022-06-30T15:12:00Z">
        <w:r w:rsidRPr="00244A3B">
          <w:rPr>
            <w:color w:val="auto"/>
          </w:rPr>
          <w:t xml:space="preserve">analysed in this study </w:t>
        </w:r>
      </w:ins>
      <w:ins w:id="355" w:author="Giulia Masoero" w:date="2022-06-30T17:28:00Z">
        <w:r w:rsidR="0061786B" w:rsidRPr="00244A3B">
          <w:rPr>
            <w:color w:val="auto"/>
          </w:rPr>
          <w:t>are the records of</w:t>
        </w:r>
      </w:ins>
      <w:ins w:id="356" w:author="Giulia Masoero" w:date="2022-06-30T15:12:00Z">
        <w:r w:rsidRPr="00244A3B">
          <w:rPr>
            <w:color w:val="auto"/>
          </w:rPr>
          <w:t xml:space="preserve"> </w:t>
        </w:r>
      </w:ins>
      <w:ins w:id="357" w:author="Giulia Masoero" w:date="2022-06-30T17:28:00Z">
        <w:r w:rsidR="0061786B" w:rsidRPr="00244A3B">
          <w:rPr>
            <w:color w:val="auto"/>
          </w:rPr>
          <w:t xml:space="preserve">the </w:t>
        </w:r>
      </w:ins>
      <w:ins w:id="358" w:author="Giulia Masoero" w:date="2022-06-30T15:12:00Z">
        <w:r w:rsidRPr="00244A3B">
          <w:rPr>
            <w:color w:val="auto"/>
          </w:rPr>
          <w:t>Ticino hunting bag</w:t>
        </w:r>
      </w:ins>
      <w:ins w:id="359" w:author="Giulia Masoero" w:date="2022-06-30T17:28:00Z">
        <w:r w:rsidR="0061786B" w:rsidRPr="00244A3B">
          <w:rPr>
            <w:color w:val="auto"/>
          </w:rPr>
          <w:t>s</w:t>
        </w:r>
      </w:ins>
      <w:ins w:id="360" w:author="Giulia Masoero" w:date="2022-06-30T15:12:00Z">
        <w:r w:rsidRPr="00244A3B">
          <w:rPr>
            <w:color w:val="auto"/>
          </w:rPr>
          <w:t xml:space="preserve"> from 1992 to 2018. </w:t>
        </w:r>
      </w:ins>
      <w:ins w:id="361" w:author="Giulia Masoero" w:date="2022-06-30T17:27:00Z">
        <w:r w:rsidR="0061786B" w:rsidRPr="00244A3B">
          <w:rPr>
            <w:color w:val="auto"/>
          </w:rPr>
          <w:t xml:space="preserve">In Ticino, hunting starts at the beginning of September and the harvest plan is mostly completed within three weeks. </w:t>
        </w:r>
      </w:ins>
      <w:ins w:id="362" w:author="Giulia Masoero" w:date="2022-06-30T15:12:00Z">
        <w:r w:rsidRPr="00244A3B">
          <w:rPr>
            <w:color w:val="auto"/>
          </w:rPr>
          <w:t>Overall, 34 017 animals were legally shot during the hunting period</w:t>
        </w:r>
      </w:ins>
      <w:ins w:id="363" w:author="Giulia Masoero" w:date="2022-06-30T15:13:00Z">
        <w:r w:rsidRPr="00244A3B">
          <w:rPr>
            <w:color w:val="auto"/>
          </w:rPr>
          <w:t xml:space="preserve"> ranging from an </w:t>
        </w:r>
      </w:ins>
      <w:ins w:id="364" w:author="Giulia Masoero" w:date="2022-06-30T15:12:00Z">
        <w:r w:rsidRPr="00244A3B">
          <w:rPr>
            <w:color w:val="auto"/>
          </w:rPr>
          <w:t>age of 0.5 to 22.5 years old</w:t>
        </w:r>
      </w:ins>
      <w:ins w:id="365" w:author="Giulia Masoero" w:date="2022-06-30T15:13:00Z">
        <w:r w:rsidRPr="00244A3B">
          <w:rPr>
            <w:color w:val="auto"/>
          </w:rPr>
          <w:t>.</w:t>
        </w:r>
      </w:ins>
      <w:ins w:id="366" w:author="Giulia Masoero" w:date="2022-06-30T15:12:00Z">
        <w:r w:rsidRPr="00244A3B">
          <w:rPr>
            <w:color w:val="auto"/>
          </w:rPr>
          <w:t xml:space="preserve"> </w:t>
        </w:r>
      </w:ins>
      <w:ins w:id="367" w:author="Giulia Masoero" w:date="2022-06-30T15:16:00Z">
        <w:r w:rsidR="000E528F" w:rsidRPr="00244A3B">
          <w:rPr>
            <w:color w:val="auto"/>
          </w:rPr>
          <w:t>All animals were sexed</w:t>
        </w:r>
      </w:ins>
      <w:ins w:id="368" w:author="Giulia Masoero" w:date="2022-06-30T15:17:00Z">
        <w:r w:rsidR="000E528F" w:rsidRPr="00244A3B">
          <w:rPr>
            <w:color w:val="auto"/>
          </w:rPr>
          <w:t>, aged</w:t>
        </w:r>
      </w:ins>
      <w:ins w:id="369" w:author="Giulia Masoero" w:date="2022-06-30T15:16:00Z">
        <w:r w:rsidR="000E528F" w:rsidRPr="00244A3B">
          <w:rPr>
            <w:color w:val="auto"/>
          </w:rPr>
          <w:t xml:space="preserve"> and weighted (eviscerated). Both males and females have horns all year-round, even though female ones tend to be shorter. For the estimation of the age of the shot chamois, measurement of the teeth and the growth rings of their horns were used</w:t>
        </w:r>
      </w:ins>
      <w:ins w:id="370" w:author="Giulia Masoero" w:date="2022-06-30T17:17:00Z">
        <w:r w:rsidR="004468A1" w:rsidRPr="00244A3B">
          <w:rPr>
            <w:color w:val="auto"/>
          </w:rPr>
          <w:t xml:space="preserve"> </w:t>
        </w:r>
      </w:ins>
      <w:r w:rsidR="004468A1" w:rsidRPr="00244A3B">
        <w:rPr>
          <w:color w:val="auto"/>
        </w:rPr>
        <w:fldChar w:fldCharType="begin"/>
      </w:r>
      <w:r w:rsidR="0022737D" w:rsidRPr="00244A3B">
        <w:rPr>
          <w:color w:val="auto"/>
        </w:rPr>
        <w:instrText xml:space="preserve"> ADDIN ZOTERO_ITEM CSL_CITATION {"citationID":"XrXhYMzd","properties":{"formattedCitation":"(Schroder and Elsner-Schack)","plainCitation":"(Schroder and Elsner-Schack)","noteIndex":0},"citationItems":[{"id":3571,"uris":["http://zotero.org/users/3388363/items/6M3P79HC"],"itemData":{"id":3571,"type":"chapter","container-title":"The biology and management of mountain ungulates","edition":"(Lovari S., ed.)","event-place":"London, United Kingdom","publisher":"Croom Helm","publisher-place":"London, United Kingdom","title":"Correct age determination in chamois","author":[{"family":"Schroder","given":"W"},{"family":"Elsner-Schack","given":"I. V."}],"citation-key":"schroderCorrectAgeDetermination"}}],"schema":"https://github.com/citation-style-language/schema/raw/master/csl-citation.json"} </w:instrText>
      </w:r>
      <w:r w:rsidR="004468A1" w:rsidRPr="00244A3B">
        <w:rPr>
          <w:color w:val="auto"/>
        </w:rPr>
        <w:fldChar w:fldCharType="separate"/>
      </w:r>
      <w:r w:rsidR="0022737D" w:rsidRPr="00244A3B">
        <w:rPr>
          <w:noProof/>
          <w:color w:val="auto"/>
        </w:rPr>
        <w:t>(Schroder and Elsner-Schack)</w:t>
      </w:r>
      <w:r w:rsidR="004468A1" w:rsidRPr="00244A3B">
        <w:rPr>
          <w:color w:val="auto"/>
        </w:rPr>
        <w:fldChar w:fldCharType="end"/>
      </w:r>
      <w:ins w:id="371" w:author="Giulia Masoero" w:date="2022-06-30T15:16:00Z">
        <w:r w:rsidR="000E528F" w:rsidRPr="00244A3B">
          <w:rPr>
            <w:color w:val="auto"/>
          </w:rPr>
          <w:t>.</w:t>
        </w:r>
      </w:ins>
      <w:ins w:id="372" w:author="Giulia Masoero" w:date="2022-06-30T15:24:00Z">
        <w:r w:rsidR="006C5E46" w:rsidRPr="00244A3B">
          <w:rPr>
            <w:color w:val="auto"/>
          </w:rPr>
          <w:t xml:space="preserve"> </w:t>
        </w:r>
      </w:ins>
      <w:ins w:id="373" w:author="Giulia Masoero" w:date="2022-06-30T15:21:00Z">
        <w:r w:rsidR="006C5E46" w:rsidRPr="00244A3B">
          <w:rPr>
            <w:color w:val="auto"/>
          </w:rPr>
          <w:t>Due to the nature of the dataset, only information on individuals shot in September was available, so for the</w:t>
        </w:r>
      </w:ins>
      <w:ins w:id="374" w:author="Giulia Masoero" w:date="2022-06-30T15:24:00Z">
        <w:r w:rsidR="006C5E46" w:rsidRPr="00244A3B">
          <w:rPr>
            <w:color w:val="auto"/>
          </w:rPr>
          <w:t xml:space="preserve"> </w:t>
        </w:r>
      </w:ins>
      <w:ins w:id="375" w:author="Giulia Masoero" w:date="2022-06-30T15:12:00Z">
        <w:r w:rsidRPr="00244A3B">
          <w:rPr>
            <w:color w:val="auto"/>
          </w:rPr>
          <w:t xml:space="preserve">purpose of this study, only a </w:t>
        </w:r>
      </w:ins>
      <w:ins w:id="376" w:author="Giulia Masoero" w:date="2022-06-30T15:14:00Z">
        <w:r w:rsidRPr="00244A3B">
          <w:rPr>
            <w:color w:val="auto"/>
          </w:rPr>
          <w:t>1.5-year-old animals were considered</w:t>
        </w:r>
        <w:r w:rsidR="000E528F" w:rsidRPr="00244A3B">
          <w:rPr>
            <w:color w:val="auto"/>
          </w:rPr>
          <w:t xml:space="preserve"> (</w:t>
        </w:r>
      </w:ins>
      <w:ins w:id="377" w:author="Giulia Masoero" w:date="2022-06-30T15:12:00Z">
        <w:r w:rsidRPr="00244A3B">
          <w:rPr>
            <w:color w:val="auto"/>
          </w:rPr>
          <w:t>7127 individuals</w:t>
        </w:r>
      </w:ins>
      <w:ins w:id="378" w:author="Giulia Masoero" w:date="2022-06-30T15:16:00Z">
        <w:r w:rsidR="000E528F" w:rsidRPr="00244A3B">
          <w:rPr>
            <w:color w:val="auto"/>
          </w:rPr>
          <w:t>, 3257 females and 3870 males</w:t>
        </w:r>
      </w:ins>
      <w:ins w:id="379" w:author="Giulia Masoero" w:date="2022-06-30T15:15:00Z">
        <w:r w:rsidR="000E528F" w:rsidRPr="00244A3B">
          <w:rPr>
            <w:color w:val="auto"/>
          </w:rPr>
          <w:t>)</w:t>
        </w:r>
      </w:ins>
      <w:ins w:id="380" w:author="Giulia Masoero" w:date="2022-06-30T15:12:00Z">
        <w:r w:rsidRPr="00244A3B">
          <w:rPr>
            <w:color w:val="auto"/>
          </w:rPr>
          <w:t>.</w:t>
        </w:r>
      </w:ins>
      <w:ins w:id="381" w:author="Giulia Masoero" w:date="2022-06-30T15:22:00Z">
        <w:r w:rsidR="006C5E46" w:rsidRPr="00244A3B">
          <w:rPr>
            <w:color w:val="auto"/>
          </w:rPr>
          <w:t xml:space="preserve"> As chamois are usually weaned at 3 to 6 months of age </w:t>
        </w:r>
        <w:r w:rsidR="006C5E46" w:rsidRPr="00244A3B">
          <w:rPr>
            <w:color w:val="auto"/>
          </w:rPr>
          <w:fldChar w:fldCharType="begin"/>
        </w:r>
        <w:r w:rsidR="006C5E46" w:rsidRPr="00244A3B">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6C5E46" w:rsidRPr="00244A3B">
          <w:rPr>
            <w:color w:val="auto"/>
          </w:rPr>
          <w:fldChar w:fldCharType="separate"/>
        </w:r>
        <w:r w:rsidR="006C5E46" w:rsidRPr="00244A3B">
          <w:rPr>
            <w:noProof/>
            <w:color w:val="auto"/>
          </w:rPr>
          <w:t>(Scornavacca et al. 2018)</w:t>
        </w:r>
        <w:r w:rsidR="006C5E46" w:rsidRPr="00244A3B">
          <w:rPr>
            <w:color w:val="auto"/>
          </w:rPr>
          <w:fldChar w:fldCharType="end"/>
        </w:r>
        <w:r w:rsidR="006C5E46" w:rsidRPr="00244A3B">
          <w:rPr>
            <w:color w:val="auto"/>
          </w:rPr>
          <w:t xml:space="preserve">, a 1.5-year-old individual has been feeding on their own for nearly a year, </w:t>
        </w:r>
      </w:ins>
      <w:ins w:id="382" w:author="Giulia Masoero" w:date="2022-06-30T15:23:00Z">
        <w:r w:rsidR="006C5E46" w:rsidRPr="00244A3B">
          <w:rPr>
            <w:color w:val="auto"/>
          </w:rPr>
          <w:t>is</w:t>
        </w:r>
      </w:ins>
      <w:ins w:id="383" w:author="Giulia Masoero" w:date="2022-06-30T15:22:00Z">
        <w:r w:rsidR="006C5E46" w:rsidRPr="00244A3B">
          <w:rPr>
            <w:color w:val="auto"/>
          </w:rPr>
          <w:t xml:space="preserve"> fully grown but still very vulnerable to external abiotic and biotic threat</w:t>
        </w:r>
      </w:ins>
      <w:ins w:id="384" w:author="Giulia Masoero" w:date="2022-06-30T15:23:00Z">
        <w:r w:rsidR="006C5E46" w:rsidRPr="00244A3B">
          <w:rPr>
            <w:color w:val="auto"/>
          </w:rPr>
          <w:t xml:space="preserve">s due to </w:t>
        </w:r>
      </w:ins>
      <w:ins w:id="385" w:author="Giulia Masoero" w:date="2022-06-30T15:22:00Z">
        <w:r w:rsidR="006C5E46" w:rsidRPr="00244A3B">
          <w:rPr>
            <w:color w:val="auto"/>
          </w:rPr>
          <w:t>the decreas</w:t>
        </w:r>
      </w:ins>
      <w:ins w:id="386" w:author="Giulia Masoero" w:date="2022-06-30T15:23:00Z">
        <w:r w:rsidR="006C5E46" w:rsidRPr="00244A3B">
          <w:rPr>
            <w:color w:val="auto"/>
          </w:rPr>
          <w:t>e</w:t>
        </w:r>
      </w:ins>
      <w:ins w:id="387" w:author="Giulia Masoero" w:date="2022-06-30T15:24:00Z">
        <w:r w:rsidR="006C5E46" w:rsidRPr="00244A3B">
          <w:rPr>
            <w:color w:val="auto"/>
          </w:rPr>
          <w:t xml:space="preserve"> in</w:t>
        </w:r>
      </w:ins>
      <w:ins w:id="388" w:author="Giulia Masoero" w:date="2022-06-30T15:22:00Z">
        <w:r w:rsidR="006C5E46" w:rsidRPr="00244A3B">
          <w:rPr>
            <w:color w:val="auto"/>
          </w:rPr>
          <w:t xml:space="preserve"> maternal car</w:t>
        </w:r>
      </w:ins>
      <w:ins w:id="389" w:author="Giulia Masoero" w:date="2022-06-30T15:23:00Z">
        <w:r w:rsidR="006C5E46" w:rsidRPr="00244A3B">
          <w:rPr>
            <w:color w:val="auto"/>
          </w:rPr>
          <w:t>e</w:t>
        </w:r>
      </w:ins>
      <w:ins w:id="390" w:author="Giulia Masoero" w:date="2022-06-30T15:22:00Z">
        <w:r w:rsidR="006C5E46" w:rsidRPr="00244A3B">
          <w:rPr>
            <w:color w:val="auto"/>
          </w:rPr>
          <w:t xml:space="preserve"> and increas</w:t>
        </w:r>
      </w:ins>
      <w:ins w:id="391" w:author="Giulia Masoero" w:date="2022-06-30T15:23:00Z">
        <w:r w:rsidR="006C5E46" w:rsidRPr="00244A3B">
          <w:rPr>
            <w:color w:val="auto"/>
          </w:rPr>
          <w:t>e</w:t>
        </w:r>
      </w:ins>
      <w:ins w:id="392" w:author="Giulia Masoero" w:date="2022-06-30T15:24:00Z">
        <w:r w:rsidR="006C5E46" w:rsidRPr="00244A3B">
          <w:rPr>
            <w:color w:val="auto"/>
          </w:rPr>
          <w:t xml:space="preserve"> in active</w:t>
        </w:r>
      </w:ins>
      <w:ins w:id="393" w:author="Giulia Masoero" w:date="2022-06-30T15:22:00Z">
        <w:r w:rsidR="006C5E46" w:rsidRPr="00244A3B">
          <w:rPr>
            <w:color w:val="auto"/>
          </w:rPr>
          <w:t xml:space="preserve"> grazing behaviour. </w:t>
        </w:r>
      </w:ins>
    </w:p>
    <w:p w14:paraId="38DCB4C7" w14:textId="77777777" w:rsidR="000E528F" w:rsidRPr="00244A3B" w:rsidRDefault="000E528F" w:rsidP="00BD5F31">
      <w:pPr>
        <w:pStyle w:val="Default"/>
        <w:spacing w:before="120" w:after="120" w:line="360" w:lineRule="auto"/>
        <w:ind w:firstLine="426"/>
        <w:rPr>
          <w:ins w:id="394" w:author="Giulia Masoero" w:date="2022-05-30T15:03:00Z"/>
          <w:color w:val="auto"/>
        </w:rPr>
      </w:pPr>
    </w:p>
    <w:p w14:paraId="0405526C" w14:textId="7E93438C" w:rsidR="00F942F1" w:rsidRPr="00244A3B" w:rsidRDefault="00F942F1" w:rsidP="00BD5F31">
      <w:pPr>
        <w:pStyle w:val="Default"/>
        <w:spacing w:before="120" w:after="120" w:line="360" w:lineRule="auto"/>
        <w:ind w:firstLine="426"/>
        <w:rPr>
          <w:color w:val="auto"/>
        </w:rPr>
      </w:pPr>
      <w:ins w:id="395" w:author="Giulia Masoero" w:date="2022-05-30T15:03:00Z">
        <w:r w:rsidRPr="00244A3B">
          <w:rPr>
            <w:noProof/>
            <w:color w:val="auto"/>
          </w:rPr>
          <w:lastRenderedPageBreak/>
          <w:drawing>
            <wp:inline distT="0" distB="0" distL="0" distR="0" wp14:anchorId="729347A5" wp14:editId="17B618D2">
              <wp:extent cx="2350897" cy="317257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9408" cy="3184056"/>
                      </a:xfrm>
                      <a:prstGeom prst="rect">
                        <a:avLst/>
                      </a:prstGeom>
                    </pic:spPr>
                  </pic:pic>
                </a:graphicData>
              </a:graphic>
            </wp:inline>
          </w:drawing>
        </w:r>
      </w:ins>
    </w:p>
    <w:p w14:paraId="551A67D5" w14:textId="54703D4D" w:rsidR="00294694" w:rsidRPr="00244A3B" w:rsidRDefault="00294694" w:rsidP="00BD5F31">
      <w:pPr>
        <w:pStyle w:val="Default"/>
        <w:spacing w:before="120" w:after="120" w:line="360" w:lineRule="auto"/>
        <w:ind w:firstLine="426"/>
        <w:rPr>
          <w:ins w:id="396" w:author="Giulia Masoero" w:date="2022-05-30T15:03:00Z"/>
          <w:i/>
          <w:iCs/>
          <w:color w:val="auto"/>
        </w:rPr>
      </w:pPr>
      <w:r w:rsidRPr="00244A3B">
        <w:rPr>
          <w:color w:val="auto"/>
        </w:rPr>
        <w:t xml:space="preserve">Figure 1. A map showing hunted chamois in the Ticino canton between 1992 and 2018. Different colours represent the seven districts where animals were hunted (red: </w:t>
      </w:r>
      <w:proofErr w:type="spellStart"/>
      <w:r w:rsidRPr="00244A3B">
        <w:rPr>
          <w:color w:val="auto"/>
        </w:rPr>
        <w:t>Leventina,yellow</w:t>
      </w:r>
      <w:proofErr w:type="spellEnd"/>
      <w:r w:rsidRPr="00244A3B">
        <w:rPr>
          <w:color w:val="auto"/>
        </w:rPr>
        <w:t xml:space="preserve">: </w:t>
      </w:r>
      <w:proofErr w:type="spellStart"/>
      <w:r w:rsidRPr="00244A3B">
        <w:rPr>
          <w:color w:val="auto"/>
        </w:rPr>
        <w:t>Blenio</w:t>
      </w:r>
      <w:proofErr w:type="spellEnd"/>
      <w:r w:rsidRPr="00244A3B">
        <w:rPr>
          <w:color w:val="auto"/>
        </w:rPr>
        <w:t xml:space="preserve">, light green: </w:t>
      </w:r>
      <w:proofErr w:type="spellStart"/>
      <w:r w:rsidRPr="00244A3B">
        <w:rPr>
          <w:color w:val="auto"/>
        </w:rPr>
        <w:t>Vallemaggia</w:t>
      </w:r>
      <w:proofErr w:type="spellEnd"/>
      <w:r w:rsidRPr="00244A3B">
        <w:rPr>
          <w:color w:val="auto"/>
        </w:rPr>
        <w:t xml:space="preserve">, purple: Locarno, olive: Riviera, blue: </w:t>
      </w:r>
      <w:proofErr w:type="spellStart"/>
      <w:r w:rsidRPr="00244A3B">
        <w:rPr>
          <w:color w:val="auto"/>
        </w:rPr>
        <w:t>Bellinzona</w:t>
      </w:r>
      <w:proofErr w:type="spellEnd"/>
      <w:r w:rsidRPr="00244A3B">
        <w:rPr>
          <w:color w:val="auto"/>
        </w:rPr>
        <w:t xml:space="preserve">, pink: Lugano). A dot represents the capture location of at least one chamois with a resolution of 1 km2. </w:t>
      </w:r>
      <w:r w:rsidRPr="00244A3B">
        <w:rPr>
          <w:color w:val="auto"/>
          <w:highlight w:val="cyan"/>
          <w:rPrChange w:id="397" w:author="Giulia Masoero" w:date="2022-07-01T17:21:00Z">
            <w:rPr>
              <w:color w:val="auto"/>
            </w:rPr>
          </w:rPrChange>
        </w:rPr>
        <w:t>Blue squares indicate the location of meteorological stations in the canton and the blue square with a red dot represents the station where the weather data for this study was taken from</w:t>
      </w:r>
      <w:r w:rsidRPr="00244A3B">
        <w:rPr>
          <w:color w:val="auto"/>
        </w:rPr>
        <w:t xml:space="preserve">. </w:t>
      </w:r>
      <w:r w:rsidRPr="00244A3B">
        <w:rPr>
          <w:i/>
          <w:iCs/>
          <w:color w:val="auto"/>
        </w:rPr>
        <w:t xml:space="preserve">Adapted from </w:t>
      </w:r>
      <w:proofErr w:type="spellStart"/>
      <w:r w:rsidRPr="00244A3B">
        <w:rPr>
          <w:i/>
          <w:iCs/>
          <w:color w:val="auto"/>
        </w:rPr>
        <w:t>Ioset</w:t>
      </w:r>
      <w:proofErr w:type="spellEnd"/>
      <w:r w:rsidRPr="00244A3B">
        <w:rPr>
          <w:i/>
          <w:iCs/>
          <w:color w:val="auto"/>
        </w:rPr>
        <w:t xml:space="preserve"> (2020). </w:t>
      </w:r>
    </w:p>
    <w:p w14:paraId="70EC974D" w14:textId="289B9886" w:rsidR="00F942F1" w:rsidRPr="00244A3B" w:rsidRDefault="00E02F16" w:rsidP="00BD5F31">
      <w:pPr>
        <w:pStyle w:val="Default"/>
        <w:spacing w:before="120" w:after="120" w:line="360" w:lineRule="auto"/>
        <w:ind w:firstLine="426"/>
        <w:rPr>
          <w:ins w:id="398" w:author="Giulia Masoero" w:date="2022-06-30T17:38:00Z"/>
          <w:color w:val="auto"/>
        </w:rPr>
      </w:pPr>
      <w:ins w:id="399" w:author="Giulia Masoero" w:date="2022-06-30T17:38:00Z">
        <w:r w:rsidRPr="00244A3B">
          <w:rPr>
            <w:color w:val="auto"/>
            <w:highlight w:val="cyan"/>
            <w:rPrChange w:id="400" w:author="Giulia Masoero" w:date="2022-07-01T17:21:00Z">
              <w:rPr>
                <w:color w:val="auto"/>
              </w:rPr>
            </w:rPrChange>
          </w:rPr>
          <w:t>WHAT THE F…?</w:t>
        </w:r>
      </w:ins>
    </w:p>
    <w:p w14:paraId="74371283" w14:textId="7FCE1084" w:rsidR="00E02F16" w:rsidRPr="00244A3B" w:rsidRDefault="00E02F16" w:rsidP="00BD5F31">
      <w:pPr>
        <w:pStyle w:val="Default"/>
        <w:spacing w:before="120" w:after="120" w:line="360" w:lineRule="auto"/>
        <w:ind w:firstLine="426"/>
        <w:rPr>
          <w:ins w:id="401" w:author="Giulia Masoero" w:date="2022-06-30T17:38:00Z"/>
          <w:color w:val="auto"/>
        </w:rPr>
      </w:pPr>
    </w:p>
    <w:p w14:paraId="1F5C8B92" w14:textId="77777777" w:rsidR="00E02F16" w:rsidRPr="00244A3B" w:rsidRDefault="00E02F16" w:rsidP="00BD5F31">
      <w:pPr>
        <w:pStyle w:val="Default"/>
        <w:spacing w:before="120" w:after="120" w:line="360" w:lineRule="auto"/>
        <w:ind w:firstLine="426"/>
        <w:rPr>
          <w:color w:val="auto"/>
        </w:rPr>
      </w:pPr>
    </w:p>
    <w:p w14:paraId="710E41D3" w14:textId="77777777" w:rsidR="00294694" w:rsidRPr="00244A3B" w:rsidRDefault="00294694" w:rsidP="00BD5F31">
      <w:pPr>
        <w:pStyle w:val="Default"/>
        <w:spacing w:before="120" w:after="120" w:line="360" w:lineRule="auto"/>
        <w:ind w:firstLine="426"/>
        <w:rPr>
          <w:i/>
          <w:iCs/>
          <w:color w:val="auto"/>
          <w:rPrChange w:id="402" w:author="Giulia Masoero" w:date="2022-07-01T17:21:00Z">
            <w:rPr>
              <w:color w:val="auto"/>
            </w:rPr>
          </w:rPrChange>
        </w:rPr>
      </w:pPr>
      <w:r w:rsidRPr="00244A3B">
        <w:rPr>
          <w:i/>
          <w:iCs/>
          <w:color w:val="auto"/>
          <w:rPrChange w:id="403" w:author="Giulia Masoero" w:date="2022-07-01T17:21:00Z">
            <w:rPr>
              <w:b/>
              <w:bCs/>
              <w:color w:val="auto"/>
            </w:rPr>
          </w:rPrChange>
        </w:rPr>
        <w:t>Weather data</w:t>
      </w:r>
    </w:p>
    <w:p w14:paraId="4B0027A0"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Data for mean ambient temperature were obtained from a Swiss meteorological station in the city of Lugano. The station is in a close proximity to the area where the chamois were hunted. The data contains information about the daily mean ambient temperature (℃) for the years 1970 – 2020 but for the purpose of the study, only measurements of temperatures from 1992 to 2018 were used. </w:t>
      </w:r>
    </w:p>
    <w:p w14:paraId="5FFCF539" w14:textId="4B4DD8BA" w:rsidR="00294694" w:rsidRPr="00244A3B" w:rsidDel="000E528F" w:rsidRDefault="00294694">
      <w:pPr>
        <w:pStyle w:val="Default"/>
        <w:spacing w:before="120" w:after="120" w:line="360" w:lineRule="auto"/>
        <w:ind w:firstLine="426"/>
        <w:rPr>
          <w:del w:id="404" w:author="Giulia Masoero" w:date="2022-06-30T15:17:00Z"/>
          <w:i/>
          <w:iCs/>
          <w:color w:val="auto"/>
          <w:rPrChange w:id="405" w:author="Giulia Masoero" w:date="2022-07-01T17:21:00Z">
            <w:rPr>
              <w:del w:id="406" w:author="Giulia Masoero" w:date="2022-06-30T15:17:00Z"/>
              <w:color w:val="auto"/>
            </w:rPr>
          </w:rPrChange>
        </w:rPr>
      </w:pPr>
      <w:del w:id="407" w:author="Giulia Masoero" w:date="2022-06-30T15:17:00Z">
        <w:r w:rsidRPr="00244A3B" w:rsidDel="000E528F">
          <w:rPr>
            <w:i/>
            <w:iCs/>
            <w:rPrChange w:id="408" w:author="Giulia Masoero" w:date="2022-07-01T17:21:00Z">
              <w:rPr>
                <w:b/>
                <w:bCs/>
              </w:rPr>
            </w:rPrChange>
          </w:rPr>
          <w:delText>Choice of age group</w:delText>
        </w:r>
      </w:del>
    </w:p>
    <w:p w14:paraId="6F9BE50D" w14:textId="679A318F" w:rsidR="00294694" w:rsidRPr="00244A3B" w:rsidDel="000E528F" w:rsidRDefault="00294694">
      <w:pPr>
        <w:pStyle w:val="Default"/>
        <w:spacing w:before="120" w:after="120" w:line="360" w:lineRule="auto"/>
        <w:ind w:firstLine="426"/>
        <w:rPr>
          <w:del w:id="409" w:author="Giulia Masoero" w:date="2022-06-30T15:17:00Z"/>
          <w:color w:val="auto"/>
        </w:rPr>
      </w:pPr>
      <w:del w:id="410" w:author="Giulia Masoero" w:date="2022-06-30T15:17:00Z">
        <w:r w:rsidRPr="00244A3B" w:rsidDel="000E528F">
          <w:rPr>
            <w:color w:val="auto"/>
          </w:rPr>
          <w:delText xml:space="preserve">The target group that was analysed in this study was </w:delText>
        </w:r>
        <w:r w:rsidRPr="00244A3B" w:rsidDel="000E528F">
          <w:rPr>
            <w:highlight w:val="yellow"/>
            <w:rPrChange w:id="411" w:author="Giulia Masoero" w:date="2022-07-01T17:21:00Z">
              <w:rPr/>
            </w:rPrChange>
          </w:rPr>
          <w:delText>1.5-year-old alpine chamois</w:delText>
        </w:r>
        <w:r w:rsidRPr="00244A3B" w:rsidDel="000E528F">
          <w:rPr>
            <w:color w:val="auto"/>
          </w:rPr>
          <w:delText xml:space="preserve"> (</w:delText>
        </w:r>
        <w:r w:rsidRPr="00244A3B" w:rsidDel="000E528F">
          <w:rPr>
            <w:i/>
            <w:iCs/>
            <w:color w:val="auto"/>
          </w:rPr>
          <w:delText>Rupicapra rupicapra</w:delText>
        </w:r>
        <w:r w:rsidRPr="00244A3B" w:rsidDel="000E528F">
          <w:rPr>
            <w:color w:val="auto"/>
          </w:rPr>
          <w:delText>). The choice of age group was influenced by the life cycle of chamois and seasonal changes in climate and vegetation. The 1.5-year-old chamois are juveniles who have been feeding on their own for nearly a year. Chamois are usually weaned at 3 to 6 months of age</w:delText>
        </w:r>
        <w:r w:rsidR="00E809D2" w:rsidRPr="00244A3B" w:rsidDel="000E528F">
          <w:fldChar w:fldCharType="begin"/>
        </w:r>
        <w:r w:rsidR="00E809D2" w:rsidRPr="00244A3B" w:rsidDel="000E528F">
          <w:rPr>
            <w:color w:val="auto"/>
          </w:rPr>
          <w:del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delInstrText>
        </w:r>
        <w:r w:rsidR="00E809D2" w:rsidRPr="00244A3B" w:rsidDel="000E528F">
          <w:fldChar w:fldCharType="separate"/>
        </w:r>
        <w:r w:rsidR="00E809D2" w:rsidRPr="00244A3B" w:rsidDel="000E528F">
          <w:rPr>
            <w:noProof/>
            <w:color w:val="auto"/>
          </w:rPr>
          <w:delText>(Scornavacca et al. 2018)</w:delText>
        </w:r>
        <w:r w:rsidR="00E809D2" w:rsidRPr="00244A3B" w:rsidDel="000E528F">
          <w:fldChar w:fldCharType="end"/>
        </w:r>
      </w:del>
      <w:del w:id="412" w:author="Giulia Masoero" w:date="2022-06-29T16:22:00Z">
        <w:r w:rsidRPr="00244A3B" w:rsidDel="00E809D2">
          <w:rPr>
            <w:color w:val="auto"/>
          </w:rPr>
          <w:delText xml:space="preserve"> (Scornavacca et al., 2018)</w:delText>
        </w:r>
      </w:del>
      <w:del w:id="413" w:author="Giulia Masoero" w:date="2022-06-30T15:17:00Z">
        <w:r w:rsidRPr="00244A3B" w:rsidDel="000E528F">
          <w:rPr>
            <w:color w:val="auto"/>
          </w:rPr>
          <w:delText xml:space="preserve">, therefore by 1 year of age, the chamois are fully grown but still very vulnerable to external abiotic and biotic threats. The original set of data did not contain information about 1-year old individuals and therefore, the next best target group was decided to be the 1.5-year-old individuals. With the decreasing maternal care and increasing grazing behaviour, the change of ambient temperature is expected to affect the survival and the body mass of juveniles a lot more, compared to other age groups. </w:delText>
        </w:r>
      </w:del>
    </w:p>
    <w:p w14:paraId="3958CB92" w14:textId="77777777" w:rsidR="00294694" w:rsidRPr="00244A3B" w:rsidRDefault="00294694" w:rsidP="00BD5F31">
      <w:pPr>
        <w:pStyle w:val="Default"/>
        <w:spacing w:before="120" w:after="120" w:line="360" w:lineRule="auto"/>
        <w:ind w:firstLine="426"/>
        <w:rPr>
          <w:color w:val="auto"/>
        </w:rPr>
      </w:pPr>
    </w:p>
    <w:p w14:paraId="6A237410" w14:textId="67FA86AA" w:rsidR="00294694" w:rsidRPr="00244A3B" w:rsidDel="000E528F" w:rsidRDefault="00294694">
      <w:pPr>
        <w:pStyle w:val="Default"/>
        <w:spacing w:before="120" w:after="120" w:line="360" w:lineRule="auto"/>
        <w:ind w:firstLine="426"/>
        <w:rPr>
          <w:del w:id="414" w:author="Giulia Masoero" w:date="2022-06-30T15:17:00Z"/>
          <w:color w:val="auto"/>
        </w:rPr>
      </w:pPr>
      <w:del w:id="415" w:author="Giulia Masoero" w:date="2022-06-30T15:17:00Z">
        <w:r w:rsidRPr="00244A3B" w:rsidDel="000E528F">
          <w:rPr>
            <w:b/>
            <w:bCs/>
            <w:color w:val="auto"/>
          </w:rPr>
          <w:delText>Hunting records data</w:delText>
        </w:r>
      </w:del>
    </w:p>
    <w:p w14:paraId="6D287961" w14:textId="49A6DC9A" w:rsidR="00294694" w:rsidRPr="00244A3B" w:rsidDel="006864EE" w:rsidRDefault="00294694">
      <w:pPr>
        <w:pStyle w:val="Default"/>
        <w:spacing w:before="120" w:after="120" w:line="360" w:lineRule="auto"/>
        <w:ind w:firstLine="426"/>
        <w:rPr>
          <w:del w:id="416" w:author="Giulia Masoero" w:date="2022-06-30T15:12:00Z"/>
          <w:color w:val="auto"/>
        </w:rPr>
      </w:pPr>
      <w:del w:id="417" w:author="Giulia Masoero" w:date="2022-06-30T15:12:00Z">
        <w:r w:rsidRPr="00244A3B" w:rsidDel="006864EE">
          <w:rPr>
            <w:color w:val="auto"/>
          </w:rPr>
          <w:delText>The data, analysed in this study were from Ticino hunting bag records from 1992 to 2018. Overall, 34 017 animals were legally shot during the hunting period, which lasted for two weeks in September. The data included animals from the age of 0.5 to 22.5 years old but for the purpose of this study, only a subset of the data was used. The data subset with the target age group (1.5-year-old animals) included information about 7127 individuals. All animals were sexed and weighted (eviscerated). Juvenile chamois have low sexual size dimorphism, compared to adults</w:delText>
        </w:r>
        <w:r w:rsidR="00E809D2" w:rsidRPr="00244A3B" w:rsidDel="006864EE">
          <w:fldChar w:fldCharType="begin"/>
        </w:r>
        <w:r w:rsidR="00E809D2" w:rsidRPr="00244A3B" w:rsidDel="006864EE">
          <w:rPr>
            <w:color w:val="auto"/>
          </w:rPr>
          <w:delInstrText xml:space="preserve"> ADDIN ZOTERO_ITEM CSL_CITATION {"citationID":"2PAv4bmG","properties":{"formattedCitation":"(Garel et al. 2009; Garel et al. 2011)","plainCitation":"(Garel et al. 2009; Garel et al. 2011)","noteIndex":0},"citationItems":[{"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delInstrText>
        </w:r>
        <w:r w:rsidR="00E809D2" w:rsidRPr="00244A3B" w:rsidDel="006864EE">
          <w:fldChar w:fldCharType="separate"/>
        </w:r>
        <w:r w:rsidR="00E809D2" w:rsidRPr="00244A3B" w:rsidDel="006864EE">
          <w:rPr>
            <w:noProof/>
            <w:color w:val="auto"/>
          </w:rPr>
          <w:delText>(Garel et al. 2009; Garel et al. 2011)</w:delText>
        </w:r>
        <w:r w:rsidR="00E809D2" w:rsidRPr="00244A3B" w:rsidDel="006864EE">
          <w:fldChar w:fldCharType="end"/>
        </w:r>
      </w:del>
      <w:del w:id="418" w:author="Giulia Masoero" w:date="2022-06-29T16:23:00Z">
        <w:r w:rsidRPr="00244A3B" w:rsidDel="00E809D2">
          <w:rPr>
            <w:color w:val="auto"/>
          </w:rPr>
          <w:delText xml:space="preserve"> (Garel et al., 2009, 2011)</w:delText>
        </w:r>
      </w:del>
      <w:del w:id="419" w:author="Giulia Masoero" w:date="2022-06-30T15:12:00Z">
        <w:r w:rsidRPr="00244A3B" w:rsidDel="006864EE">
          <w:rPr>
            <w:color w:val="auto"/>
          </w:rPr>
          <w:delText xml:space="preserve">, which might have led to some inaccuracies in the young animals data. Out of the 7127 individuals, 3257 were female and 3870 were male. Both males and females have horns all year-round, even though female ones tend to be shorter. For the estimation of the age of the shot chamois, measurement of the teeth and the growth rings of their horns were used. </w:delText>
        </w:r>
      </w:del>
    </w:p>
    <w:p w14:paraId="26E7AAF5" w14:textId="77777777" w:rsidR="00294694" w:rsidRPr="00244A3B" w:rsidRDefault="00294694" w:rsidP="00BD5F31">
      <w:pPr>
        <w:pStyle w:val="Default"/>
        <w:spacing w:before="120" w:after="120" w:line="360" w:lineRule="auto"/>
        <w:ind w:firstLine="426"/>
        <w:rPr>
          <w:b/>
          <w:bCs/>
          <w:color w:val="auto"/>
        </w:rPr>
      </w:pPr>
    </w:p>
    <w:p w14:paraId="44C569D6" w14:textId="1E86729D" w:rsidR="00294694" w:rsidRPr="00244A3B" w:rsidRDefault="00294694" w:rsidP="00BD5F31">
      <w:pPr>
        <w:pStyle w:val="Default"/>
        <w:spacing w:before="120" w:after="120" w:line="360" w:lineRule="auto"/>
        <w:ind w:firstLine="426"/>
        <w:rPr>
          <w:color w:val="auto"/>
        </w:rPr>
      </w:pPr>
      <w:commentRangeStart w:id="420"/>
      <w:r w:rsidRPr="00244A3B">
        <w:rPr>
          <w:b/>
          <w:bCs/>
          <w:color w:val="auto"/>
        </w:rPr>
        <w:lastRenderedPageBreak/>
        <w:t>Statistical analysis</w:t>
      </w:r>
      <w:commentRangeEnd w:id="420"/>
      <w:r w:rsidR="003B7E01" w:rsidRPr="00244A3B">
        <w:rPr>
          <w:rStyle w:val="CommentReference"/>
          <w:color w:val="auto"/>
          <w:sz w:val="24"/>
          <w:szCs w:val="24"/>
          <w:lang w:val="en-US" w:eastAsia="en-US"/>
          <w:rPrChange w:id="421" w:author="Giulia Masoero" w:date="2022-07-01T17:21:00Z">
            <w:rPr>
              <w:rStyle w:val="CommentReference"/>
              <w:color w:val="auto"/>
              <w:lang w:val="en-US" w:eastAsia="en-US"/>
            </w:rPr>
          </w:rPrChange>
        </w:rPr>
        <w:commentReference w:id="420"/>
      </w:r>
    </w:p>
    <w:p w14:paraId="647A0A49" w14:textId="5B7B87FA" w:rsidR="00294694" w:rsidRPr="00244A3B" w:rsidDel="009B3413" w:rsidRDefault="00294694">
      <w:pPr>
        <w:pStyle w:val="Default"/>
        <w:spacing w:before="120" w:after="120" w:line="360" w:lineRule="auto"/>
        <w:ind w:firstLine="426"/>
        <w:rPr>
          <w:del w:id="422" w:author="Giulia Masoero" w:date="2022-06-30T15:27:00Z"/>
          <w:color w:val="auto"/>
        </w:rPr>
      </w:pPr>
      <w:del w:id="423" w:author="Giulia Masoero" w:date="2022-06-30T15:27:00Z">
        <w:r w:rsidRPr="00244A3B" w:rsidDel="009B3413">
          <w:rPr>
            <w:highlight w:val="yellow"/>
            <w:rPrChange w:id="424" w:author="Giulia Masoero" w:date="2022-07-01T17:21:00Z">
              <w:rPr/>
            </w:rPrChange>
          </w:rPr>
          <w:delText>The statistical programme Minitab was used to create linear models to examine the change of weight of 1.5-year-old individuals and the change of mean ambient temperature throughout the study.</w:delText>
        </w:r>
        <w:r w:rsidRPr="00244A3B" w:rsidDel="009B3413">
          <w:rPr>
            <w:color w:val="auto"/>
          </w:rPr>
          <w:delText xml:space="preserve"> The aim was to examine the nature of the relationships. Afterward, it had to be decided which analysis would be the most appropriate one in order to examine whether the mean ambient temperature of the area, where the chamois were shot, is connected to the change in body size. </w:delText>
        </w:r>
      </w:del>
    </w:p>
    <w:p w14:paraId="3B48A57B" w14:textId="0EBD5E5F" w:rsidR="00294694" w:rsidRPr="00244A3B" w:rsidRDefault="00294694" w:rsidP="00BD5F31">
      <w:pPr>
        <w:pStyle w:val="Default"/>
        <w:spacing w:before="120" w:after="120" w:line="360" w:lineRule="auto"/>
        <w:ind w:firstLine="426"/>
        <w:rPr>
          <w:color w:val="auto"/>
        </w:rPr>
      </w:pPr>
      <w:del w:id="425" w:author="Giulia Masoero" w:date="2022-06-30T15:27:00Z">
        <w:r w:rsidRPr="00244A3B" w:rsidDel="009B3413">
          <w:rPr>
            <w:color w:val="auto"/>
            <w:highlight w:val="yellow"/>
            <w:rPrChange w:id="426" w:author="Giulia Masoero" w:date="2022-07-01T17:21:00Z">
              <w:rPr>
                <w:color w:val="auto"/>
              </w:rPr>
            </w:rPrChange>
          </w:rPr>
          <w:delText>When it comes to analysing the impact of climate change, the most common method is the use of arbitrary climate periods, which do not always explain the biological response in the best way possible</w:delText>
        </w:r>
        <w:r w:rsidR="00E809D2" w:rsidRPr="00244A3B" w:rsidDel="009B3413">
          <w:rPr>
            <w:color w:val="auto"/>
            <w:highlight w:val="yellow"/>
          </w:rPr>
          <w:fldChar w:fldCharType="begin"/>
        </w:r>
        <w:r w:rsidR="00696CA2" w:rsidRPr="00244A3B" w:rsidDel="009B3413">
          <w:rPr>
            <w:color w:val="auto"/>
            <w:highlight w:val="yellow"/>
          </w:rPr>
          <w:del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delInstrText>
        </w:r>
        <w:r w:rsidR="00E809D2" w:rsidRPr="00244A3B" w:rsidDel="009B3413">
          <w:rPr>
            <w:color w:val="auto"/>
            <w:highlight w:val="yellow"/>
          </w:rPr>
          <w:fldChar w:fldCharType="separate"/>
        </w:r>
        <w:r w:rsidR="00696CA2" w:rsidRPr="00244A3B" w:rsidDel="009B3413">
          <w:rPr>
            <w:noProof/>
            <w:color w:val="auto"/>
            <w:highlight w:val="yellow"/>
          </w:rPr>
          <w:delText>(van de Pol et al. 2016)</w:delText>
        </w:r>
        <w:r w:rsidR="00E809D2" w:rsidRPr="00244A3B" w:rsidDel="009B3413">
          <w:rPr>
            <w:color w:val="auto"/>
            <w:highlight w:val="yellow"/>
          </w:rPr>
          <w:fldChar w:fldCharType="end"/>
        </w:r>
      </w:del>
      <w:del w:id="427" w:author="Giulia Masoero" w:date="2022-06-29T16:24:00Z">
        <w:r w:rsidRPr="00244A3B" w:rsidDel="00696CA2">
          <w:rPr>
            <w:color w:val="auto"/>
            <w:highlight w:val="yellow"/>
            <w:rPrChange w:id="428" w:author="Giulia Masoero" w:date="2022-07-01T17:21:00Z">
              <w:rPr>
                <w:color w:val="auto"/>
              </w:rPr>
            </w:rPrChange>
          </w:rPr>
          <w:delText xml:space="preserve"> (van de Pol et al., 2016)</w:delText>
        </w:r>
      </w:del>
      <w:del w:id="429" w:author="Giulia Masoero" w:date="2022-06-30T15:27:00Z">
        <w:r w:rsidRPr="00244A3B" w:rsidDel="009B3413">
          <w:rPr>
            <w:color w:val="auto"/>
            <w:highlight w:val="yellow"/>
            <w:rPrChange w:id="430" w:author="Giulia Masoero" w:date="2022-07-01T17:21:00Z">
              <w:rPr>
                <w:color w:val="auto"/>
              </w:rPr>
            </w:rPrChange>
          </w:rPr>
          <w:delText>. Sometimes if a trait shows no response to a weather variable, the reason might be a wrong choice of selected period to test when the trait is most sensitive to the predictor.</w:delText>
        </w:r>
        <w:r w:rsidRPr="00244A3B" w:rsidDel="009B3413">
          <w:rPr>
            <w:color w:val="auto"/>
          </w:rPr>
          <w:delText xml:space="preserve"> For that reason,</w:delText>
        </w:r>
      </w:del>
      <w:ins w:id="431" w:author="Giulia Masoero" w:date="2022-06-30T15:25:00Z">
        <w:r w:rsidR="009B3413" w:rsidRPr="00244A3B">
          <w:rPr>
            <w:color w:val="auto"/>
          </w:rPr>
          <w:t xml:space="preserve">As the </w:t>
        </w:r>
        <w:r w:rsidR="009B3413" w:rsidRPr="00244A3B">
          <w:rPr>
            <w:color w:val="auto"/>
            <w:highlight w:val="yellow"/>
          </w:rPr>
          <w:t>use of arbitrary climate periods</w:t>
        </w:r>
        <w:r w:rsidR="009B3413" w:rsidRPr="00244A3B">
          <w:rPr>
            <w:color w:val="auto"/>
          </w:rPr>
          <w:t xml:space="preserve"> </w:t>
        </w:r>
      </w:ins>
      <w:ins w:id="432" w:author="Giulia Masoero" w:date="2022-06-30T15:26:00Z">
        <w:r w:rsidR="009B3413" w:rsidRPr="00244A3B">
          <w:rPr>
            <w:color w:val="auto"/>
            <w:highlight w:val="yellow"/>
          </w:rPr>
          <w:t xml:space="preserve">do not always explain the biological response in the best way possible </w:t>
        </w:r>
        <w:r w:rsidR="009B3413" w:rsidRPr="00244A3B">
          <w:rPr>
            <w:color w:val="auto"/>
            <w:highlight w:val="yellow"/>
          </w:rPr>
          <w:fldChar w:fldCharType="begin"/>
        </w:r>
        <w:r w:rsidR="009B3413" w:rsidRPr="00244A3B">
          <w:rPr>
            <w:color w:val="auto"/>
            <w:highlight w:val="yellow"/>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9B3413" w:rsidRPr="00244A3B">
          <w:rPr>
            <w:color w:val="auto"/>
            <w:highlight w:val="yellow"/>
          </w:rPr>
          <w:fldChar w:fldCharType="separate"/>
        </w:r>
        <w:r w:rsidR="009B3413" w:rsidRPr="00244A3B">
          <w:rPr>
            <w:noProof/>
            <w:color w:val="auto"/>
            <w:highlight w:val="yellow"/>
          </w:rPr>
          <w:t>(van de Pol et al. 2016)</w:t>
        </w:r>
        <w:r w:rsidR="009B3413" w:rsidRPr="00244A3B">
          <w:rPr>
            <w:color w:val="auto"/>
            <w:highlight w:val="yellow"/>
          </w:rPr>
          <w:fldChar w:fldCharType="end"/>
        </w:r>
        <w:r w:rsidR="009B3413" w:rsidRPr="00244A3B">
          <w:rPr>
            <w:color w:val="auto"/>
          </w:rPr>
          <w:t xml:space="preserve">, we investigated the change </w:t>
        </w:r>
      </w:ins>
      <w:ins w:id="433" w:author="Giulia Masoero" w:date="2022-06-30T15:27:00Z">
        <w:r w:rsidR="009B3413" w:rsidRPr="00244A3B">
          <w:rPr>
            <w:color w:val="auto"/>
          </w:rPr>
          <w:t xml:space="preserve">in </w:t>
        </w:r>
        <w:r w:rsidR="009B3413" w:rsidRPr="00244A3B">
          <w:rPr>
            <w:color w:val="auto"/>
            <w:highlight w:val="yellow"/>
          </w:rPr>
          <w:t>weight of 1.5-year-old individuals</w:t>
        </w:r>
        <w:r w:rsidR="009B3413" w:rsidRPr="00244A3B">
          <w:rPr>
            <w:color w:val="auto"/>
          </w:rPr>
          <w:t xml:space="preserve"> in relation to mean ambient temperature using the </w:t>
        </w:r>
      </w:ins>
      <w:del w:id="434" w:author="Giulia Masoero" w:date="2022-06-30T15:27:00Z">
        <w:r w:rsidRPr="00244A3B" w:rsidDel="009B3413">
          <w:rPr>
            <w:color w:val="auto"/>
          </w:rPr>
          <w:delText xml:space="preserve"> the data for this project was analysed via the </w:delText>
        </w:r>
      </w:del>
      <w:r w:rsidRPr="00244A3B">
        <w:rPr>
          <w:color w:val="auto"/>
        </w:rPr>
        <w:t xml:space="preserve">R package </w:t>
      </w:r>
      <w:r w:rsidRPr="00244A3B">
        <w:rPr>
          <w:i/>
          <w:iCs/>
          <w:color w:val="auto"/>
        </w:rPr>
        <w:t>climwin</w:t>
      </w:r>
      <w:r w:rsidRPr="00244A3B">
        <w:rPr>
          <w:color w:val="auto"/>
        </w:rPr>
        <w:t xml:space="preserve">, and the function </w:t>
      </w:r>
      <w:proofErr w:type="spellStart"/>
      <w:r w:rsidRPr="00244A3B">
        <w:rPr>
          <w:i/>
          <w:iCs/>
          <w:color w:val="auto"/>
        </w:rPr>
        <w:t>slidingwin</w:t>
      </w:r>
      <w:proofErr w:type="spellEnd"/>
      <w:r w:rsidRPr="00244A3B">
        <w:rPr>
          <w:i/>
          <w:iCs/>
          <w:color w:val="auto"/>
        </w:rPr>
        <w:t xml:space="preserve"> </w:t>
      </w:r>
      <w:r w:rsidRPr="00244A3B">
        <w:rPr>
          <w:color w:val="auto"/>
        </w:rPr>
        <w:t>which detects the exact time window when a biological variable is most strongly affected by climate</w:t>
      </w:r>
      <w:ins w:id="435" w:author="Giulia Masoero" w:date="2022-06-29T16:24:00Z">
        <w:r w:rsidR="00696CA2" w:rsidRPr="00244A3B">
          <w:rPr>
            <w:color w:val="auto"/>
          </w:rPr>
          <w:t xml:space="preserve"> </w:t>
        </w:r>
      </w:ins>
      <w:r w:rsidR="00696CA2" w:rsidRPr="00244A3B">
        <w:rPr>
          <w:color w:val="auto"/>
        </w:rPr>
        <w:fldChar w:fldCharType="begin"/>
      </w:r>
      <w:r w:rsidR="00696CA2" w:rsidRPr="00244A3B">
        <w:rPr>
          <w:color w:val="auto"/>
        </w:rPr>
        <w:instrText xml:space="preserve"> ADDIN ZOTERO_ITEM CSL_CITATION {"citationID":"Sa853Qlc","properties":{"formattedCitation":"(Bailey and van de Pol 2016)","plainCitation":"(Bailey and van de Pol 2016)","noteIndex":0},"citationItems":[{"id":3436,"uris":["http://zotero.org/users/3388363/items/6KDGTHVA"],"itemData":{"id":343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non-dropping-particle":"van de"}],"issued":{"date-parts":[["2016",12,14]]},"citation-key":"baileyClimwinToolboxClimate2016"}}],"schema":"https://github.com/citation-style-language/schema/raw/master/csl-citation.json"} </w:instrText>
      </w:r>
      <w:r w:rsidR="00696CA2" w:rsidRPr="00244A3B">
        <w:rPr>
          <w:color w:val="auto"/>
        </w:rPr>
        <w:fldChar w:fldCharType="separate"/>
      </w:r>
      <w:r w:rsidR="00696CA2" w:rsidRPr="00244A3B">
        <w:rPr>
          <w:noProof/>
          <w:color w:val="auto"/>
        </w:rPr>
        <w:t>(Bailey and van de Pol 2016)</w:t>
      </w:r>
      <w:r w:rsidR="00696CA2" w:rsidRPr="00244A3B">
        <w:rPr>
          <w:color w:val="auto"/>
        </w:rPr>
        <w:fldChar w:fldCharType="end"/>
      </w:r>
      <w:del w:id="436" w:author="Giulia Masoero" w:date="2022-06-29T16:24:00Z">
        <w:r w:rsidRPr="00244A3B" w:rsidDel="00696CA2">
          <w:rPr>
            <w:color w:val="auto"/>
          </w:rPr>
          <w:delText xml:space="preserve"> (van de Pol et al., 2016)</w:delText>
        </w:r>
      </w:del>
      <w:r w:rsidRPr="00244A3B">
        <w:rPr>
          <w:color w:val="auto"/>
        </w:rPr>
        <w:t xml:space="preserve">. It is not always obvious exactly which environmental predictor or which life-history stage affects the expression of a trait the most. </w:t>
      </w:r>
      <w:commentRangeStart w:id="437"/>
      <w:r w:rsidRPr="00244A3B">
        <w:rPr>
          <w:color w:val="auto"/>
        </w:rPr>
        <w:t xml:space="preserve">Therefore, for the aim of this study, three separate </w:t>
      </w:r>
      <w:r w:rsidRPr="00244A3B">
        <w:rPr>
          <w:i/>
          <w:iCs/>
          <w:color w:val="auto"/>
        </w:rPr>
        <w:t xml:space="preserve">climwin </w:t>
      </w:r>
      <w:r w:rsidRPr="00244A3B">
        <w:rPr>
          <w:color w:val="auto"/>
        </w:rPr>
        <w:t xml:space="preserve">analysis were carried out, in order to find out the relative contribution of mean ambient temperature during three different life stages. </w:t>
      </w:r>
      <w:commentRangeEnd w:id="437"/>
      <w:r w:rsidR="00A72E87" w:rsidRPr="00244A3B">
        <w:rPr>
          <w:rStyle w:val="CommentReference"/>
          <w:color w:val="auto"/>
          <w:sz w:val="24"/>
          <w:szCs w:val="24"/>
          <w:lang w:val="en-US" w:eastAsia="en-US"/>
          <w:rPrChange w:id="438" w:author="Giulia Masoero" w:date="2022-07-01T17:21:00Z">
            <w:rPr>
              <w:rStyle w:val="CommentReference"/>
              <w:color w:val="auto"/>
              <w:lang w:val="en-US" w:eastAsia="en-US"/>
            </w:rPr>
          </w:rPrChange>
        </w:rPr>
        <w:commentReference w:id="437"/>
      </w:r>
    </w:p>
    <w:p w14:paraId="11D6D554" w14:textId="77777777" w:rsidR="009B3413" w:rsidRPr="00244A3B" w:rsidRDefault="009B3413" w:rsidP="00BD5F31">
      <w:pPr>
        <w:pStyle w:val="Default"/>
        <w:spacing w:before="120" w:after="120" w:line="360" w:lineRule="auto"/>
        <w:ind w:firstLine="426"/>
        <w:rPr>
          <w:ins w:id="439" w:author="Giulia Masoero" w:date="2022-06-30T15:27:00Z"/>
          <w:color w:val="auto"/>
        </w:rPr>
      </w:pPr>
    </w:p>
    <w:p w14:paraId="6D012058" w14:textId="5B6020CA" w:rsidR="00294694" w:rsidRPr="00244A3B" w:rsidRDefault="00294694" w:rsidP="00BD5F31">
      <w:pPr>
        <w:pStyle w:val="Default"/>
        <w:spacing w:before="120" w:after="120" w:line="360" w:lineRule="auto"/>
        <w:ind w:firstLine="426"/>
        <w:rPr>
          <w:color w:val="auto"/>
        </w:rPr>
      </w:pPr>
      <w:r w:rsidRPr="00244A3B">
        <w:rPr>
          <w:color w:val="auto"/>
        </w:rPr>
        <w:t xml:space="preserve">Climwin analysis </w:t>
      </w:r>
    </w:p>
    <w:p w14:paraId="5F42C6CE" w14:textId="2FED924A" w:rsidR="00294694" w:rsidRPr="00244A3B" w:rsidDel="008742AB" w:rsidRDefault="00294694">
      <w:pPr>
        <w:pStyle w:val="Default"/>
        <w:spacing w:before="120" w:after="120" w:line="360" w:lineRule="auto"/>
        <w:ind w:firstLine="426"/>
        <w:rPr>
          <w:del w:id="440" w:author="Giulia Masoero" w:date="2022-06-30T15:30:00Z"/>
          <w:color w:val="auto"/>
        </w:rPr>
      </w:pPr>
      <w:r w:rsidRPr="00244A3B">
        <w:rPr>
          <w:color w:val="auto"/>
        </w:rPr>
        <w:t>The overall approach for th</w:t>
      </w:r>
      <w:ins w:id="441" w:author="Giulia Masoero" w:date="2022-06-30T15:28:00Z">
        <w:r w:rsidR="009B3413" w:rsidRPr="00244A3B">
          <w:rPr>
            <w:color w:val="auto"/>
          </w:rPr>
          <w:t>e</w:t>
        </w:r>
      </w:ins>
      <w:del w:id="442" w:author="Giulia Masoero" w:date="2022-06-30T15:28:00Z">
        <w:r w:rsidRPr="00244A3B" w:rsidDel="009B3413">
          <w:rPr>
            <w:color w:val="auto"/>
          </w:rPr>
          <w:delText>is</w:delText>
        </w:r>
      </w:del>
      <w:r w:rsidRPr="00244A3B">
        <w:rPr>
          <w:color w:val="auto"/>
        </w:rPr>
        <w:t xml:space="preserve"> </w:t>
      </w:r>
      <w:r w:rsidRPr="00244A3B">
        <w:rPr>
          <w:i/>
          <w:iCs/>
          <w:color w:val="auto"/>
        </w:rPr>
        <w:t xml:space="preserve">climwin </w:t>
      </w:r>
      <w:r w:rsidRPr="00244A3B">
        <w:rPr>
          <w:color w:val="auto"/>
        </w:rPr>
        <w:t xml:space="preserve">analysis </w:t>
      </w:r>
      <w:del w:id="443" w:author="Giulia Masoero" w:date="2022-06-30T15:29:00Z">
        <w:r w:rsidRPr="00244A3B" w:rsidDel="009B3413">
          <w:rPr>
            <w:color w:val="auto"/>
          </w:rPr>
          <w:delText xml:space="preserve">was </w:delText>
        </w:r>
      </w:del>
      <w:ins w:id="444" w:author="Giulia Masoero" w:date="2022-06-30T15:29:00Z">
        <w:r w:rsidR="009B3413" w:rsidRPr="00244A3B">
          <w:rPr>
            <w:color w:val="auto"/>
          </w:rPr>
          <w:t xml:space="preserve">is </w:t>
        </w:r>
      </w:ins>
      <w:r w:rsidRPr="00244A3B">
        <w:rPr>
          <w:color w:val="auto"/>
        </w:rPr>
        <w:t xml:space="preserve">to compare the support by the data for competing hypotheses and to formalize them into regression models (van de Pol et al., 2016). </w:t>
      </w:r>
      <w:ins w:id="445" w:author="Giulia Masoero" w:date="2022-06-30T15:29:00Z">
        <w:r w:rsidR="009B3413" w:rsidRPr="00244A3B">
          <w:rPr>
            <w:color w:val="auto"/>
          </w:rPr>
          <w:t xml:space="preserve">The baseline model (without the addition of weather effects) </w:t>
        </w:r>
      </w:ins>
      <w:del w:id="446" w:author="Giulia Masoero" w:date="2022-06-30T15:29:00Z">
        <w:r w:rsidRPr="00244A3B" w:rsidDel="009B3413">
          <w:rPr>
            <w:color w:val="auto"/>
          </w:rPr>
          <w:delText>To begin with, a baseline model was determined, without the addition of weather effects. The most appropriate approach seemed to be a simple</w:delText>
        </w:r>
      </w:del>
      <w:ins w:id="447" w:author="Giulia Masoero" w:date="2022-06-30T15:29:00Z">
        <w:r w:rsidR="009B3413" w:rsidRPr="00244A3B">
          <w:rPr>
            <w:color w:val="auto"/>
          </w:rPr>
          <w:t>was a</w:t>
        </w:r>
      </w:ins>
      <w:r w:rsidRPr="00244A3B">
        <w:rPr>
          <w:color w:val="auto"/>
        </w:rPr>
        <w:t xml:space="preserve"> linear model </w:t>
      </w:r>
      <w:ins w:id="448" w:author="Giulia Masoero" w:date="2022-06-30T15:29:00Z">
        <w:r w:rsidR="009B3413" w:rsidRPr="00244A3B">
          <w:rPr>
            <w:color w:val="auto"/>
          </w:rPr>
          <w:t xml:space="preserve">where </w:t>
        </w:r>
      </w:ins>
      <w:del w:id="449" w:author="Giulia Masoero" w:date="2022-06-30T15:29:00Z">
        <w:r w:rsidRPr="00244A3B" w:rsidDel="009B3413">
          <w:rPr>
            <w:color w:val="auto"/>
          </w:rPr>
          <w:delText>since the weight of the 1.5-year-old chamois was equally distributed. The</w:delText>
        </w:r>
      </w:del>
      <w:ins w:id="450" w:author="Giulia Masoero" w:date="2022-06-30T15:29:00Z">
        <w:r w:rsidR="009B3413" w:rsidRPr="00244A3B">
          <w:rPr>
            <w:color w:val="auto"/>
          </w:rPr>
          <w:t>the</w:t>
        </w:r>
      </w:ins>
      <w:r w:rsidRPr="00244A3B">
        <w:rPr>
          <w:color w:val="auto"/>
        </w:rPr>
        <w:t xml:space="preserve"> weight was analysed in relation to sex and elevation</w:t>
      </w:r>
      <w:del w:id="451" w:author="Giulia Masoero" w:date="2022-06-30T15:30:00Z">
        <w:r w:rsidRPr="00244A3B" w:rsidDel="008742AB">
          <w:rPr>
            <w:color w:val="auto"/>
          </w:rPr>
          <w:delText xml:space="preserve">, so the resulted baseline model was baseline = lm(weight ~ sex + altitude, data = data). </w:delText>
        </w:r>
      </w:del>
      <w:ins w:id="452" w:author="Giulia Masoero" w:date="2022-06-30T15:30:00Z">
        <w:r w:rsidR="008742AB" w:rsidRPr="00244A3B">
          <w:rPr>
            <w:color w:val="auto"/>
          </w:rPr>
          <w:t>.</w:t>
        </w:r>
      </w:ins>
    </w:p>
    <w:p w14:paraId="1FD1A9F9" w14:textId="4FBE9CDF" w:rsidR="00294694" w:rsidRPr="00244A3B" w:rsidRDefault="00294694" w:rsidP="00BD5F31">
      <w:pPr>
        <w:pStyle w:val="Default"/>
        <w:spacing w:before="120" w:after="120" w:line="360" w:lineRule="auto"/>
        <w:ind w:firstLine="426"/>
        <w:rPr>
          <w:color w:val="auto"/>
        </w:rPr>
      </w:pPr>
      <w:del w:id="453" w:author="Giulia Masoero" w:date="2022-06-30T15:30:00Z">
        <w:r w:rsidRPr="00244A3B" w:rsidDel="008742AB">
          <w:rPr>
            <w:color w:val="auto"/>
          </w:rPr>
          <w:delText xml:space="preserve">Following this, a </w:delText>
        </w:r>
      </w:del>
      <w:ins w:id="454" w:author="Giulia Masoero" w:date="2022-06-30T15:30:00Z">
        <w:r w:rsidR="008742AB" w:rsidRPr="00244A3B">
          <w:rPr>
            <w:color w:val="auto"/>
          </w:rPr>
          <w:t xml:space="preserve"> A </w:t>
        </w:r>
      </w:ins>
      <w:r w:rsidRPr="00244A3B">
        <w:rPr>
          <w:color w:val="auto"/>
        </w:rPr>
        <w:t>candidate model set was</w:t>
      </w:r>
      <w:ins w:id="455" w:author="Giulia Masoero" w:date="2022-06-30T15:30:00Z">
        <w:r w:rsidR="008742AB" w:rsidRPr="00244A3B">
          <w:rPr>
            <w:color w:val="auto"/>
          </w:rPr>
          <w:t xml:space="preserve"> then</w:t>
        </w:r>
      </w:ins>
      <w:r w:rsidRPr="00244A3B">
        <w:rPr>
          <w:color w:val="auto"/>
        </w:rPr>
        <w:t xml:space="preserve"> created by including the weather variable of interest</w:t>
      </w:r>
      <w:ins w:id="456" w:author="Giulia Masoero" w:date="2022-06-30T15:30:00Z">
        <w:r w:rsidR="008742AB" w:rsidRPr="00244A3B">
          <w:rPr>
            <w:color w:val="auto"/>
          </w:rPr>
          <w:t xml:space="preserve">, </w:t>
        </w:r>
      </w:ins>
      <w:del w:id="457" w:author="Giulia Masoero" w:date="2022-06-30T15:30:00Z">
        <w:r w:rsidRPr="00244A3B" w:rsidDel="008742AB">
          <w:rPr>
            <w:color w:val="auto"/>
          </w:rPr>
          <w:delText>.</w:delText>
        </w:r>
      </w:del>
      <w:ins w:id="458" w:author="Giulia Masoero" w:date="2022-06-30T15:31:00Z">
        <w:r w:rsidR="008742AB" w:rsidRPr="00244A3B">
          <w:rPr>
            <w:color w:val="auto"/>
          </w:rPr>
          <w:t xml:space="preserve">in this study the </w:t>
        </w:r>
      </w:ins>
      <w:del w:id="459" w:author="Giulia Masoero" w:date="2022-06-30T15:31:00Z">
        <w:r w:rsidRPr="00244A3B" w:rsidDel="008742AB">
          <w:rPr>
            <w:color w:val="auto"/>
          </w:rPr>
          <w:delText xml:space="preserve"> </w:delText>
        </w:r>
      </w:del>
      <w:del w:id="460" w:author="Giulia Masoero" w:date="2022-06-30T15:30:00Z">
        <w:r w:rsidRPr="00244A3B" w:rsidDel="008742AB">
          <w:rPr>
            <w:color w:val="auto"/>
          </w:rPr>
          <w:delText xml:space="preserve">The choice of variable for this study was </w:delText>
        </w:r>
      </w:del>
      <w:r w:rsidRPr="00244A3B">
        <w:rPr>
          <w:color w:val="auto"/>
        </w:rPr>
        <w:t xml:space="preserve">mean </w:t>
      </w:r>
      <w:ins w:id="461" w:author="Giulia Masoero" w:date="2022-06-30T15:31:00Z">
        <w:r w:rsidR="008742AB" w:rsidRPr="00244A3B">
          <w:rPr>
            <w:color w:val="auto"/>
          </w:rPr>
          <w:t xml:space="preserve">daily </w:t>
        </w:r>
      </w:ins>
      <w:r w:rsidRPr="00244A3B">
        <w:rPr>
          <w:color w:val="auto"/>
        </w:rPr>
        <w:t>ambient temperature (℃).</w:t>
      </w:r>
      <w:ins w:id="462" w:author="Giulia Masoero" w:date="2022-06-30T15:33:00Z">
        <w:r w:rsidR="008742AB" w:rsidRPr="00244A3B">
          <w:rPr>
            <w:color w:val="auto"/>
          </w:rPr>
          <w:t xml:space="preserve"> Non-linear effects of temperature on body weight were </w:t>
        </w:r>
      </w:ins>
      <w:ins w:id="463" w:author="Giulia Masoero" w:date="2022-06-30T15:34:00Z">
        <w:r w:rsidR="008742AB" w:rsidRPr="00244A3B">
          <w:rPr>
            <w:color w:val="auto"/>
          </w:rPr>
          <w:t xml:space="preserve">taken into account by checking for both linear and quadratic trends. </w:t>
        </w:r>
      </w:ins>
      <w:del w:id="464" w:author="Giulia Masoero" w:date="2022-06-30T15:34:00Z">
        <w:r w:rsidRPr="00244A3B" w:rsidDel="008742AB">
          <w:rPr>
            <w:color w:val="auto"/>
          </w:rPr>
          <w:delText xml:space="preserve"> </w:delText>
        </w:r>
      </w:del>
      <w:r w:rsidRPr="00244A3B">
        <w:rPr>
          <w:color w:val="auto"/>
        </w:rPr>
        <w:t xml:space="preserve">An absolute time window was chosen for the analysis, </w:t>
      </w:r>
      <w:ins w:id="465" w:author="Giulia Masoero" w:date="2022-06-30T15:31:00Z">
        <w:r w:rsidR="008742AB" w:rsidRPr="00244A3B">
          <w:rPr>
            <w:color w:val="auto"/>
          </w:rPr>
          <w:t>A</w:t>
        </w:r>
      </w:ins>
      <w:del w:id="466" w:author="Giulia Masoero" w:date="2022-06-30T15:31:00Z">
        <w:r w:rsidRPr="00244A3B" w:rsidDel="008742AB">
          <w:rPr>
            <w:color w:val="auto"/>
          </w:rPr>
          <w:delText>a</w:delText>
        </w:r>
      </w:del>
      <w:r w:rsidRPr="00244A3B">
        <w:rPr>
          <w:color w:val="auto"/>
        </w:rPr>
        <w:t>s most of the chamois were shot during a two-week period at the end of September</w:t>
      </w:r>
      <w:ins w:id="467" w:author="Giulia Masoero" w:date="2022-06-30T15:31:00Z">
        <w:r w:rsidR="008742AB" w:rsidRPr="00244A3B">
          <w:rPr>
            <w:color w:val="auto"/>
          </w:rPr>
          <w:t xml:space="preserve"> we chose an absolute time window for the analyses instead of an individual specific time window.</w:t>
        </w:r>
      </w:ins>
      <w:ins w:id="468" w:author="Giulia Masoero" w:date="2022-06-30T15:32:00Z">
        <w:r w:rsidR="008742AB" w:rsidRPr="00244A3B">
          <w:rPr>
            <w:color w:val="auto"/>
          </w:rPr>
          <w:t xml:space="preserve"> As reference day we chose the last date of </w:t>
        </w:r>
      </w:ins>
      <w:ins w:id="469" w:author="Giulia Masoero" w:date="2022-06-30T15:33:00Z">
        <w:r w:rsidR="008742AB" w:rsidRPr="00244A3B">
          <w:rPr>
            <w:color w:val="auto"/>
          </w:rPr>
          <w:t>shooting</w:t>
        </w:r>
      </w:ins>
      <w:ins w:id="470" w:author="Giulia Masoero" w:date="2022-06-30T15:32:00Z">
        <w:r w:rsidR="008742AB" w:rsidRPr="00244A3B">
          <w:rPr>
            <w:color w:val="auto"/>
          </w:rPr>
          <w:t xml:space="preserve">  pe</w:t>
        </w:r>
      </w:ins>
      <w:ins w:id="471" w:author="Giulia Masoero" w:date="2022-06-30T15:33:00Z">
        <w:r w:rsidR="008742AB" w:rsidRPr="00244A3B">
          <w:rPr>
            <w:color w:val="auto"/>
          </w:rPr>
          <w:t xml:space="preserve">riod </w:t>
        </w:r>
      </w:ins>
      <w:del w:id="472" w:author="Giulia Masoero" w:date="2022-06-30T15:32:00Z">
        <w:r w:rsidRPr="00244A3B" w:rsidDel="008742AB">
          <w:rPr>
            <w:color w:val="auto"/>
          </w:rPr>
          <w:delText xml:space="preserve">, and therefore, it was assumed that all individuals share the same weather window. </w:delText>
        </w:r>
        <w:commentRangeStart w:id="473"/>
        <w:r w:rsidRPr="00244A3B" w:rsidDel="008742AB">
          <w:rPr>
            <w:color w:val="auto"/>
          </w:rPr>
          <w:delText xml:space="preserve">The reference day was chosen, by picking the last day in September, during which any individuals were shot </w:delText>
        </w:r>
      </w:del>
      <w:r w:rsidRPr="00244A3B">
        <w:rPr>
          <w:color w:val="auto"/>
        </w:rPr>
        <w:t>(September 24</w:t>
      </w:r>
      <w:r w:rsidRPr="00244A3B">
        <w:rPr>
          <w:color w:val="auto"/>
          <w:vertAlign w:val="superscript"/>
          <w:rPrChange w:id="474" w:author="Giulia Masoero" w:date="2022-07-01T17:21:00Z">
            <w:rPr>
              <w:color w:val="auto"/>
            </w:rPr>
          </w:rPrChange>
        </w:rPr>
        <w:t>th</w:t>
      </w:r>
      <w:r w:rsidRPr="00244A3B">
        <w:rPr>
          <w:color w:val="auto"/>
        </w:rPr>
        <w:t xml:space="preserve">). </w:t>
      </w:r>
      <w:commentRangeEnd w:id="473"/>
      <w:r w:rsidR="0086687E" w:rsidRPr="00244A3B">
        <w:rPr>
          <w:rStyle w:val="CommentReference"/>
          <w:color w:val="auto"/>
          <w:sz w:val="24"/>
          <w:szCs w:val="24"/>
          <w:lang w:val="en-US" w:eastAsia="en-US"/>
          <w:rPrChange w:id="475" w:author="Giulia Masoero" w:date="2022-07-01T17:21:00Z">
            <w:rPr>
              <w:rStyle w:val="CommentReference"/>
              <w:color w:val="auto"/>
              <w:lang w:val="en-US" w:eastAsia="en-US"/>
            </w:rPr>
          </w:rPrChange>
        </w:rPr>
        <w:commentReference w:id="473"/>
      </w:r>
      <w:del w:id="476" w:author="Giulia Masoero" w:date="2022-06-30T15:34:00Z">
        <w:r w:rsidRPr="00244A3B" w:rsidDel="008742AB">
          <w:rPr>
            <w:color w:val="auto"/>
          </w:rPr>
          <w:delText xml:space="preserve">In addition, it was tested whether the relationship between weight and temperature can be nonlinear so both </w:delText>
        </w:r>
        <w:r w:rsidRPr="00244A3B" w:rsidDel="008742AB">
          <w:rPr>
            <w:color w:val="auto"/>
            <w:highlight w:val="yellow"/>
            <w:rPrChange w:id="477" w:author="Giulia Masoero" w:date="2022-07-01T17:21:00Z">
              <w:rPr>
                <w:color w:val="auto"/>
              </w:rPr>
            </w:rPrChange>
          </w:rPr>
          <w:delText>linear and quadratic response curves</w:delText>
        </w:r>
        <w:r w:rsidRPr="00244A3B" w:rsidDel="008742AB">
          <w:rPr>
            <w:color w:val="auto"/>
          </w:rPr>
          <w:delText xml:space="preserve"> were included.</w:delText>
        </w:r>
      </w:del>
      <w:r w:rsidRPr="00244A3B">
        <w:rPr>
          <w:color w:val="auto"/>
        </w:rPr>
        <w:t xml:space="preserve"> </w:t>
      </w:r>
    </w:p>
    <w:p w14:paraId="30D8E3F8"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Three different critical time windows were tested in the three </w:t>
      </w:r>
      <w:r w:rsidRPr="00244A3B">
        <w:rPr>
          <w:i/>
          <w:iCs/>
          <w:color w:val="auto"/>
        </w:rPr>
        <w:t xml:space="preserve">climwin </w:t>
      </w:r>
      <w:r w:rsidRPr="00244A3B">
        <w:rPr>
          <w:color w:val="auto"/>
        </w:rPr>
        <w:t xml:space="preserve">analysis (Fig. 2). The consideration of different time windows is important for the identification of the “best” time window. It also allows for the identification of co-occurring effects of short-lag and long-lag weather signals that could influence individuals in different stages of their lives (Bailey &amp; van de Pol, 2016) </w:t>
      </w:r>
    </w:p>
    <w:p w14:paraId="3B6AA5A4" w14:textId="77777777" w:rsidR="00294694" w:rsidRPr="00244A3B" w:rsidRDefault="00294694" w:rsidP="00BD5F31">
      <w:pPr>
        <w:pStyle w:val="Default"/>
        <w:spacing w:before="120" w:after="120" w:line="360" w:lineRule="auto"/>
        <w:ind w:firstLine="426"/>
        <w:rPr>
          <w:color w:val="auto"/>
        </w:rPr>
      </w:pPr>
    </w:p>
    <w:p w14:paraId="4D316DE6" w14:textId="3EDB4051" w:rsidR="00294694" w:rsidRPr="00244A3B" w:rsidRDefault="00294694" w:rsidP="00BD5F31">
      <w:pPr>
        <w:pStyle w:val="Default"/>
        <w:spacing w:before="120" w:after="120" w:line="360" w:lineRule="auto"/>
        <w:ind w:firstLine="426"/>
        <w:rPr>
          <w:color w:val="auto"/>
        </w:rPr>
      </w:pPr>
      <w:r w:rsidRPr="00244A3B">
        <w:rPr>
          <w:color w:val="auto"/>
        </w:rPr>
        <w:t xml:space="preserve">Figure 2. A graph that explains the choice of critical time windows to test in the </w:t>
      </w:r>
      <w:r w:rsidRPr="00244A3B">
        <w:rPr>
          <w:i/>
          <w:iCs/>
          <w:color w:val="auto"/>
        </w:rPr>
        <w:t xml:space="preserve">climwin </w:t>
      </w:r>
      <w:r w:rsidRPr="00244A3B">
        <w:rPr>
          <w:color w:val="auto"/>
        </w:rPr>
        <w:t>analysis and how they relate to time (days) according to the reference day (24</w:t>
      </w:r>
      <w:r w:rsidRPr="00244A3B">
        <w:rPr>
          <w:color w:val="auto"/>
          <w:vertAlign w:val="superscript"/>
          <w:rPrChange w:id="478" w:author="Giulia Masoero" w:date="2022-07-01T17:21:00Z">
            <w:rPr>
              <w:color w:val="auto"/>
            </w:rPr>
          </w:rPrChange>
        </w:rPr>
        <w:t>th</w:t>
      </w:r>
      <w:r w:rsidRPr="00244A3B">
        <w:rPr>
          <w:color w:val="auto"/>
        </w:rPr>
        <w:t xml:space="preserve"> of September). </w:t>
      </w:r>
      <w:ins w:id="479" w:author="Giulia Masoero" w:date="2022-05-30T15:15:00Z">
        <w:r w:rsidR="0086687E" w:rsidRPr="00244A3B">
          <w:rPr>
            <w:color w:val="auto"/>
          </w:rPr>
          <w:t>[see pdf]</w:t>
        </w:r>
      </w:ins>
    </w:p>
    <w:p w14:paraId="7C52012B" w14:textId="699A2932" w:rsidR="00294694" w:rsidRPr="00244A3B" w:rsidRDefault="00294694" w:rsidP="00BD5F31">
      <w:pPr>
        <w:pStyle w:val="Default"/>
        <w:spacing w:before="120" w:after="120" w:line="360" w:lineRule="auto"/>
        <w:ind w:firstLine="426"/>
        <w:rPr>
          <w:color w:val="auto"/>
        </w:rPr>
      </w:pPr>
      <w:r w:rsidRPr="00244A3B">
        <w:rPr>
          <w:color w:val="auto"/>
        </w:rPr>
        <w:lastRenderedPageBreak/>
        <w:t xml:space="preserve">Window 1 (Juvenile period) </w:t>
      </w:r>
      <w:ins w:id="480" w:author="Giulia Masoero" w:date="2022-05-30T15:23:00Z">
        <w:r w:rsidR="00723447" w:rsidRPr="00244A3B">
          <w:rPr>
            <w:color w:val="auto"/>
          </w:rPr>
          <w:t xml:space="preserve"> (150-0 before reference day – 24</w:t>
        </w:r>
        <w:r w:rsidR="00723447" w:rsidRPr="00244A3B">
          <w:rPr>
            <w:color w:val="auto"/>
            <w:vertAlign w:val="superscript"/>
            <w:rPrChange w:id="481" w:author="Giulia Masoero" w:date="2022-07-01T17:21:00Z">
              <w:rPr>
                <w:color w:val="auto"/>
              </w:rPr>
            </w:rPrChange>
          </w:rPr>
          <w:t>th</w:t>
        </w:r>
        <w:r w:rsidR="00723447" w:rsidRPr="00244A3B">
          <w:rPr>
            <w:color w:val="auto"/>
          </w:rPr>
          <w:t xml:space="preserve"> September)</w:t>
        </w:r>
      </w:ins>
    </w:p>
    <w:p w14:paraId="7103CF0C" w14:textId="77777777" w:rsidR="00294694" w:rsidRPr="00244A3B" w:rsidRDefault="00294694" w:rsidP="00BD5F31">
      <w:pPr>
        <w:pStyle w:val="Default"/>
        <w:spacing w:before="120" w:after="120" w:line="360" w:lineRule="auto"/>
        <w:ind w:firstLine="426"/>
        <w:rPr>
          <w:color w:val="auto"/>
        </w:rPr>
      </w:pPr>
      <w:r w:rsidRPr="00244A3B">
        <w:rPr>
          <w:color w:val="auto"/>
        </w:rPr>
        <w:t>The first tested window was the period before the 1.5-year-old chamois were shot. The last five months (day 150 / 24</w:t>
      </w:r>
      <w:r w:rsidRPr="00244A3B">
        <w:rPr>
          <w:color w:val="auto"/>
          <w:vertAlign w:val="superscript"/>
          <w:rPrChange w:id="482" w:author="Giulia Masoero" w:date="2022-07-01T17:21:00Z">
            <w:rPr>
              <w:color w:val="auto"/>
            </w:rPr>
          </w:rPrChange>
        </w:rPr>
        <w:t>th</w:t>
      </w:r>
      <w:r w:rsidRPr="00244A3B">
        <w:rPr>
          <w:color w:val="auto"/>
        </w:rPr>
        <w:t xml:space="preserve"> of April) before the reference day (24</w:t>
      </w:r>
      <w:r w:rsidRPr="00244A3B">
        <w:rPr>
          <w:color w:val="auto"/>
          <w:vertAlign w:val="superscript"/>
          <w:rPrChange w:id="483" w:author="Giulia Masoero" w:date="2022-07-01T17:21:00Z">
            <w:rPr>
              <w:color w:val="auto"/>
            </w:rPr>
          </w:rPrChange>
        </w:rPr>
        <w:t>th</w:t>
      </w:r>
      <w:r w:rsidRPr="00244A3B">
        <w:rPr>
          <w:color w:val="auto"/>
        </w:rPr>
        <w:t xml:space="preserve"> of September) were analysed, as this is the spring-summer period, when the juveniles are foraging and feeding on their own for the first time after the end of the cold months. In addition, they are not dependent on their mothers’ care anymore and therefore, they are expected to be vulnerable to changing biotic and abiotic factors. </w:t>
      </w:r>
      <w:r w:rsidRPr="00244A3B">
        <w:rPr>
          <w:color w:val="auto"/>
          <w:highlight w:val="yellow"/>
          <w:rPrChange w:id="484" w:author="Giulia Masoero" w:date="2022-07-01T17:21:00Z">
            <w:rPr>
              <w:color w:val="auto"/>
            </w:rPr>
          </w:rPrChange>
        </w:rPr>
        <w:t>The autumn-winter period was not tested here because there is usually no significant growth happening during the cold months</w:t>
      </w:r>
      <w:r w:rsidRPr="00244A3B">
        <w:rPr>
          <w:color w:val="auto"/>
        </w:rPr>
        <w:t xml:space="preserve">, as individuals are using resources and energy mainly trying to survive the harsh weather conditions, and not for growing (Monteith et al., 2013). </w:t>
      </w:r>
    </w:p>
    <w:p w14:paraId="3A2AE616" w14:textId="5CF86B23" w:rsidR="00294694" w:rsidRPr="00244A3B" w:rsidRDefault="00294694" w:rsidP="00BD5F31">
      <w:pPr>
        <w:pStyle w:val="Default"/>
        <w:spacing w:before="120" w:after="120" w:line="360" w:lineRule="auto"/>
        <w:ind w:firstLine="426"/>
        <w:rPr>
          <w:color w:val="auto"/>
        </w:rPr>
      </w:pPr>
      <w:r w:rsidRPr="00244A3B">
        <w:rPr>
          <w:color w:val="auto"/>
        </w:rPr>
        <w:t xml:space="preserve">Window 2 (Lactation period) </w:t>
      </w:r>
      <w:ins w:id="485" w:author="Giulia Masoero" w:date="2022-05-30T15:23:00Z">
        <w:r w:rsidR="00723447" w:rsidRPr="00244A3B">
          <w:rPr>
            <w:color w:val="auto"/>
          </w:rPr>
          <w:t>(480-365)</w:t>
        </w:r>
      </w:ins>
    </w:p>
    <w:p w14:paraId="7CC96000" w14:textId="77777777" w:rsidR="00F12D76" w:rsidRPr="00244A3B" w:rsidRDefault="00294694" w:rsidP="00BD5F31">
      <w:pPr>
        <w:pStyle w:val="Default"/>
        <w:spacing w:before="120" w:after="120" w:line="360" w:lineRule="auto"/>
        <w:ind w:firstLine="426"/>
      </w:pPr>
      <w:r w:rsidRPr="00244A3B">
        <w:rPr>
          <w:color w:val="auto"/>
        </w:rPr>
        <w:t>The second tested time window was the period from one year (day 365 / 24</w:t>
      </w:r>
      <w:r w:rsidRPr="00244A3B">
        <w:rPr>
          <w:color w:val="auto"/>
          <w:vertAlign w:val="superscript"/>
          <w:rPrChange w:id="486" w:author="Giulia Masoero" w:date="2022-07-01T17:21:00Z">
            <w:rPr>
              <w:color w:val="auto"/>
            </w:rPr>
          </w:rPrChange>
        </w:rPr>
        <w:t>th</w:t>
      </w:r>
      <w:r w:rsidRPr="00244A3B">
        <w:rPr>
          <w:color w:val="auto"/>
        </w:rPr>
        <w:t xml:space="preserve"> of September) before the reference day (24</w:t>
      </w:r>
      <w:r w:rsidRPr="00244A3B">
        <w:rPr>
          <w:color w:val="auto"/>
          <w:vertAlign w:val="superscript"/>
          <w:rPrChange w:id="487" w:author="Giulia Masoero" w:date="2022-07-01T17:21:00Z">
            <w:rPr>
              <w:color w:val="auto"/>
            </w:rPr>
          </w:rPrChange>
        </w:rPr>
        <w:t>th</w:t>
      </w:r>
      <w:r w:rsidRPr="00244A3B">
        <w:rPr>
          <w:color w:val="auto"/>
        </w:rPr>
        <w:t xml:space="preserve"> of September) until 1</w:t>
      </w:r>
      <w:r w:rsidRPr="00244A3B">
        <w:rPr>
          <w:color w:val="auto"/>
          <w:vertAlign w:val="superscript"/>
          <w:rPrChange w:id="488" w:author="Giulia Masoero" w:date="2022-07-01T17:21:00Z">
            <w:rPr>
              <w:color w:val="auto"/>
            </w:rPr>
          </w:rPrChange>
        </w:rPr>
        <w:t>st</w:t>
      </w:r>
      <w:r w:rsidRPr="00244A3B">
        <w:rPr>
          <w:color w:val="auto"/>
        </w:rPr>
        <w:t xml:space="preserve"> of June (day 480), when the last births of chamois are expected since the young (kids) are born during late spring (May-June). This window has a length </w:t>
      </w:r>
      <w:commentRangeStart w:id="489"/>
      <w:r w:rsidRPr="00244A3B">
        <w:rPr>
          <w:color w:val="auto"/>
        </w:rPr>
        <w:t xml:space="preserve">of 115 days, </w:t>
      </w:r>
      <w:commentRangeEnd w:id="489"/>
      <w:r w:rsidR="00723447" w:rsidRPr="00244A3B">
        <w:rPr>
          <w:rStyle w:val="CommentReference"/>
          <w:color w:val="auto"/>
          <w:sz w:val="24"/>
          <w:szCs w:val="24"/>
          <w:lang w:val="en-US" w:eastAsia="en-US"/>
          <w:rPrChange w:id="490" w:author="Giulia Masoero" w:date="2022-07-01T17:21:00Z">
            <w:rPr>
              <w:rStyle w:val="CommentReference"/>
              <w:color w:val="auto"/>
              <w:lang w:val="en-US" w:eastAsia="en-US"/>
            </w:rPr>
          </w:rPrChange>
        </w:rPr>
        <w:commentReference w:id="489"/>
      </w:r>
      <w:r w:rsidRPr="00244A3B">
        <w:rPr>
          <w:color w:val="auto"/>
        </w:rPr>
        <w:t xml:space="preserve">and it was chosen in order to examine whether the ambient </w:t>
      </w:r>
      <w:r w:rsidR="00F12D76" w:rsidRPr="00244A3B">
        <w:t xml:space="preserve">temperature during the initial few months of the chamois’ lives, when they are nursed by their mothers, affects their body growth. </w:t>
      </w:r>
    </w:p>
    <w:p w14:paraId="5474D75C" w14:textId="7BFEA2B1" w:rsidR="00F12D76" w:rsidRPr="00244A3B" w:rsidRDefault="00F12D76" w:rsidP="00BD5F31">
      <w:pPr>
        <w:pStyle w:val="Default"/>
        <w:spacing w:before="120" w:after="120" w:line="360" w:lineRule="auto"/>
        <w:ind w:firstLine="426"/>
      </w:pPr>
      <w:r w:rsidRPr="00244A3B">
        <w:t xml:space="preserve">Window 3 (Gestation period) </w:t>
      </w:r>
      <w:ins w:id="491" w:author="Giulia Masoero" w:date="2022-05-30T15:24:00Z">
        <w:r w:rsidR="00723447" w:rsidRPr="00244A3B">
          <w:t>(661 – 481)</w:t>
        </w:r>
      </w:ins>
    </w:p>
    <w:p w14:paraId="2176CBE6" w14:textId="77777777" w:rsidR="00F12D76" w:rsidRPr="00244A3B" w:rsidRDefault="00F12D76" w:rsidP="00BD5F31">
      <w:pPr>
        <w:pStyle w:val="Default"/>
        <w:spacing w:before="120" w:after="120" w:line="360" w:lineRule="auto"/>
        <w:ind w:firstLine="426"/>
      </w:pPr>
      <w:r w:rsidRPr="00244A3B">
        <w:t>The last tested time window had a length of 180 days and covered the period of 661 days (1</w:t>
      </w:r>
      <w:r w:rsidRPr="00244A3B">
        <w:rPr>
          <w:vertAlign w:val="superscript"/>
          <w:rPrChange w:id="492" w:author="Giulia Masoero" w:date="2022-07-01T17:21:00Z">
            <w:rPr/>
          </w:rPrChange>
        </w:rPr>
        <w:t>st</w:t>
      </w:r>
      <w:r w:rsidRPr="00244A3B">
        <w:t xml:space="preserve"> of December) until 481 days (31</w:t>
      </w:r>
      <w:r w:rsidRPr="00244A3B">
        <w:rPr>
          <w:vertAlign w:val="superscript"/>
          <w:rPrChange w:id="493" w:author="Giulia Masoero" w:date="2022-07-01T17:21:00Z">
            <w:rPr/>
          </w:rPrChange>
        </w:rPr>
        <w:t>st</w:t>
      </w:r>
      <w:r w:rsidRPr="00244A3B">
        <w:t xml:space="preserve"> of May) before the reference day. </w:t>
      </w:r>
      <w:r w:rsidRPr="00244A3B">
        <w:rPr>
          <w:highlight w:val="yellow"/>
          <w:rPrChange w:id="494" w:author="Giulia Masoero" w:date="2022-07-01T17:21:00Z">
            <w:rPr/>
          </w:rPrChange>
        </w:rPr>
        <w:t>This is the period when the mother was pregnant, up until the kids were born.</w:t>
      </w:r>
      <w:r w:rsidRPr="00244A3B">
        <w:t xml:space="preserve"> The pregnancy of females lasts about 170 days, therefore the past six months before the end of the birth period were analysed to test whether climate has an indirect effect of individuals while they are growing during the gestation period. </w:t>
      </w:r>
    </w:p>
    <w:p w14:paraId="65790A79" w14:textId="77777777" w:rsidR="00F12D76" w:rsidRPr="00244A3B" w:rsidRDefault="00F12D76" w:rsidP="00BD5F31">
      <w:pPr>
        <w:pStyle w:val="Default"/>
        <w:spacing w:before="120" w:after="120" w:line="360" w:lineRule="auto"/>
        <w:ind w:firstLine="426"/>
      </w:pPr>
      <w:r w:rsidRPr="00244A3B">
        <w:t xml:space="preserve">Information criterion and validation of analyses </w:t>
      </w:r>
    </w:p>
    <w:p w14:paraId="6F93AE94" w14:textId="77777777" w:rsidR="00F12D76" w:rsidRPr="00244A3B" w:rsidRDefault="00F12D76" w:rsidP="00BD5F31">
      <w:pPr>
        <w:pStyle w:val="Default"/>
        <w:spacing w:before="120" w:after="120" w:line="360" w:lineRule="auto"/>
        <w:ind w:firstLine="426"/>
      </w:pPr>
      <w:r w:rsidRPr="00244A3B">
        <w:t xml:space="preserve">After the three analyses were performed in R, the timing of the best climatic windows (open and close) was determined using Akaike Information Criterion (ΔAICc). ΔAICc values provide means for model selection by estimating the quality of each model, relative to each of the other tested models. The best model has the lowest ΔAICc values. The next step was to test whether any of the signals might have occurred simply by chance by performing randomization with a small sample size. Finally, the best models were put together in a </w:t>
      </w:r>
      <w:r w:rsidRPr="00244A3B">
        <w:lastRenderedPageBreak/>
        <w:t xml:space="preserve">common model to test the relative contribution of each time period to the body mass of juvenile Alpine chamois. </w:t>
      </w:r>
    </w:p>
    <w:p w14:paraId="0F9D4FD1" w14:textId="77777777" w:rsidR="00F12D76" w:rsidRPr="00244A3B" w:rsidRDefault="00F12D76" w:rsidP="00BD5F31">
      <w:pPr>
        <w:pStyle w:val="Default"/>
        <w:spacing w:before="120" w:after="120" w:line="360" w:lineRule="auto"/>
        <w:ind w:firstLine="426"/>
      </w:pPr>
      <w:r w:rsidRPr="00244A3B">
        <w:rPr>
          <w:b/>
          <w:bCs/>
        </w:rPr>
        <w:t>Presentation of results</w:t>
      </w:r>
    </w:p>
    <w:p w14:paraId="210BB5B5" w14:textId="77777777" w:rsidR="00F12D76" w:rsidRPr="00244A3B" w:rsidRDefault="00F12D76" w:rsidP="00BD5F31">
      <w:pPr>
        <w:pStyle w:val="Default"/>
        <w:spacing w:before="120" w:after="120" w:line="360" w:lineRule="auto"/>
        <w:ind w:firstLine="426"/>
      </w:pPr>
      <w:r w:rsidRPr="00244A3B">
        <w:t xml:space="preserve">Most of the graphs for this project were produced by R but they were modified with the graphic design platform Canva. </w:t>
      </w:r>
    </w:p>
    <w:p w14:paraId="1AC9B508" w14:textId="0CC04DB8" w:rsidR="00294694" w:rsidRPr="00244A3B" w:rsidRDefault="00F12D76" w:rsidP="00BD5F31">
      <w:pPr>
        <w:pStyle w:val="Default"/>
        <w:spacing w:before="120" w:after="120" w:line="360" w:lineRule="auto"/>
        <w:ind w:firstLine="426"/>
      </w:pPr>
      <w:r w:rsidRPr="00244A3B">
        <w:t>For the last section of the results called “Relative contribution of climatic conditions during Lactation life stage and Juvenile life stage</w:t>
      </w:r>
      <w:r w:rsidRPr="00244A3B">
        <w:rPr>
          <w:rPrChange w:id="495" w:author="Giulia Masoero" w:date="2022-07-01T17:21:00Z">
            <w:rPr>
              <w:i/>
              <w:iCs/>
            </w:rPr>
          </w:rPrChange>
        </w:rPr>
        <w:t xml:space="preserve">” </w:t>
      </w:r>
      <w:del w:id="496" w:author="Giulia Masoero" w:date="2022-05-30T15:26:00Z">
        <w:r w:rsidRPr="00244A3B" w:rsidDel="00723447">
          <w:rPr>
            <w:i/>
            <w:iCs/>
          </w:rPr>
          <w:delText>_</w:delText>
        </w:r>
      </w:del>
      <w:r w:rsidRPr="00244A3B">
        <w:t xml:space="preserve">the values for altitude, juvenile life stage and lactation life stage were scaled in R, so that the comparison of values is easier to interpret. However, in the same section, the graphs were presented with the original values because they make more biological sense. </w:t>
      </w:r>
    </w:p>
    <w:p w14:paraId="48723787" w14:textId="60C90BE9" w:rsidR="00F12D76" w:rsidRPr="00244A3B" w:rsidRDefault="00F12D76" w:rsidP="00BD5F31">
      <w:pPr>
        <w:pStyle w:val="Default"/>
        <w:spacing w:before="120" w:after="120" w:line="360" w:lineRule="auto"/>
        <w:ind w:firstLine="426"/>
      </w:pPr>
    </w:p>
    <w:p w14:paraId="47C2A6F3" w14:textId="77777777" w:rsidR="00F12D76" w:rsidRPr="00244A3B" w:rsidRDefault="00F12D76" w:rsidP="00BD5F31">
      <w:pPr>
        <w:pStyle w:val="Default"/>
        <w:spacing w:before="120" w:after="120" w:line="360" w:lineRule="auto"/>
        <w:ind w:firstLine="426"/>
      </w:pPr>
      <w:r w:rsidRPr="00244A3B">
        <w:rPr>
          <w:b/>
          <w:bCs/>
        </w:rPr>
        <w:t xml:space="preserve">Results </w:t>
      </w:r>
    </w:p>
    <w:p w14:paraId="118B82FC" w14:textId="77777777" w:rsidR="00F12D76" w:rsidRPr="00244A3B" w:rsidRDefault="00F12D76" w:rsidP="00BD5F31">
      <w:pPr>
        <w:pStyle w:val="Default"/>
        <w:spacing w:before="120" w:after="120" w:line="360" w:lineRule="auto"/>
        <w:ind w:firstLine="426"/>
      </w:pPr>
      <w:r w:rsidRPr="00244A3B">
        <w:rPr>
          <w:b/>
          <w:bCs/>
        </w:rPr>
        <w:t>Change of weight and ambient temperature (1992-2018)</w:t>
      </w:r>
    </w:p>
    <w:p w14:paraId="302CB4B2" w14:textId="77777777" w:rsidR="00F12D76" w:rsidRPr="00244A3B" w:rsidRDefault="00F12D76" w:rsidP="00BD5F31">
      <w:pPr>
        <w:pStyle w:val="Default"/>
        <w:spacing w:before="120" w:after="120" w:line="360" w:lineRule="auto"/>
        <w:ind w:firstLine="426"/>
      </w:pPr>
      <w:r w:rsidRPr="00244A3B">
        <w:t xml:space="preserve">The results from a linear model concluded that time (years) had a significant role on the change of weight of 1.5-year-old chamois (P&lt;0.001). Despite the big spread of the data, there was a pattern that pointed out the negative relationship between weight and time (Fig. 3A). The predictor explained about 4% of the variation in weight (R2 = 3.72%). The model indicated that the mean weight of 1.5-year-old chamois decreased by 0.082 kg per year (± 0.005 kg, T-value = -16.59, P &lt; 0.001). What is more, they lost an average of 2.135 kg between 1992 and 2018 which is 15.08 % of their mean body weight (mean body weight = 14.16 kg). </w:t>
      </w:r>
    </w:p>
    <w:p w14:paraId="1BDAC9A1" w14:textId="3ED75594" w:rsidR="00F12D76" w:rsidRPr="00244A3B" w:rsidRDefault="00F12D76" w:rsidP="00BD5F31">
      <w:pPr>
        <w:pStyle w:val="Default"/>
        <w:spacing w:before="120" w:after="120" w:line="360" w:lineRule="auto"/>
        <w:ind w:firstLine="426"/>
      </w:pPr>
      <w:r w:rsidRPr="00244A3B">
        <w:t>The mean ambient temperature across all seasons increased significantly by 0.03 ℃ per year (±0.009℃, t-value = 3.10, P = 0.002), with a total increase of 0.77 ℃ over the period of the whole study (Fig. 3B).Those results pointed out an obvious change in the weight of chamois and maybe this was connected to the increase of ambient temperatures. Therefore, the analysis was proceeded by finding the exact time windows and life stages that might have affected the change in weight in juvenile alpine chamois.</w:t>
      </w:r>
    </w:p>
    <w:p w14:paraId="65FAEC33" w14:textId="66444DC5" w:rsidR="00F12D76" w:rsidRPr="00244A3B" w:rsidRDefault="00F12D76" w:rsidP="00BD5F31">
      <w:pPr>
        <w:pStyle w:val="Default"/>
        <w:spacing w:before="120" w:after="120" w:line="360" w:lineRule="auto"/>
        <w:ind w:firstLine="426"/>
      </w:pPr>
    </w:p>
    <w:p w14:paraId="10FDAC17" w14:textId="2D0CAB98" w:rsidR="00F12D76" w:rsidRPr="00244A3B" w:rsidRDefault="00F12D76" w:rsidP="00BD5F31">
      <w:pPr>
        <w:pStyle w:val="Default"/>
        <w:spacing w:before="120" w:after="120" w:line="360" w:lineRule="auto"/>
        <w:ind w:firstLine="426"/>
      </w:pPr>
      <w:r w:rsidRPr="00244A3B">
        <w:rPr>
          <w:b/>
          <w:bCs/>
        </w:rPr>
        <w:t>Identification of the best climate windows</w:t>
      </w:r>
      <w:ins w:id="497" w:author="Giulia Masoero" w:date="2022-05-30T15:28:00Z">
        <w:r w:rsidR="00626983" w:rsidRPr="00244A3B">
          <w:rPr>
            <w:b/>
            <w:bCs/>
          </w:rPr>
          <w:t xml:space="preserve"> </w:t>
        </w:r>
      </w:ins>
      <w:r w:rsidRPr="00244A3B">
        <w:rPr>
          <w:b/>
          <w:bCs/>
        </w:rPr>
        <w:t>for Juvenile, Lactation</w:t>
      </w:r>
      <w:ins w:id="498" w:author="Giulia Masoero" w:date="2022-05-30T15:28:00Z">
        <w:r w:rsidR="00626983" w:rsidRPr="00244A3B">
          <w:rPr>
            <w:b/>
            <w:bCs/>
          </w:rPr>
          <w:t xml:space="preserve"> </w:t>
        </w:r>
      </w:ins>
      <w:r w:rsidRPr="00244A3B">
        <w:rPr>
          <w:b/>
          <w:bCs/>
        </w:rPr>
        <w:t>and Gestation life stages</w:t>
      </w:r>
    </w:p>
    <w:p w14:paraId="548843DF" w14:textId="77777777" w:rsidR="00F12D76" w:rsidRPr="00244A3B" w:rsidRDefault="00F12D76" w:rsidP="00BD5F31">
      <w:pPr>
        <w:pStyle w:val="Default"/>
        <w:spacing w:before="120" w:after="120" w:line="360" w:lineRule="auto"/>
        <w:ind w:firstLine="426"/>
      </w:pPr>
      <w:r w:rsidRPr="00244A3B">
        <w:lastRenderedPageBreak/>
        <w:t xml:space="preserve">All possible combinations for weather window models were tested with a </w:t>
      </w:r>
      <w:r w:rsidRPr="00244A3B">
        <w:rPr>
          <w:i/>
          <w:iCs/>
        </w:rPr>
        <w:t xml:space="preserve">climwin </w:t>
      </w:r>
      <w:r w:rsidRPr="00244A3B">
        <w:t xml:space="preserve">analysis in order to select the best model for each of the three chamois life stages (Juvenile, Lactation and Gestation). Fig. 4 shows the difference in model support (ΔAICc values) for the different time windows of an effect of mean ambient temperature on chamois’ weight, compared to a null model with no weather effect included. The results from the </w:t>
      </w:r>
      <w:r w:rsidRPr="00244A3B">
        <w:rPr>
          <w:i/>
          <w:iCs/>
        </w:rPr>
        <w:t xml:space="preserve">climwin </w:t>
      </w:r>
      <w:r w:rsidRPr="00244A3B">
        <w:t>analysis for the Juvenile life stage showed that the best supported model (ΔAICc = -279.71) assumes absolute time window with quadratic effect of mean temperature, going back from day 108 to day 66 from the reference day (24</w:t>
      </w:r>
      <w:r w:rsidRPr="00244A3B">
        <w:rPr>
          <w:vertAlign w:val="superscript"/>
          <w:rPrChange w:id="499" w:author="Giulia Masoero" w:date="2022-07-01T17:21:00Z">
            <w:rPr/>
          </w:rPrChange>
        </w:rPr>
        <w:t>th</w:t>
      </w:r>
      <w:r w:rsidRPr="00244A3B">
        <w:t xml:space="preserve"> September) (Fig. 4A; Table 1). This climate window has a length of 42 days and is the equivalent to the period from June 8</w:t>
      </w:r>
      <w:r w:rsidRPr="00244A3B">
        <w:rPr>
          <w:vertAlign w:val="superscript"/>
          <w:rPrChange w:id="500" w:author="Giulia Masoero" w:date="2022-07-01T17:21:00Z">
            <w:rPr/>
          </w:rPrChange>
        </w:rPr>
        <w:t>th</w:t>
      </w:r>
      <w:r w:rsidRPr="00244A3B">
        <w:t xml:space="preserve"> until July 20</w:t>
      </w:r>
      <w:r w:rsidRPr="00244A3B">
        <w:rPr>
          <w:vertAlign w:val="superscript"/>
          <w:rPrChange w:id="501" w:author="Giulia Masoero" w:date="2022-07-01T17:21:00Z">
            <w:rPr/>
          </w:rPrChange>
        </w:rPr>
        <w:t>th</w:t>
      </w:r>
      <w:r w:rsidRPr="00244A3B">
        <w:t xml:space="preserve"> the year when the alpine chamois were 1.5-year-old juveniles (Table 1). </w:t>
      </w:r>
    </w:p>
    <w:p w14:paraId="0AA0A692" w14:textId="13CF9FF4" w:rsidR="00F12D76" w:rsidRPr="00244A3B" w:rsidRDefault="00F12D76" w:rsidP="00BD5F31">
      <w:pPr>
        <w:pStyle w:val="Default"/>
        <w:spacing w:before="120" w:after="120" w:line="360" w:lineRule="auto"/>
        <w:ind w:firstLine="426"/>
      </w:pPr>
      <w:r w:rsidRPr="00244A3B">
        <w:t xml:space="preserve">The results from the </w:t>
      </w:r>
      <w:r w:rsidRPr="00244A3B">
        <w:rPr>
          <w:i/>
          <w:iCs/>
        </w:rPr>
        <w:t xml:space="preserve">climwin </w:t>
      </w:r>
      <w:r w:rsidRPr="00244A3B">
        <w:t xml:space="preserve">analysis for the lactation life stage showed that the </w:t>
      </w:r>
      <w:del w:id="502" w:author="Giulia Masoero" w:date="2022-07-01T15:05:00Z">
        <w:r w:rsidRPr="00244A3B" w:rsidDel="00CB6A16">
          <w:delText>best supported</w:delText>
        </w:r>
      </w:del>
      <w:ins w:id="503" w:author="Giulia Masoero" w:date="2022-07-01T15:05:00Z">
        <w:r w:rsidR="00CB6A16" w:rsidRPr="00244A3B">
          <w:t>best-supported</w:t>
        </w:r>
      </w:ins>
      <w:r w:rsidRPr="00244A3B">
        <w:t xml:space="preserve"> model (ΔAICc = -305.69) assumes </w:t>
      </w:r>
      <w:ins w:id="504" w:author="Giulia Masoero" w:date="2022-07-01T15:05:00Z">
        <w:r w:rsidR="00CB6A16" w:rsidRPr="00244A3B">
          <w:t xml:space="preserve">an </w:t>
        </w:r>
      </w:ins>
      <w:r w:rsidRPr="00244A3B">
        <w:t xml:space="preserve">absolute time window with </w:t>
      </w:r>
      <w:ins w:id="505" w:author="Giulia Masoero" w:date="2022-07-01T15:05:00Z">
        <w:r w:rsidR="00CB6A16" w:rsidRPr="00244A3B">
          <w:t xml:space="preserve">a </w:t>
        </w:r>
      </w:ins>
      <w:r w:rsidRPr="00244A3B">
        <w:t>quadratic effect of mean temperature, going back from day 480 to day 452 from the reference day (Fig. 4B; Table 1). This climate window has a length of 28 days and is the equivalent to the period from June 1</w:t>
      </w:r>
      <w:r w:rsidRPr="00244A3B">
        <w:rPr>
          <w:vertAlign w:val="superscript"/>
          <w:rPrChange w:id="506" w:author="Giulia Masoero" w:date="2022-07-01T17:21:00Z">
            <w:rPr/>
          </w:rPrChange>
        </w:rPr>
        <w:t>st</w:t>
      </w:r>
      <w:r w:rsidRPr="00244A3B">
        <w:t xml:space="preserve"> until June 29</w:t>
      </w:r>
      <w:r w:rsidRPr="00244A3B">
        <w:rPr>
          <w:vertAlign w:val="superscript"/>
          <w:rPrChange w:id="507" w:author="Giulia Masoero" w:date="2022-07-01T17:21:00Z">
            <w:rPr/>
          </w:rPrChange>
        </w:rPr>
        <w:t>th</w:t>
      </w:r>
      <w:r w:rsidRPr="00244A3B">
        <w:t xml:space="preserve"> (Table 1) the year when the Alpine chamois were kids, still being taken care of by their mothers. </w:t>
      </w:r>
    </w:p>
    <w:p w14:paraId="65687853" w14:textId="5022D95F" w:rsidR="00F12D76" w:rsidRPr="00244A3B" w:rsidRDefault="00F12D76" w:rsidP="00BD5F31">
      <w:pPr>
        <w:pStyle w:val="Default"/>
        <w:spacing w:before="120" w:after="120" w:line="360" w:lineRule="auto"/>
        <w:ind w:firstLine="426"/>
        <w:rPr>
          <w:color w:val="auto"/>
        </w:rPr>
      </w:pPr>
      <w:r w:rsidRPr="00244A3B">
        <w:t xml:space="preserve">However, the results from the gestation life stage (Fig. 4C) did not detect a significant climate signal. Based on Fig. 4C and the “best” climatic window from the </w:t>
      </w:r>
      <w:r w:rsidRPr="00244A3B">
        <w:rPr>
          <w:i/>
          <w:iCs/>
        </w:rPr>
        <w:t xml:space="preserve">climwin </w:t>
      </w:r>
      <w:r w:rsidRPr="00244A3B">
        <w:t>analysis, which indicated a climatic window of 0 days and ΔAICc values of -279.29 (Table 1), it was indicated that the ambient temperature during that life stage does not seem to be biologically meaningful for the change of size of Alpine chamois. Therefore, the gestation life stage was no further examined in this study.</w:t>
      </w:r>
    </w:p>
    <w:p w14:paraId="4732C1FB" w14:textId="324D8E4C" w:rsidR="00294694" w:rsidRPr="00244A3B" w:rsidRDefault="00294694" w:rsidP="00BD5F31">
      <w:pPr>
        <w:pStyle w:val="Default"/>
        <w:spacing w:before="120" w:after="120" w:line="360" w:lineRule="auto"/>
        <w:ind w:firstLine="426"/>
        <w:rPr>
          <w:color w:val="auto"/>
        </w:rPr>
      </w:pPr>
    </w:p>
    <w:p w14:paraId="2EE064E8" w14:textId="37EE2E36" w:rsidR="00F12D76" w:rsidRPr="00244A3B" w:rsidRDefault="00F12D76" w:rsidP="00BD5F31">
      <w:pPr>
        <w:pStyle w:val="Default"/>
        <w:spacing w:before="120" w:after="120" w:line="360" w:lineRule="auto"/>
        <w:ind w:firstLine="426"/>
      </w:pPr>
      <w:r w:rsidRPr="00244A3B">
        <w:rPr>
          <w:b/>
          <w:bCs/>
        </w:rPr>
        <w:t>Relative contribution of altitude,</w:t>
      </w:r>
      <w:ins w:id="508" w:author="Giulia Masoero" w:date="2022-05-30T15:28:00Z">
        <w:r w:rsidR="003B7E01" w:rsidRPr="00244A3B">
          <w:rPr>
            <w:b/>
            <w:bCs/>
          </w:rPr>
          <w:t xml:space="preserve"> </w:t>
        </w:r>
      </w:ins>
      <w:r w:rsidRPr="00244A3B">
        <w:rPr>
          <w:b/>
          <w:bCs/>
        </w:rPr>
        <w:t>and</w:t>
      </w:r>
      <w:ins w:id="509" w:author="Giulia Masoero" w:date="2022-05-30T15:28:00Z">
        <w:r w:rsidR="003B7E01" w:rsidRPr="00244A3B">
          <w:rPr>
            <w:b/>
            <w:bCs/>
          </w:rPr>
          <w:t xml:space="preserve"> </w:t>
        </w:r>
      </w:ins>
      <w:r w:rsidRPr="00244A3B">
        <w:rPr>
          <w:b/>
          <w:bCs/>
        </w:rPr>
        <w:t>climatic conditions during Lactation</w:t>
      </w:r>
      <w:ins w:id="510" w:author="Giulia Masoero" w:date="2022-05-30T15:28:00Z">
        <w:r w:rsidR="003B7E01" w:rsidRPr="00244A3B">
          <w:rPr>
            <w:b/>
            <w:bCs/>
          </w:rPr>
          <w:t xml:space="preserve"> </w:t>
        </w:r>
      </w:ins>
      <w:r w:rsidRPr="00244A3B">
        <w:rPr>
          <w:b/>
          <w:bCs/>
        </w:rPr>
        <w:t xml:space="preserve">life stage and Juvenile life stage </w:t>
      </w:r>
    </w:p>
    <w:p w14:paraId="6458CE5A" w14:textId="0239E1BC" w:rsidR="00F12D76" w:rsidRPr="00244A3B" w:rsidRDefault="00F12D76" w:rsidP="00BD5F31">
      <w:pPr>
        <w:pStyle w:val="Default"/>
        <w:spacing w:before="120" w:after="120" w:line="360" w:lineRule="auto"/>
        <w:ind w:firstLine="426"/>
        <w:rPr>
          <w:color w:val="auto"/>
        </w:rPr>
      </w:pPr>
      <w:r w:rsidRPr="00244A3B">
        <w:t xml:space="preserve">The </w:t>
      </w:r>
      <w:r w:rsidRPr="00244A3B">
        <w:rPr>
          <w:i/>
          <w:iCs/>
        </w:rPr>
        <w:t xml:space="preserve">climwin </w:t>
      </w:r>
      <w:r w:rsidRPr="00244A3B">
        <w:t xml:space="preserve">analysis was continued by </w:t>
      </w:r>
      <w:del w:id="511" w:author="Giulia Masoero" w:date="2022-05-30T15:28:00Z">
        <w:r w:rsidRPr="00244A3B" w:rsidDel="003B7E01">
          <w:delText>furter</w:delText>
        </w:r>
      </w:del>
      <w:ins w:id="512" w:author="Giulia Masoero" w:date="2022-05-30T15:28:00Z">
        <w:r w:rsidR="003B7E01" w:rsidRPr="00244A3B">
          <w:t>further</w:t>
        </w:r>
      </w:ins>
      <w:r w:rsidRPr="00244A3B">
        <w:t xml:space="preserve"> investigation of the relative contribution of each life stage, taking into account the sex of individuals as well as the altitude where they were shot.</w:t>
      </w:r>
    </w:p>
    <w:p w14:paraId="6AC75899" w14:textId="05BE6277" w:rsidR="00F12D76" w:rsidRPr="00244A3B" w:rsidRDefault="00F12D76" w:rsidP="00BD5F31">
      <w:pPr>
        <w:pStyle w:val="Default"/>
        <w:spacing w:before="120" w:after="120" w:line="360" w:lineRule="auto"/>
        <w:ind w:firstLine="426"/>
      </w:pPr>
      <w:r w:rsidRPr="00244A3B">
        <w:t xml:space="preserve">The results showed that 1.5-year-old male individuals are significantly heavier than female ones (Table 2; Fig. 6A). From the scaled variables, the results show that the altitude has the strongest effect on the weight of chamois (0.486 ± 0.035) (Table 2; Fig, 6B). </w:t>
      </w:r>
      <w:del w:id="513" w:author="Giulia Masoero" w:date="2022-05-30T15:28:00Z">
        <w:r w:rsidRPr="00244A3B" w:rsidDel="003B7E01">
          <w:delText>Furhermore</w:delText>
        </w:r>
      </w:del>
      <w:ins w:id="514" w:author="Giulia Masoero" w:date="2022-05-30T15:28:00Z">
        <w:r w:rsidR="003B7E01" w:rsidRPr="00244A3B">
          <w:t>Furthermore</w:t>
        </w:r>
      </w:ins>
      <w:r w:rsidRPr="00244A3B">
        <w:t xml:space="preserve">, it looks like with increase of elevation, the weight of individuals also increases </w:t>
      </w:r>
      <w:r w:rsidRPr="00244A3B">
        <w:lastRenderedPageBreak/>
        <w:t xml:space="preserve">(Fig. 6B). </w:t>
      </w:r>
      <w:del w:id="515" w:author="Giulia Masoero" w:date="2022-05-30T15:28:00Z">
        <w:r w:rsidRPr="00244A3B" w:rsidDel="003B7E01">
          <w:delText>Nontheless</w:delText>
        </w:r>
      </w:del>
      <w:ins w:id="516" w:author="Giulia Masoero" w:date="2022-05-30T15:28:00Z">
        <w:r w:rsidR="003B7E01" w:rsidRPr="00244A3B">
          <w:t>Nonetheless</w:t>
        </w:r>
      </w:ins>
      <w:r w:rsidRPr="00244A3B">
        <w:t>, the linear effects of ambient temperature during the Lactation and Juvenile period are of similar magnitude as elevation (0.473 ± 0.051 and 0.403 ± 0.051) (Fig. 6C, D).</w:t>
      </w:r>
    </w:p>
    <w:p w14:paraId="6F4BC2B6" w14:textId="45D1D5BE" w:rsidR="00F12D76" w:rsidRPr="00244A3B" w:rsidRDefault="00F12D76" w:rsidP="00BD5F31">
      <w:pPr>
        <w:pStyle w:val="Default"/>
        <w:spacing w:before="120" w:after="120" w:line="360" w:lineRule="auto"/>
        <w:ind w:firstLine="426"/>
      </w:pPr>
      <w:r w:rsidRPr="00244A3B">
        <w:t xml:space="preserve">The results also show that the increase of ambient temperature during the best climatic windows over the course of the study had a similar effect for both the juvenile and lactation life stages – it led to a drastic decrease of the weight of individuals when the temperatures were increasing up to 21-22 ℃ before the reach of </w:t>
      </w:r>
      <w:proofErr w:type="spellStart"/>
      <w:r w:rsidRPr="00244A3B">
        <w:t>plato</w:t>
      </w:r>
      <w:proofErr w:type="spellEnd"/>
      <w:r w:rsidRPr="00244A3B">
        <w:t xml:space="preserve">, followed by a slight increase of weight. </w:t>
      </w:r>
    </w:p>
    <w:p w14:paraId="7E12EE36" w14:textId="1483DC1E" w:rsidR="00F12D76" w:rsidRPr="00244A3B" w:rsidRDefault="00F12D76" w:rsidP="00BD5F31">
      <w:pPr>
        <w:pStyle w:val="Default"/>
        <w:spacing w:before="120" w:after="120" w:line="360" w:lineRule="auto"/>
        <w:ind w:firstLine="426"/>
        <w:rPr>
          <w:ins w:id="517" w:author="Giulia Masoero" w:date="2022-06-30T15:36:00Z"/>
        </w:rPr>
      </w:pPr>
    </w:p>
    <w:p w14:paraId="21A03681" w14:textId="77777777" w:rsidR="009860FD" w:rsidRPr="00244A3B" w:rsidRDefault="009860FD" w:rsidP="00BD5F31">
      <w:pPr>
        <w:pStyle w:val="Default"/>
        <w:spacing w:before="120" w:after="120" w:line="360" w:lineRule="auto"/>
        <w:ind w:firstLine="426"/>
      </w:pPr>
    </w:p>
    <w:p w14:paraId="12E8B47E" w14:textId="77777777" w:rsidR="00F12D76" w:rsidRPr="00244A3B" w:rsidRDefault="00F12D76" w:rsidP="00BD5F31">
      <w:pPr>
        <w:pStyle w:val="Default"/>
        <w:spacing w:before="120" w:after="120" w:line="360" w:lineRule="auto"/>
        <w:ind w:firstLine="426"/>
      </w:pPr>
      <w:r w:rsidRPr="00244A3B">
        <w:rPr>
          <w:b/>
          <w:bCs/>
        </w:rPr>
        <w:t xml:space="preserve">Discussion </w:t>
      </w:r>
    </w:p>
    <w:p w14:paraId="486D357B" w14:textId="11A45C62" w:rsidR="00F12D76" w:rsidRPr="00244A3B" w:rsidRDefault="00F12D76" w:rsidP="00BD5F31">
      <w:pPr>
        <w:pStyle w:val="Default"/>
        <w:spacing w:before="120" w:after="120" w:line="360" w:lineRule="auto"/>
        <w:ind w:firstLine="426"/>
        <w:rPr>
          <w:ins w:id="518" w:author="Giulia Masoero" w:date="2022-06-30T15:36:00Z"/>
        </w:rPr>
      </w:pPr>
      <w:r w:rsidRPr="00244A3B">
        <w:t xml:space="preserve">The results from this study showed that the body weight of Alpine chamois </w:t>
      </w:r>
      <w:del w:id="519" w:author="Giulia Masoero" w:date="2022-06-29T16:25:00Z">
        <w:r w:rsidRPr="00244A3B" w:rsidDel="00696CA2">
          <w:delText>(</w:delText>
        </w:r>
        <w:r w:rsidRPr="00244A3B" w:rsidDel="00696CA2">
          <w:rPr>
            <w:i/>
            <w:iCs/>
          </w:rPr>
          <w:delText>Rupicapra rupicapra)</w:delText>
        </w:r>
      </w:del>
      <w:r w:rsidRPr="00244A3B">
        <w:rPr>
          <w:i/>
          <w:iCs/>
        </w:rPr>
        <w:t xml:space="preserve"> </w:t>
      </w:r>
      <w:r w:rsidRPr="00244A3B">
        <w:t xml:space="preserve">in the Ticino canton in the Swiss Alps has been </w:t>
      </w:r>
      <w:r w:rsidRPr="00244A3B">
        <w:rPr>
          <w:highlight w:val="yellow"/>
          <w:rPrChange w:id="520" w:author="Giulia Masoero" w:date="2022-07-01T17:21:00Z">
            <w:rPr/>
          </w:rPrChange>
        </w:rPr>
        <w:t>gradually decreasing from 1992 until 2018 while the mean ambient temperatures have been increasing</w:t>
      </w:r>
      <w:r w:rsidRPr="00244A3B">
        <w:t xml:space="preserve">. The long-term shrinking body size of chamois seems to be connected to increasing summer ambient temperatures during the crucial early growth stages. The first summer of independent foraging of juvenile chamois is the most important period, followed by the lactation period. What is more, it was found that the ambient temperatures during the gestation period do not seem to influence the growth of chamois. In addition, the species showed sexual dimorphism in weight that is already apparent at the kid-juvenile stages. Lastly, it was found that at higher elevation, thus colder environment, chamois are bigger. </w:t>
      </w:r>
    </w:p>
    <w:p w14:paraId="6978E2C8" w14:textId="5FAA5A40" w:rsidR="009860FD" w:rsidRPr="00244A3B" w:rsidRDefault="009860FD" w:rsidP="00BD5F31">
      <w:pPr>
        <w:pStyle w:val="Default"/>
        <w:spacing w:before="120" w:after="120" w:line="360" w:lineRule="auto"/>
        <w:ind w:firstLine="426"/>
        <w:rPr>
          <w:ins w:id="521" w:author="Giulia Masoero" w:date="2022-07-01T17:17:00Z"/>
        </w:rPr>
      </w:pPr>
    </w:p>
    <w:p w14:paraId="774FD7EC" w14:textId="77777777" w:rsidR="007255C7" w:rsidRPr="007F1D38" w:rsidRDefault="007255C7">
      <w:pPr>
        <w:spacing w:before="120" w:after="120"/>
        <w:ind w:firstLine="426"/>
        <w:rPr>
          <w:ins w:id="522" w:author="Giulia Masoero" w:date="2022-07-01T17:17:00Z"/>
          <w:i/>
          <w:iCs/>
          <w:sz w:val="20"/>
          <w:szCs w:val="20"/>
          <w:rPrChange w:id="523" w:author="Giulia Masoero" w:date="2022-07-02T15:40:00Z">
            <w:rPr>
              <w:ins w:id="524" w:author="Giulia Masoero" w:date="2022-07-01T17:17:00Z"/>
            </w:rPr>
          </w:rPrChange>
        </w:rPr>
        <w:pPrChange w:id="525" w:author="Giulia Masoero" w:date="2022-07-02T15:41:00Z">
          <w:pPr/>
        </w:pPrChange>
      </w:pPr>
    </w:p>
    <w:p w14:paraId="260F8C76" w14:textId="1B6D464A" w:rsidR="007255C7" w:rsidRPr="007F1D38" w:rsidRDefault="007255C7">
      <w:pPr>
        <w:spacing w:before="120" w:after="120"/>
        <w:ind w:firstLine="426"/>
        <w:rPr>
          <w:ins w:id="526" w:author="Giulia Masoero" w:date="2022-07-01T17:17:00Z"/>
          <w:i/>
          <w:iCs/>
          <w:sz w:val="20"/>
          <w:szCs w:val="20"/>
          <w:rPrChange w:id="527" w:author="Giulia Masoero" w:date="2022-07-02T15:40:00Z">
            <w:rPr>
              <w:ins w:id="528" w:author="Giulia Masoero" w:date="2022-07-01T17:17:00Z"/>
            </w:rPr>
          </w:rPrChange>
        </w:rPr>
        <w:pPrChange w:id="529" w:author="Giulia Masoero" w:date="2022-07-02T15:41:00Z">
          <w:pPr/>
        </w:pPrChange>
      </w:pPr>
      <w:r w:rsidRPr="007F1D38">
        <w:rPr>
          <w:i/>
          <w:iCs/>
          <w:sz w:val="20"/>
          <w:szCs w:val="20"/>
          <w:lang w:val="fr-CA"/>
          <w:rPrChange w:id="530" w:author="Giulia Masoero" w:date="2022-07-02T15:40:00Z">
            <w:rPr>
              <w:lang w:val="fr-CA"/>
            </w:rPr>
          </w:rPrChange>
        </w:rPr>
        <w:fldChar w:fldCharType="begin"/>
      </w:r>
      <w:r w:rsidRPr="007F1D38">
        <w:rPr>
          <w:i/>
          <w:iCs/>
          <w:sz w:val="20"/>
          <w:szCs w:val="20"/>
          <w:lang w:val="fr-CA"/>
          <w:rPrChange w:id="531" w:author="Giulia Masoero" w:date="2022-07-02T15:40:00Z">
            <w:rPr>
              <w:lang w:val="fr-CA"/>
            </w:rPr>
          </w:rPrChange>
        </w:rPr>
        <w:instrText xml:space="preserve"> ADDIN ZOTERO_ITEM CSL_CITATION {"citationID":"Ei0NfhLQ","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Pr="007F1D38">
        <w:rPr>
          <w:i/>
          <w:iCs/>
          <w:sz w:val="20"/>
          <w:szCs w:val="20"/>
          <w:lang w:val="fr-CA"/>
          <w:rPrChange w:id="532" w:author="Giulia Masoero" w:date="2022-07-02T15:40:00Z">
            <w:rPr>
              <w:lang w:val="fr-CA"/>
            </w:rPr>
          </w:rPrChange>
        </w:rPr>
        <w:fldChar w:fldCharType="separate"/>
      </w:r>
      <w:r w:rsidRPr="007F1D38">
        <w:rPr>
          <w:i/>
          <w:iCs/>
          <w:noProof/>
          <w:sz w:val="20"/>
          <w:szCs w:val="20"/>
          <w:lang w:val="fr-CA"/>
          <w:rPrChange w:id="533" w:author="Giulia Masoero" w:date="2022-07-02T15:40:00Z">
            <w:rPr>
              <w:noProof/>
              <w:lang w:val="fr-CA"/>
            </w:rPr>
          </w:rPrChange>
        </w:rPr>
        <w:t>(Rughetti and Festa-Bianchet 2012)</w:t>
      </w:r>
      <w:r w:rsidRPr="007F1D38">
        <w:rPr>
          <w:i/>
          <w:iCs/>
          <w:sz w:val="20"/>
          <w:szCs w:val="20"/>
          <w:lang w:val="fr-CA"/>
          <w:rPrChange w:id="534" w:author="Giulia Masoero" w:date="2022-07-02T15:40:00Z">
            <w:rPr>
              <w:lang w:val="fr-CA"/>
            </w:rPr>
          </w:rPrChange>
        </w:rPr>
        <w:fldChar w:fldCharType="end"/>
      </w:r>
      <w:ins w:id="535" w:author="Giulia Masoero" w:date="2022-07-01T17:17:00Z">
        <w:r w:rsidRPr="007F1D38">
          <w:rPr>
            <w:i/>
            <w:iCs/>
            <w:sz w:val="20"/>
            <w:szCs w:val="20"/>
            <w:lang w:val="fr-CA"/>
            <w:rPrChange w:id="536" w:author="Giulia Masoero" w:date="2022-07-02T15:40:00Z">
              <w:rPr>
                <w:lang w:val="fr-CA"/>
              </w:rPr>
            </w:rPrChange>
          </w:rPr>
          <w:t xml:space="preserve"> </w:t>
        </w:r>
        <w:r w:rsidRPr="007F1D38">
          <w:rPr>
            <w:i/>
            <w:iCs/>
            <w:sz w:val="20"/>
            <w:szCs w:val="20"/>
            <w:rPrChange w:id="537" w:author="Giulia Masoero" w:date="2022-07-02T15:40:00Z">
              <w:rPr/>
            </w:rPrChange>
          </w:rPr>
          <w:fldChar w:fldCharType="begin"/>
        </w:r>
        <w:r w:rsidRPr="007F1D38">
          <w:rPr>
            <w:i/>
            <w:iCs/>
            <w:sz w:val="20"/>
            <w:szCs w:val="20"/>
            <w:rPrChange w:id="538" w:author="Giulia Masoero" w:date="2022-07-02T15:40:00Z">
              <w:rPr/>
            </w:rPrChange>
          </w:rPr>
          <w:instrText xml:space="preserve"> HYPERLINK "javascript:;" </w:instrText>
        </w:r>
        <w:r w:rsidRPr="007F1D38">
          <w:rPr>
            <w:i/>
            <w:iCs/>
            <w:sz w:val="20"/>
            <w:szCs w:val="20"/>
            <w:rPrChange w:id="539" w:author="Giulia Masoero" w:date="2022-07-02T15:40:00Z">
              <w:rPr/>
            </w:rPrChange>
          </w:rPr>
          <w:fldChar w:fldCharType="separate"/>
        </w:r>
        <w:r w:rsidRPr="007F1D38">
          <w:rPr>
            <w:rStyle w:val="Hyperlink"/>
            <w:i/>
            <w:iCs/>
            <w:color w:val="006FB7"/>
            <w:sz w:val="20"/>
            <w:szCs w:val="20"/>
            <w:bdr w:val="none" w:sz="0" w:space="0" w:color="auto" w:frame="1"/>
            <w:shd w:val="clear" w:color="auto" w:fill="FFFFFF"/>
            <w:rPrChange w:id="540" w:author="Giulia Masoero" w:date="2022-07-02T15:40:00Z">
              <w:rPr>
                <w:rStyle w:val="Hyperlink"/>
                <w:rFonts w:ascii="Merriweather" w:hAnsi="Merriweather"/>
                <w:color w:val="006FB7"/>
                <w:sz w:val="23"/>
                <w:szCs w:val="23"/>
                <w:bdr w:val="none" w:sz="0" w:space="0" w:color="auto" w:frame="1"/>
                <w:shd w:val="clear" w:color="auto" w:fill="FFFFFF"/>
              </w:rPr>
            </w:rPrChange>
          </w:rPr>
          <w:t>Ciais et al. (2005)</w:t>
        </w:r>
        <w:r w:rsidRPr="007F1D38">
          <w:rPr>
            <w:i/>
            <w:iCs/>
            <w:sz w:val="20"/>
            <w:szCs w:val="20"/>
            <w:rPrChange w:id="541" w:author="Giulia Masoero" w:date="2022-07-02T15:40:00Z">
              <w:rPr/>
            </w:rPrChange>
          </w:rPr>
          <w:fldChar w:fldCharType="end"/>
        </w:r>
        <w:r w:rsidRPr="007F1D38">
          <w:rPr>
            <w:i/>
            <w:iCs/>
            <w:color w:val="2A2A2A"/>
            <w:sz w:val="20"/>
            <w:szCs w:val="20"/>
            <w:shd w:val="clear" w:color="auto" w:fill="FFFFFF"/>
            <w:rPrChange w:id="542" w:author="Giulia Masoero" w:date="2022-07-02T15:40:00Z">
              <w:rPr>
                <w:rFonts w:ascii="Merriweather" w:hAnsi="Merriweather"/>
                <w:color w:val="2A2A2A"/>
                <w:sz w:val="23"/>
                <w:szCs w:val="23"/>
                <w:shd w:val="clear" w:color="auto" w:fill="FFFFFF"/>
              </w:rPr>
            </w:rPrChange>
          </w:rPr>
          <w:t> reported a strong decrease in plant primary productivity across Europe in 2003 relative to previous years. The unusually warm July was proposed as the main cause of this reduction, although there is some debate as to whether water limitation or high temperatures had the strongest effect on plant productivity (</w:t>
        </w:r>
        <w:r w:rsidRPr="007F1D38">
          <w:rPr>
            <w:i/>
            <w:iCs/>
            <w:sz w:val="20"/>
            <w:szCs w:val="20"/>
            <w:rPrChange w:id="543" w:author="Giulia Masoero" w:date="2022-07-02T15:40:00Z">
              <w:rPr/>
            </w:rPrChange>
          </w:rPr>
          <w:fldChar w:fldCharType="begin"/>
        </w:r>
        <w:r w:rsidRPr="007F1D38">
          <w:rPr>
            <w:i/>
            <w:iCs/>
            <w:sz w:val="20"/>
            <w:szCs w:val="20"/>
            <w:rPrChange w:id="544" w:author="Giulia Masoero" w:date="2022-07-02T15:40:00Z">
              <w:rPr/>
            </w:rPrChange>
          </w:rPr>
          <w:instrText xml:space="preserve"> HYPERLINK "javascript:;" </w:instrText>
        </w:r>
        <w:r w:rsidRPr="007F1D38">
          <w:rPr>
            <w:i/>
            <w:iCs/>
            <w:sz w:val="20"/>
            <w:szCs w:val="20"/>
            <w:rPrChange w:id="545" w:author="Giulia Masoero" w:date="2022-07-02T15:40:00Z">
              <w:rPr/>
            </w:rPrChange>
          </w:rPr>
          <w:fldChar w:fldCharType="separate"/>
        </w:r>
        <w:r w:rsidRPr="007F1D38">
          <w:rPr>
            <w:rStyle w:val="Hyperlink"/>
            <w:i/>
            <w:iCs/>
            <w:color w:val="006FB7"/>
            <w:sz w:val="20"/>
            <w:szCs w:val="20"/>
            <w:bdr w:val="none" w:sz="0" w:space="0" w:color="auto" w:frame="1"/>
            <w:shd w:val="clear" w:color="auto" w:fill="FFFFFF"/>
            <w:rPrChange w:id="546" w:author="Giulia Masoero" w:date="2022-07-02T15:40:00Z">
              <w:rPr>
                <w:rStyle w:val="Hyperlink"/>
                <w:rFonts w:ascii="Merriweather" w:hAnsi="Merriweather"/>
                <w:color w:val="006FB7"/>
                <w:sz w:val="23"/>
                <w:szCs w:val="23"/>
                <w:bdr w:val="none" w:sz="0" w:space="0" w:color="auto" w:frame="1"/>
                <w:shd w:val="clear" w:color="auto" w:fill="FFFFFF"/>
              </w:rPr>
            </w:rPrChange>
          </w:rPr>
          <w:t>Reichstein et al. 2007</w:t>
        </w:r>
        <w:r w:rsidRPr="007F1D38">
          <w:rPr>
            <w:i/>
            <w:iCs/>
            <w:sz w:val="20"/>
            <w:szCs w:val="20"/>
            <w:rPrChange w:id="547" w:author="Giulia Masoero" w:date="2022-07-02T15:40:00Z">
              <w:rPr/>
            </w:rPrChange>
          </w:rPr>
          <w:fldChar w:fldCharType="end"/>
        </w:r>
        <w:r w:rsidRPr="007F1D38">
          <w:rPr>
            <w:i/>
            <w:iCs/>
            <w:color w:val="2A2A2A"/>
            <w:sz w:val="20"/>
            <w:szCs w:val="20"/>
            <w:shd w:val="clear" w:color="auto" w:fill="FFFFFF"/>
            <w:rPrChange w:id="548" w:author="Giulia Masoero" w:date="2022-07-02T15:40:00Z">
              <w:rPr>
                <w:rFonts w:ascii="Merriweather" w:hAnsi="Merriweather"/>
                <w:color w:val="2A2A2A"/>
                <w:sz w:val="23"/>
                <w:szCs w:val="23"/>
                <w:shd w:val="clear" w:color="auto" w:fill="FFFFFF"/>
              </w:rPr>
            </w:rPrChange>
          </w:rPr>
          <w:t>). In our study sites, unusually warm temperatures also were recorded in 2005, 2006, 2007, and 2009 (</w:t>
        </w:r>
        <w:r w:rsidRPr="007F1D38">
          <w:rPr>
            <w:i/>
            <w:iCs/>
            <w:sz w:val="20"/>
            <w:szCs w:val="20"/>
            <w:rPrChange w:id="549" w:author="Giulia Masoero" w:date="2022-07-02T15:40:00Z">
              <w:rPr/>
            </w:rPrChange>
          </w:rPr>
          <w:fldChar w:fldCharType="begin"/>
        </w:r>
        <w:r w:rsidRPr="007F1D38">
          <w:rPr>
            <w:i/>
            <w:iCs/>
            <w:sz w:val="20"/>
            <w:szCs w:val="20"/>
            <w:rPrChange w:id="550" w:author="Giulia Masoero" w:date="2022-07-02T15:40:00Z">
              <w:rPr/>
            </w:rPrChange>
          </w:rPr>
          <w:instrText xml:space="preserve"> HYPERLINK "javascript:;" </w:instrText>
        </w:r>
        <w:r w:rsidRPr="007F1D38">
          <w:rPr>
            <w:i/>
            <w:iCs/>
            <w:sz w:val="20"/>
            <w:szCs w:val="20"/>
            <w:rPrChange w:id="551" w:author="Giulia Masoero" w:date="2022-07-02T15:40:00Z">
              <w:rPr/>
            </w:rPrChange>
          </w:rPr>
          <w:fldChar w:fldCharType="separate"/>
        </w:r>
        <w:r w:rsidRPr="007F1D38">
          <w:rPr>
            <w:rStyle w:val="Hyperlink"/>
            <w:i/>
            <w:iCs/>
            <w:color w:val="006FB7"/>
            <w:sz w:val="20"/>
            <w:szCs w:val="20"/>
            <w:bdr w:val="none" w:sz="0" w:space="0" w:color="auto" w:frame="1"/>
            <w:shd w:val="clear" w:color="auto" w:fill="FFFFFF"/>
            <w:rPrChange w:id="552" w:author="Giulia Masoero" w:date="2022-07-02T15:40:00Z">
              <w:rPr>
                <w:rStyle w:val="Hyperlink"/>
                <w:rFonts w:ascii="Merriweather" w:hAnsi="Merriweather"/>
                <w:color w:val="006FB7"/>
                <w:sz w:val="23"/>
                <w:szCs w:val="23"/>
                <w:bdr w:val="none" w:sz="0" w:space="0" w:color="auto" w:frame="1"/>
                <w:shd w:val="clear" w:color="auto" w:fill="FFFFFF"/>
              </w:rPr>
            </w:rPrChange>
          </w:rPr>
          <w:t>Fig. 1</w:t>
        </w:r>
        <w:r w:rsidRPr="007F1D38">
          <w:rPr>
            <w:i/>
            <w:iCs/>
            <w:sz w:val="20"/>
            <w:szCs w:val="20"/>
            <w:rPrChange w:id="553" w:author="Giulia Masoero" w:date="2022-07-02T15:40:00Z">
              <w:rPr/>
            </w:rPrChange>
          </w:rPr>
          <w:fldChar w:fldCharType="end"/>
        </w:r>
        <w:r w:rsidRPr="007F1D38">
          <w:rPr>
            <w:i/>
            <w:iCs/>
            <w:color w:val="2A2A2A"/>
            <w:sz w:val="20"/>
            <w:szCs w:val="20"/>
            <w:shd w:val="clear" w:color="auto" w:fill="FFFFFF"/>
            <w:rPrChange w:id="554" w:author="Giulia Masoero" w:date="2022-07-02T15:40:00Z">
              <w:rPr>
                <w:rFonts w:ascii="Merriweather" w:hAnsi="Merriweather"/>
                <w:color w:val="2A2A2A"/>
                <w:sz w:val="23"/>
                <w:szCs w:val="23"/>
                <w:shd w:val="clear" w:color="auto" w:fill="FFFFFF"/>
              </w:rPr>
            </w:rPrChange>
          </w:rPr>
          <w:t>). Examination of our data suggests that high spring-summer temperatures in 2003–2009 were the main cause of reduction in yearling mass. Although reduced plant productivity in 2003 could explain low yearling body mass that year, the persistence of low mass in subsequent years was likely because of continuing similar environmental conditions. Our analysis suggests an additive effect of high temperatures experienced over the first 2 summers of life on the mass of yearlings in autumn (</w:t>
        </w:r>
        <w:r w:rsidRPr="007F1D38">
          <w:rPr>
            <w:i/>
            <w:iCs/>
            <w:sz w:val="20"/>
            <w:szCs w:val="20"/>
            <w:rPrChange w:id="555" w:author="Giulia Masoero" w:date="2022-07-02T15:40:00Z">
              <w:rPr/>
            </w:rPrChange>
          </w:rPr>
          <w:fldChar w:fldCharType="begin"/>
        </w:r>
        <w:r w:rsidRPr="007F1D38">
          <w:rPr>
            <w:i/>
            <w:iCs/>
            <w:sz w:val="20"/>
            <w:szCs w:val="20"/>
            <w:rPrChange w:id="556" w:author="Giulia Masoero" w:date="2022-07-02T15:40:00Z">
              <w:rPr/>
            </w:rPrChange>
          </w:rPr>
          <w:instrText xml:space="preserve"> HYPERLINK "javascript:;" </w:instrText>
        </w:r>
        <w:r w:rsidRPr="007F1D38">
          <w:rPr>
            <w:i/>
            <w:iCs/>
            <w:sz w:val="20"/>
            <w:szCs w:val="20"/>
            <w:rPrChange w:id="557" w:author="Giulia Masoero" w:date="2022-07-02T15:40:00Z">
              <w:rPr/>
            </w:rPrChange>
          </w:rPr>
          <w:fldChar w:fldCharType="separate"/>
        </w:r>
        <w:r w:rsidRPr="007F1D38">
          <w:rPr>
            <w:rStyle w:val="Hyperlink"/>
            <w:i/>
            <w:iCs/>
            <w:color w:val="006FB7"/>
            <w:sz w:val="20"/>
            <w:szCs w:val="20"/>
            <w:bdr w:val="none" w:sz="0" w:space="0" w:color="auto" w:frame="1"/>
            <w:shd w:val="clear" w:color="auto" w:fill="FFFFFF"/>
            <w:rPrChange w:id="558" w:author="Giulia Masoero" w:date="2022-07-02T15:40:00Z">
              <w:rPr>
                <w:rStyle w:val="Hyperlink"/>
                <w:rFonts w:ascii="Merriweather" w:hAnsi="Merriweather"/>
                <w:color w:val="006FB7"/>
                <w:sz w:val="23"/>
                <w:szCs w:val="23"/>
                <w:bdr w:val="none" w:sz="0" w:space="0" w:color="auto" w:frame="1"/>
                <w:shd w:val="clear" w:color="auto" w:fill="FFFFFF"/>
              </w:rPr>
            </w:rPrChange>
          </w:rPr>
          <w:t>Table 2</w:t>
        </w:r>
        <w:r w:rsidRPr="007F1D38">
          <w:rPr>
            <w:i/>
            <w:iCs/>
            <w:sz w:val="20"/>
            <w:szCs w:val="20"/>
            <w:rPrChange w:id="559" w:author="Giulia Masoero" w:date="2022-07-02T15:40:00Z">
              <w:rPr/>
            </w:rPrChange>
          </w:rPr>
          <w:fldChar w:fldCharType="end"/>
        </w:r>
        <w:r w:rsidRPr="007F1D38">
          <w:rPr>
            <w:i/>
            <w:iCs/>
            <w:color w:val="2A2A2A"/>
            <w:sz w:val="20"/>
            <w:szCs w:val="20"/>
            <w:shd w:val="clear" w:color="auto" w:fill="FFFFFF"/>
            <w:rPrChange w:id="560" w:author="Giulia Masoero" w:date="2022-07-02T15:40:00Z">
              <w:rPr>
                <w:rFonts w:ascii="Merriweather" w:hAnsi="Merriweather"/>
                <w:color w:val="2A2A2A"/>
                <w:sz w:val="23"/>
                <w:szCs w:val="23"/>
                <w:shd w:val="clear" w:color="auto" w:fill="FFFFFF"/>
              </w:rPr>
            </w:rPrChange>
          </w:rPr>
          <w:t>). That result confirms the importance of environmental conditions during early growth for large herbivores (</w:t>
        </w:r>
        <w:r w:rsidRPr="007F1D38">
          <w:rPr>
            <w:i/>
            <w:iCs/>
            <w:sz w:val="20"/>
            <w:szCs w:val="20"/>
            <w:rPrChange w:id="561" w:author="Giulia Masoero" w:date="2022-07-02T15:40:00Z">
              <w:rPr/>
            </w:rPrChange>
          </w:rPr>
          <w:fldChar w:fldCharType="begin"/>
        </w:r>
        <w:r w:rsidRPr="007F1D38">
          <w:rPr>
            <w:i/>
            <w:iCs/>
            <w:sz w:val="20"/>
            <w:szCs w:val="20"/>
            <w:rPrChange w:id="562" w:author="Giulia Masoero" w:date="2022-07-02T15:40:00Z">
              <w:rPr/>
            </w:rPrChange>
          </w:rPr>
          <w:instrText xml:space="preserve"> HYPERLINK "javascript:;" </w:instrText>
        </w:r>
        <w:r w:rsidRPr="007F1D38">
          <w:rPr>
            <w:i/>
            <w:iCs/>
            <w:sz w:val="20"/>
            <w:szCs w:val="20"/>
            <w:rPrChange w:id="563" w:author="Giulia Masoero" w:date="2022-07-02T15:40:00Z">
              <w:rPr/>
            </w:rPrChange>
          </w:rPr>
          <w:fldChar w:fldCharType="separate"/>
        </w:r>
        <w:r w:rsidRPr="007F1D38">
          <w:rPr>
            <w:rStyle w:val="Hyperlink"/>
            <w:i/>
            <w:iCs/>
            <w:color w:val="006FB7"/>
            <w:sz w:val="20"/>
            <w:szCs w:val="20"/>
            <w:bdr w:val="none" w:sz="0" w:space="0" w:color="auto" w:frame="1"/>
            <w:shd w:val="clear" w:color="auto" w:fill="FFFFFF"/>
            <w:rPrChange w:id="564" w:author="Giulia Masoero" w:date="2022-07-02T15:40:00Z">
              <w:rPr>
                <w:rStyle w:val="Hyperlink"/>
                <w:rFonts w:ascii="Merriweather" w:hAnsi="Merriweather"/>
                <w:color w:val="006FB7"/>
                <w:sz w:val="23"/>
                <w:szCs w:val="23"/>
                <w:bdr w:val="none" w:sz="0" w:space="0" w:color="auto" w:frame="1"/>
                <w:shd w:val="clear" w:color="auto" w:fill="FFFFFF"/>
              </w:rPr>
            </w:rPrChange>
          </w:rPr>
          <w:t>Forchhammer et al. 2001</w:t>
        </w:r>
        <w:r w:rsidRPr="007F1D38">
          <w:rPr>
            <w:i/>
            <w:iCs/>
            <w:sz w:val="20"/>
            <w:szCs w:val="20"/>
            <w:rPrChange w:id="565" w:author="Giulia Masoero" w:date="2022-07-02T15:40:00Z">
              <w:rPr/>
            </w:rPrChange>
          </w:rPr>
          <w:fldChar w:fldCharType="end"/>
        </w:r>
        <w:r w:rsidRPr="007F1D38">
          <w:rPr>
            <w:i/>
            <w:iCs/>
            <w:color w:val="2A2A2A"/>
            <w:sz w:val="20"/>
            <w:szCs w:val="20"/>
            <w:shd w:val="clear" w:color="auto" w:fill="FFFFFF"/>
            <w:rPrChange w:id="566" w:author="Giulia Masoero" w:date="2022-07-02T15:40:00Z">
              <w:rPr>
                <w:rFonts w:ascii="Merriweather" w:hAnsi="Merriweather"/>
                <w:color w:val="2A2A2A"/>
                <w:sz w:val="23"/>
                <w:szCs w:val="23"/>
                <w:shd w:val="clear" w:color="auto" w:fill="FFFFFF"/>
              </w:rPr>
            </w:rPrChange>
          </w:rPr>
          <w:t>; </w:t>
        </w:r>
        <w:r w:rsidRPr="007F1D38">
          <w:rPr>
            <w:i/>
            <w:iCs/>
            <w:sz w:val="20"/>
            <w:szCs w:val="20"/>
            <w:rPrChange w:id="567" w:author="Giulia Masoero" w:date="2022-07-02T15:40:00Z">
              <w:rPr/>
            </w:rPrChange>
          </w:rPr>
          <w:fldChar w:fldCharType="begin"/>
        </w:r>
        <w:r w:rsidRPr="007F1D38">
          <w:rPr>
            <w:i/>
            <w:iCs/>
            <w:sz w:val="20"/>
            <w:szCs w:val="20"/>
            <w:rPrChange w:id="568" w:author="Giulia Masoero" w:date="2022-07-02T15:40:00Z">
              <w:rPr/>
            </w:rPrChange>
          </w:rPr>
          <w:instrText xml:space="preserve"> HYPERLINK "javascript:;" </w:instrText>
        </w:r>
        <w:r w:rsidRPr="007F1D38">
          <w:rPr>
            <w:i/>
            <w:iCs/>
            <w:sz w:val="20"/>
            <w:szCs w:val="20"/>
            <w:rPrChange w:id="569" w:author="Giulia Masoero" w:date="2022-07-02T15:40:00Z">
              <w:rPr/>
            </w:rPrChange>
          </w:rPr>
          <w:fldChar w:fldCharType="separate"/>
        </w:r>
        <w:r w:rsidRPr="007F1D38">
          <w:rPr>
            <w:rStyle w:val="Hyperlink"/>
            <w:i/>
            <w:iCs/>
            <w:color w:val="006FB7"/>
            <w:sz w:val="20"/>
            <w:szCs w:val="20"/>
            <w:bdr w:val="none" w:sz="0" w:space="0" w:color="auto" w:frame="1"/>
            <w:shd w:val="clear" w:color="auto" w:fill="FFFFFF"/>
            <w:rPrChange w:id="570" w:author="Giulia Masoero" w:date="2022-07-02T15:40:00Z">
              <w:rPr>
                <w:rStyle w:val="Hyperlink"/>
                <w:rFonts w:ascii="Merriweather" w:hAnsi="Merriweather"/>
                <w:color w:val="006FB7"/>
                <w:sz w:val="23"/>
                <w:szCs w:val="23"/>
                <w:bdr w:val="none" w:sz="0" w:space="0" w:color="auto" w:frame="1"/>
                <w:shd w:val="clear" w:color="auto" w:fill="FFFFFF"/>
              </w:rPr>
            </w:rPrChange>
          </w:rPr>
          <w:t>Nussey et al. 2007</w:t>
        </w:r>
        <w:r w:rsidRPr="007F1D38">
          <w:rPr>
            <w:i/>
            <w:iCs/>
            <w:sz w:val="20"/>
            <w:szCs w:val="20"/>
            <w:rPrChange w:id="571" w:author="Giulia Masoero" w:date="2022-07-02T15:40:00Z">
              <w:rPr/>
            </w:rPrChange>
          </w:rPr>
          <w:fldChar w:fldCharType="end"/>
        </w:r>
        <w:r w:rsidRPr="007F1D38">
          <w:rPr>
            <w:i/>
            <w:iCs/>
            <w:color w:val="2A2A2A"/>
            <w:sz w:val="20"/>
            <w:szCs w:val="20"/>
            <w:shd w:val="clear" w:color="auto" w:fill="FFFFFF"/>
            <w:rPrChange w:id="572" w:author="Giulia Masoero" w:date="2022-07-02T15:40:00Z">
              <w:rPr>
                <w:rFonts w:ascii="Merriweather" w:hAnsi="Merriweather"/>
                <w:color w:val="2A2A2A"/>
                <w:sz w:val="23"/>
                <w:szCs w:val="23"/>
                <w:shd w:val="clear" w:color="auto" w:fill="FFFFFF"/>
              </w:rPr>
            </w:rPrChange>
          </w:rPr>
          <w:t>). A decline in mass also was evident in adults. In large herbivores, female body condition often affects offspring mass, mostly at high population density when females reduce maternal care (</w:t>
        </w:r>
        <w:r w:rsidRPr="007F1D38">
          <w:rPr>
            <w:i/>
            <w:iCs/>
            <w:sz w:val="20"/>
            <w:szCs w:val="20"/>
            <w:rPrChange w:id="573" w:author="Giulia Masoero" w:date="2022-07-02T15:40:00Z">
              <w:rPr/>
            </w:rPrChange>
          </w:rPr>
          <w:fldChar w:fldCharType="begin"/>
        </w:r>
        <w:r w:rsidRPr="007F1D38">
          <w:rPr>
            <w:i/>
            <w:iCs/>
            <w:sz w:val="20"/>
            <w:szCs w:val="20"/>
            <w:rPrChange w:id="574" w:author="Giulia Masoero" w:date="2022-07-02T15:40:00Z">
              <w:rPr/>
            </w:rPrChange>
          </w:rPr>
          <w:instrText xml:space="preserve"> HYPERLINK "javascript:;" </w:instrText>
        </w:r>
        <w:r w:rsidRPr="007F1D38">
          <w:rPr>
            <w:i/>
            <w:iCs/>
            <w:sz w:val="20"/>
            <w:szCs w:val="20"/>
            <w:rPrChange w:id="575" w:author="Giulia Masoero" w:date="2022-07-02T15:40:00Z">
              <w:rPr/>
            </w:rPrChange>
          </w:rPr>
          <w:fldChar w:fldCharType="separate"/>
        </w:r>
        <w:r w:rsidRPr="007F1D38">
          <w:rPr>
            <w:rStyle w:val="Hyperlink"/>
            <w:i/>
            <w:iCs/>
            <w:color w:val="006FB7"/>
            <w:sz w:val="20"/>
            <w:szCs w:val="20"/>
            <w:bdr w:val="none" w:sz="0" w:space="0" w:color="auto" w:frame="1"/>
            <w:shd w:val="clear" w:color="auto" w:fill="FFFFFF"/>
            <w:rPrChange w:id="576" w:author="Giulia Masoero" w:date="2022-07-02T15:40:00Z">
              <w:rPr>
                <w:rStyle w:val="Hyperlink"/>
                <w:rFonts w:ascii="Merriweather" w:hAnsi="Merriweather"/>
                <w:color w:val="006FB7"/>
                <w:sz w:val="23"/>
                <w:szCs w:val="23"/>
                <w:bdr w:val="none" w:sz="0" w:space="0" w:color="auto" w:frame="1"/>
                <w:shd w:val="clear" w:color="auto" w:fill="FFFFFF"/>
              </w:rPr>
            </w:rPrChange>
          </w:rPr>
          <w:t>Festa-Bianchet and Jorgenson 1998</w:t>
        </w:r>
        <w:r w:rsidRPr="007F1D38">
          <w:rPr>
            <w:i/>
            <w:iCs/>
            <w:sz w:val="20"/>
            <w:szCs w:val="20"/>
            <w:rPrChange w:id="577" w:author="Giulia Masoero" w:date="2022-07-02T15:40:00Z">
              <w:rPr/>
            </w:rPrChange>
          </w:rPr>
          <w:fldChar w:fldCharType="end"/>
        </w:r>
        <w:r w:rsidRPr="007F1D38">
          <w:rPr>
            <w:i/>
            <w:iCs/>
            <w:color w:val="2A2A2A"/>
            <w:sz w:val="20"/>
            <w:szCs w:val="20"/>
            <w:shd w:val="clear" w:color="auto" w:fill="FFFFFF"/>
            <w:rPrChange w:id="578" w:author="Giulia Masoero" w:date="2022-07-02T15:40:00Z">
              <w:rPr>
                <w:rFonts w:ascii="Merriweather" w:hAnsi="Merriweather"/>
                <w:color w:val="2A2A2A"/>
                <w:sz w:val="23"/>
                <w:szCs w:val="23"/>
                <w:shd w:val="clear" w:color="auto" w:fill="FFFFFF"/>
              </w:rPr>
            </w:rPrChange>
          </w:rPr>
          <w:t>). Therefore, the reduction in adult female mass could reinforce the negative effect of high temperatures on yearling mass.</w:t>
        </w:r>
      </w:ins>
    </w:p>
    <w:p w14:paraId="25552E08" w14:textId="75BBA0A6" w:rsidR="007255C7" w:rsidRPr="007F1D38" w:rsidRDefault="007255C7">
      <w:pPr>
        <w:pStyle w:val="Default"/>
        <w:spacing w:before="120" w:after="120"/>
        <w:ind w:firstLine="426"/>
        <w:rPr>
          <w:ins w:id="579" w:author="Giulia Masoero" w:date="2022-07-01T17:17:00Z"/>
          <w:i/>
          <w:iCs/>
          <w:sz w:val="20"/>
          <w:szCs w:val="20"/>
          <w:rPrChange w:id="580" w:author="Giulia Masoero" w:date="2022-07-02T15:40:00Z">
            <w:rPr>
              <w:ins w:id="581" w:author="Giulia Masoero" w:date="2022-07-01T17:17:00Z"/>
            </w:rPr>
          </w:rPrChange>
        </w:rPr>
        <w:pPrChange w:id="582" w:author="Giulia Masoero" w:date="2022-07-02T15:41:00Z">
          <w:pPr>
            <w:pStyle w:val="Default"/>
            <w:spacing w:before="120" w:after="120" w:line="360" w:lineRule="auto"/>
            <w:ind w:firstLine="426"/>
          </w:pPr>
        </w:pPrChange>
      </w:pPr>
    </w:p>
    <w:p w14:paraId="18294FBC" w14:textId="2E79E4D6" w:rsidR="007F1D38" w:rsidRPr="007F1D38" w:rsidRDefault="007F1D38" w:rsidP="007F1D38">
      <w:pPr>
        <w:rPr>
          <w:ins w:id="583" w:author="Giulia Masoero" w:date="2022-07-02T15:40:00Z"/>
          <w:i/>
          <w:iCs/>
          <w:sz w:val="20"/>
          <w:szCs w:val="20"/>
          <w:rPrChange w:id="584" w:author="Giulia Masoero" w:date="2022-07-02T15:40:00Z">
            <w:rPr>
              <w:ins w:id="585" w:author="Giulia Masoero" w:date="2022-07-02T15:40:00Z"/>
            </w:rPr>
          </w:rPrChange>
        </w:rPr>
      </w:pPr>
      <w:r w:rsidRPr="007F1D38">
        <w:rPr>
          <w:i/>
          <w:iCs/>
          <w:color w:val="333333"/>
          <w:sz w:val="20"/>
          <w:szCs w:val="20"/>
          <w:shd w:val="clear" w:color="auto" w:fill="FCFCFC"/>
          <w:rPrChange w:id="586" w:author="Giulia Masoero" w:date="2022-07-02T15:40:00Z">
            <w:rPr>
              <w:rFonts w:ascii="Georgia" w:hAnsi="Georgia"/>
              <w:color w:val="333333"/>
              <w:sz w:val="27"/>
              <w:szCs w:val="27"/>
              <w:shd w:val="clear" w:color="auto" w:fill="FCFCFC"/>
            </w:rPr>
          </w:rPrChange>
        </w:rPr>
        <w:lastRenderedPageBreak/>
        <w:fldChar w:fldCharType="begin"/>
      </w:r>
      <w:r w:rsidRPr="007F1D38">
        <w:rPr>
          <w:i/>
          <w:iCs/>
          <w:color w:val="333333"/>
          <w:sz w:val="20"/>
          <w:szCs w:val="20"/>
          <w:shd w:val="clear" w:color="auto" w:fill="FCFCFC"/>
          <w:rPrChange w:id="587" w:author="Giulia Masoero" w:date="2022-07-02T15:40:00Z">
            <w:rPr>
              <w:rFonts w:ascii="Georgia" w:hAnsi="Georgia"/>
              <w:color w:val="333333"/>
              <w:sz w:val="27"/>
              <w:szCs w:val="27"/>
              <w:shd w:val="clear" w:color="auto" w:fill="FCFCFC"/>
            </w:rPr>
          </w:rPrChange>
        </w:rPr>
        <w:instrText xml:space="preserve"> ADDIN ZOTERO_ITEM CSL_CITATION {"citationID":"Wdj7emm1","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7F1D38">
        <w:rPr>
          <w:i/>
          <w:iCs/>
          <w:color w:val="333333"/>
          <w:sz w:val="20"/>
          <w:szCs w:val="20"/>
          <w:shd w:val="clear" w:color="auto" w:fill="FCFCFC"/>
          <w:rPrChange w:id="588" w:author="Giulia Masoero" w:date="2022-07-02T15:40:00Z">
            <w:rPr>
              <w:rFonts w:ascii="Georgia" w:hAnsi="Georgia"/>
              <w:color w:val="333333"/>
              <w:sz w:val="27"/>
              <w:szCs w:val="27"/>
              <w:shd w:val="clear" w:color="auto" w:fill="FCFCFC"/>
            </w:rPr>
          </w:rPrChange>
        </w:rPr>
        <w:fldChar w:fldCharType="separate"/>
      </w:r>
      <w:r w:rsidRPr="007F1D38">
        <w:rPr>
          <w:i/>
          <w:iCs/>
          <w:noProof/>
          <w:color w:val="333333"/>
          <w:sz w:val="20"/>
          <w:szCs w:val="20"/>
          <w:shd w:val="clear" w:color="auto" w:fill="FCFCFC"/>
          <w:rPrChange w:id="589" w:author="Giulia Masoero" w:date="2022-07-02T15:40:00Z">
            <w:rPr>
              <w:rFonts w:ascii="Georgia" w:hAnsi="Georgia"/>
              <w:noProof/>
              <w:color w:val="333333"/>
              <w:sz w:val="27"/>
              <w:szCs w:val="27"/>
              <w:shd w:val="clear" w:color="auto" w:fill="FCFCFC"/>
            </w:rPr>
          </w:rPrChange>
        </w:rPr>
        <w:t>(Brivio et al. 2016)</w:t>
      </w:r>
      <w:r w:rsidRPr="007F1D38">
        <w:rPr>
          <w:i/>
          <w:iCs/>
          <w:color w:val="333333"/>
          <w:sz w:val="20"/>
          <w:szCs w:val="20"/>
          <w:shd w:val="clear" w:color="auto" w:fill="FCFCFC"/>
          <w:rPrChange w:id="590" w:author="Giulia Masoero" w:date="2022-07-02T15:40:00Z">
            <w:rPr>
              <w:rFonts w:ascii="Georgia" w:hAnsi="Georgia"/>
              <w:color w:val="333333"/>
              <w:sz w:val="27"/>
              <w:szCs w:val="27"/>
              <w:shd w:val="clear" w:color="auto" w:fill="FCFCFC"/>
            </w:rPr>
          </w:rPrChange>
        </w:rPr>
        <w:fldChar w:fldCharType="end"/>
      </w:r>
      <w:ins w:id="591" w:author="Giulia Masoero" w:date="2022-07-02T15:40:00Z">
        <w:r w:rsidRPr="007F1D38">
          <w:rPr>
            <w:i/>
            <w:iCs/>
            <w:color w:val="333333"/>
            <w:sz w:val="20"/>
            <w:szCs w:val="20"/>
            <w:shd w:val="clear" w:color="auto" w:fill="FCFCFC"/>
            <w:lang w:val="fr-CA"/>
            <w:rPrChange w:id="592" w:author="Giulia Masoero" w:date="2022-07-02T15:40:00Z">
              <w:rPr>
                <w:rFonts w:ascii="Georgia" w:hAnsi="Georgia"/>
                <w:color w:val="333333"/>
                <w:sz w:val="27"/>
                <w:szCs w:val="27"/>
                <w:shd w:val="clear" w:color="auto" w:fill="FCFCFC"/>
                <w:lang w:val="fr-CA"/>
              </w:rPr>
            </w:rPrChange>
          </w:rPr>
          <w:t xml:space="preserve"> </w:t>
        </w:r>
        <w:r w:rsidRPr="007F1D38">
          <w:rPr>
            <w:i/>
            <w:iCs/>
            <w:color w:val="333333"/>
            <w:sz w:val="20"/>
            <w:szCs w:val="20"/>
            <w:shd w:val="clear" w:color="auto" w:fill="FCFCFC"/>
            <w:rPrChange w:id="593" w:author="Giulia Masoero" w:date="2022-07-02T15:40:00Z">
              <w:rPr>
                <w:rFonts w:ascii="Georgia" w:hAnsi="Georgia"/>
                <w:color w:val="333333"/>
                <w:sz w:val="27"/>
                <w:szCs w:val="27"/>
                <w:shd w:val="clear" w:color="auto" w:fill="FCFCFC"/>
              </w:rPr>
            </w:rPrChange>
          </w:rPr>
          <w:t>Climate is another time cue for chamois activity: they adjusted their activity responding to variations of the wind-chill factor, as well as to changes in precipitation levels and, during winter, snow abundance and solar radiation. The interaction between air temperature and wind speed (wind-chill factor) appeared to influence chamois activity rhythms, either by reducing or by stirring daily activity levels. The response of chamois activity to temperature was parabolic for both sexes: in July for instance, the highest activity levels occurred during days with mean temperatures around 3–7 °C characterised by weak wind speed, while a decline in activity levels was observed at higher and lower temperatures (Fig. </w:t>
        </w:r>
        <w:r w:rsidRPr="007F1D38">
          <w:rPr>
            <w:i/>
            <w:iCs/>
            <w:sz w:val="20"/>
            <w:szCs w:val="20"/>
            <w:rPrChange w:id="594" w:author="Giulia Masoero" w:date="2022-07-02T15:40:00Z">
              <w:rPr/>
            </w:rPrChange>
          </w:rPr>
          <w:fldChar w:fldCharType="begin"/>
        </w:r>
        <w:r w:rsidRPr="007F1D38">
          <w:rPr>
            <w:i/>
            <w:iCs/>
            <w:sz w:val="20"/>
            <w:szCs w:val="20"/>
            <w:rPrChange w:id="595" w:author="Giulia Masoero" w:date="2022-07-02T15:40:00Z">
              <w:rPr/>
            </w:rPrChange>
          </w:rPr>
          <w:instrText xml:space="preserve"> HYPERLINK "https://link.springer.com/article/10.1007/s00265-016-2137-8" \l "Fig4" </w:instrText>
        </w:r>
        <w:r w:rsidRPr="007F1D38">
          <w:rPr>
            <w:i/>
            <w:iCs/>
            <w:sz w:val="20"/>
            <w:szCs w:val="20"/>
            <w:rPrChange w:id="596" w:author="Giulia Masoero" w:date="2022-07-02T15:40:00Z">
              <w:rPr/>
            </w:rPrChange>
          </w:rPr>
          <w:fldChar w:fldCharType="separate"/>
        </w:r>
        <w:r w:rsidRPr="007F1D38">
          <w:rPr>
            <w:rStyle w:val="Hyperlink"/>
            <w:i/>
            <w:iCs/>
            <w:color w:val="004B83"/>
            <w:sz w:val="20"/>
            <w:szCs w:val="20"/>
            <w:shd w:val="clear" w:color="auto" w:fill="FCFCFC"/>
            <w:rPrChange w:id="597" w:author="Giulia Masoero" w:date="2022-07-02T15:40:00Z">
              <w:rPr>
                <w:rStyle w:val="Hyperlink"/>
                <w:rFonts w:ascii="Georgia" w:hAnsi="Georgia"/>
                <w:color w:val="004B83"/>
                <w:sz w:val="27"/>
                <w:szCs w:val="27"/>
                <w:shd w:val="clear" w:color="auto" w:fill="FCFCFC"/>
              </w:rPr>
            </w:rPrChange>
          </w:rPr>
          <w:t>4</w:t>
        </w:r>
        <w:r w:rsidRPr="007F1D38">
          <w:rPr>
            <w:i/>
            <w:iCs/>
            <w:sz w:val="20"/>
            <w:szCs w:val="20"/>
            <w:rPrChange w:id="598" w:author="Giulia Masoero" w:date="2022-07-02T15:40:00Z">
              <w:rPr/>
            </w:rPrChange>
          </w:rPr>
          <w:fldChar w:fldCharType="end"/>
        </w:r>
        <w:r w:rsidRPr="007F1D38">
          <w:rPr>
            <w:i/>
            <w:iCs/>
            <w:color w:val="333333"/>
            <w:sz w:val="20"/>
            <w:szCs w:val="20"/>
            <w:shd w:val="clear" w:color="auto" w:fill="FCFCFC"/>
            <w:rPrChange w:id="599" w:author="Giulia Masoero" w:date="2022-07-02T15:40:00Z">
              <w:rPr>
                <w:rFonts w:ascii="Georgia" w:hAnsi="Georgia"/>
                <w:color w:val="333333"/>
                <w:sz w:val="27"/>
                <w:szCs w:val="27"/>
                <w:shd w:val="clear" w:color="auto" w:fill="FCFCFC"/>
              </w:rPr>
            </w:rPrChange>
          </w:rPr>
          <w:t>). Such effect of temperature was exacerbated by wind speed and DMA reached minimum levels during windier and colder days. Therefore, activity appeared to be strictly dependent upon animal thermal balance. On the one hand, when air temperatures are below the animals’ thermoneutral zone and wind intensifies, the decrease in activity can be seen as a strategy to lower the costs of thermoregulation by seeking shelter (in time budget terms, by resting) in order to prevent heat loss, which may be exacerbated by the higher evapotranspiration caused by the wind. Likewise, Moen (</w:t>
        </w:r>
        <w:r w:rsidRPr="007F1D38">
          <w:rPr>
            <w:i/>
            <w:iCs/>
            <w:sz w:val="20"/>
            <w:szCs w:val="20"/>
            <w:rPrChange w:id="600" w:author="Giulia Masoero" w:date="2022-07-02T15:40:00Z">
              <w:rPr/>
            </w:rPrChange>
          </w:rPr>
          <w:fldChar w:fldCharType="begin"/>
        </w:r>
        <w:r w:rsidRPr="007F1D38">
          <w:rPr>
            <w:i/>
            <w:iCs/>
            <w:sz w:val="20"/>
            <w:szCs w:val="20"/>
            <w:rPrChange w:id="601" w:author="Giulia Masoero" w:date="2022-07-02T15:40:00Z">
              <w:rPr/>
            </w:rPrChange>
          </w:rPr>
          <w:instrText xml:space="preserve"> HYPERLINK "https://link.springer.com/article/10.1007/s00265-016-2137-8" \l "ref-CR51" \o "Moen AN (1976) Energy conservation by white-tailed deer in the winter. Ecology 57:192–198" </w:instrText>
        </w:r>
        <w:r w:rsidRPr="007F1D38">
          <w:rPr>
            <w:i/>
            <w:iCs/>
            <w:sz w:val="20"/>
            <w:szCs w:val="20"/>
            <w:rPrChange w:id="602" w:author="Giulia Masoero" w:date="2022-07-02T15:40:00Z">
              <w:rPr/>
            </w:rPrChange>
          </w:rPr>
          <w:fldChar w:fldCharType="separate"/>
        </w:r>
        <w:r w:rsidRPr="007F1D38">
          <w:rPr>
            <w:rStyle w:val="Hyperlink"/>
            <w:i/>
            <w:iCs/>
            <w:color w:val="004B83"/>
            <w:sz w:val="20"/>
            <w:szCs w:val="20"/>
            <w:shd w:val="clear" w:color="auto" w:fill="FCFCFC"/>
            <w:rPrChange w:id="603" w:author="Giulia Masoero" w:date="2022-07-02T15:40:00Z">
              <w:rPr>
                <w:rStyle w:val="Hyperlink"/>
                <w:rFonts w:ascii="Georgia" w:hAnsi="Georgia"/>
                <w:color w:val="004B83"/>
                <w:sz w:val="27"/>
                <w:szCs w:val="27"/>
                <w:shd w:val="clear" w:color="auto" w:fill="FCFCFC"/>
              </w:rPr>
            </w:rPrChange>
          </w:rPr>
          <w:t>1976</w:t>
        </w:r>
        <w:r w:rsidRPr="007F1D38">
          <w:rPr>
            <w:i/>
            <w:iCs/>
            <w:sz w:val="20"/>
            <w:szCs w:val="20"/>
            <w:rPrChange w:id="604" w:author="Giulia Masoero" w:date="2022-07-02T15:40:00Z">
              <w:rPr/>
            </w:rPrChange>
          </w:rPr>
          <w:fldChar w:fldCharType="end"/>
        </w:r>
        <w:r w:rsidRPr="007F1D38">
          <w:rPr>
            <w:i/>
            <w:iCs/>
            <w:color w:val="333333"/>
            <w:sz w:val="20"/>
            <w:szCs w:val="20"/>
            <w:shd w:val="clear" w:color="auto" w:fill="FCFCFC"/>
            <w:rPrChange w:id="605" w:author="Giulia Masoero" w:date="2022-07-02T15:40:00Z">
              <w:rPr>
                <w:rFonts w:ascii="Georgia" w:hAnsi="Georgia"/>
                <w:color w:val="333333"/>
                <w:sz w:val="27"/>
                <w:szCs w:val="27"/>
                <w:shd w:val="clear" w:color="auto" w:fill="FCFCFC"/>
              </w:rPr>
            </w:rPrChange>
          </w:rPr>
          <w:t>) and Gates and Hudson (</w:t>
        </w:r>
        <w:r w:rsidRPr="007F1D38">
          <w:rPr>
            <w:i/>
            <w:iCs/>
            <w:sz w:val="20"/>
            <w:szCs w:val="20"/>
            <w:rPrChange w:id="606" w:author="Giulia Masoero" w:date="2022-07-02T15:40:00Z">
              <w:rPr/>
            </w:rPrChange>
          </w:rPr>
          <w:fldChar w:fldCharType="begin"/>
        </w:r>
        <w:r w:rsidRPr="007F1D38">
          <w:rPr>
            <w:i/>
            <w:iCs/>
            <w:sz w:val="20"/>
            <w:szCs w:val="20"/>
            <w:rPrChange w:id="607" w:author="Giulia Masoero" w:date="2022-07-02T15:40:00Z">
              <w:rPr/>
            </w:rPrChange>
          </w:rPr>
          <w:instrText xml:space="preserve"> HYPERLINK "https://link.springer.com/article/10.1007/s00265-016-2137-8" \l "ref-CR27" \o "Gates CC, Hudson RJ (1979) Effects of posture and activity on metabolic responses of Wapiti to cold. J Wildlife Manage 43:564–567" </w:instrText>
        </w:r>
        <w:r w:rsidRPr="007F1D38">
          <w:rPr>
            <w:i/>
            <w:iCs/>
            <w:sz w:val="20"/>
            <w:szCs w:val="20"/>
            <w:rPrChange w:id="608" w:author="Giulia Masoero" w:date="2022-07-02T15:40:00Z">
              <w:rPr/>
            </w:rPrChange>
          </w:rPr>
          <w:fldChar w:fldCharType="separate"/>
        </w:r>
        <w:r w:rsidRPr="007F1D38">
          <w:rPr>
            <w:rStyle w:val="Hyperlink"/>
            <w:i/>
            <w:iCs/>
            <w:color w:val="004B83"/>
            <w:sz w:val="20"/>
            <w:szCs w:val="20"/>
            <w:shd w:val="clear" w:color="auto" w:fill="FCFCFC"/>
            <w:rPrChange w:id="609" w:author="Giulia Masoero" w:date="2022-07-02T15:40:00Z">
              <w:rPr>
                <w:rStyle w:val="Hyperlink"/>
                <w:rFonts w:ascii="Georgia" w:hAnsi="Georgia"/>
                <w:color w:val="004B83"/>
                <w:sz w:val="27"/>
                <w:szCs w:val="27"/>
                <w:shd w:val="clear" w:color="auto" w:fill="FCFCFC"/>
              </w:rPr>
            </w:rPrChange>
          </w:rPr>
          <w:t>1979</w:t>
        </w:r>
        <w:r w:rsidRPr="007F1D38">
          <w:rPr>
            <w:i/>
            <w:iCs/>
            <w:sz w:val="20"/>
            <w:szCs w:val="20"/>
            <w:rPrChange w:id="610" w:author="Giulia Masoero" w:date="2022-07-02T15:40:00Z">
              <w:rPr/>
            </w:rPrChange>
          </w:rPr>
          <w:fldChar w:fldCharType="end"/>
        </w:r>
        <w:r w:rsidRPr="007F1D38">
          <w:rPr>
            <w:i/>
            <w:iCs/>
            <w:color w:val="333333"/>
            <w:sz w:val="20"/>
            <w:szCs w:val="20"/>
            <w:shd w:val="clear" w:color="auto" w:fill="FCFCFC"/>
            <w:rPrChange w:id="611" w:author="Giulia Masoero" w:date="2022-07-02T15:40:00Z">
              <w:rPr>
                <w:rFonts w:ascii="Georgia" w:hAnsi="Georgia"/>
                <w:color w:val="333333"/>
                <w:sz w:val="27"/>
                <w:szCs w:val="27"/>
                <w:shd w:val="clear" w:color="auto" w:fill="FCFCFC"/>
              </w:rPr>
            </w:rPrChange>
          </w:rPr>
          <w:t>) showed that lying position and inactivity significantly reduce the metabolic costs of thermoregulation in cold weather. On the other hand, when air temperatures rise above the species’ thermoneutral zone, the reduction of activity may be an attempt to avoid thermal overload by reducing such heat-generating activities as feeding, moving and possibly even social interaction. This result is consistent with a previous observational study on Alpine chamois, which were reported to allocate less time to foraging with increasing temperatures during summer (Mason et al. </w:t>
        </w:r>
        <w:r w:rsidRPr="007F1D38">
          <w:rPr>
            <w:i/>
            <w:iCs/>
            <w:sz w:val="20"/>
            <w:szCs w:val="20"/>
            <w:rPrChange w:id="612" w:author="Giulia Masoero" w:date="2022-07-02T15:40:00Z">
              <w:rPr/>
            </w:rPrChange>
          </w:rPr>
          <w:fldChar w:fldCharType="begin"/>
        </w:r>
        <w:r w:rsidRPr="007F1D38">
          <w:rPr>
            <w:i/>
            <w:iCs/>
            <w:sz w:val="20"/>
            <w:szCs w:val="20"/>
            <w:rPrChange w:id="613" w:author="Giulia Masoero" w:date="2022-07-02T15:40:00Z">
              <w:rPr/>
            </w:rPrChange>
          </w:rPr>
          <w:instrText xml:space="preserve"> HYPERLINK "https://link.springer.com/article/10.1007/s00265-016-2137-8" \l "ref-CR50" \o "Mason THE, Stephens PA, Apollonio M, Willis SG (2014) Predicting potential responses to future climate in an alpine ungulate: interspecific interactions exceed climate effects. Global Change Biol 20:3872–3882" </w:instrText>
        </w:r>
        <w:r w:rsidRPr="007F1D38">
          <w:rPr>
            <w:i/>
            <w:iCs/>
            <w:sz w:val="20"/>
            <w:szCs w:val="20"/>
            <w:rPrChange w:id="614" w:author="Giulia Masoero" w:date="2022-07-02T15:40:00Z">
              <w:rPr/>
            </w:rPrChange>
          </w:rPr>
          <w:fldChar w:fldCharType="separate"/>
        </w:r>
        <w:r w:rsidRPr="007F1D38">
          <w:rPr>
            <w:rStyle w:val="Hyperlink"/>
            <w:i/>
            <w:iCs/>
            <w:color w:val="004B83"/>
            <w:sz w:val="20"/>
            <w:szCs w:val="20"/>
            <w:shd w:val="clear" w:color="auto" w:fill="FCFCFC"/>
            <w:rPrChange w:id="615" w:author="Giulia Masoero" w:date="2022-07-02T15:40:00Z">
              <w:rPr>
                <w:rStyle w:val="Hyperlink"/>
                <w:rFonts w:ascii="Georgia" w:hAnsi="Georgia"/>
                <w:color w:val="004B83"/>
                <w:sz w:val="27"/>
                <w:szCs w:val="27"/>
                <w:shd w:val="clear" w:color="auto" w:fill="FCFCFC"/>
              </w:rPr>
            </w:rPrChange>
          </w:rPr>
          <w:t>2014</w:t>
        </w:r>
        <w:r w:rsidRPr="007F1D38">
          <w:rPr>
            <w:i/>
            <w:iCs/>
            <w:sz w:val="20"/>
            <w:szCs w:val="20"/>
            <w:rPrChange w:id="616" w:author="Giulia Masoero" w:date="2022-07-02T15:40:00Z">
              <w:rPr/>
            </w:rPrChange>
          </w:rPr>
          <w:fldChar w:fldCharType="end"/>
        </w:r>
        <w:r w:rsidRPr="007F1D38">
          <w:rPr>
            <w:i/>
            <w:iCs/>
            <w:color w:val="333333"/>
            <w:sz w:val="20"/>
            <w:szCs w:val="20"/>
            <w:shd w:val="clear" w:color="auto" w:fill="FCFCFC"/>
            <w:rPrChange w:id="617" w:author="Giulia Masoero" w:date="2022-07-02T15:40:00Z">
              <w:rPr>
                <w:rFonts w:ascii="Georgia" w:hAnsi="Georgia"/>
                <w:color w:val="333333"/>
                <w:sz w:val="27"/>
                <w:szCs w:val="27"/>
                <w:shd w:val="clear" w:color="auto" w:fill="FCFCFC"/>
              </w:rPr>
            </w:rPrChange>
          </w:rPr>
          <w:t>). In this respect, chamois appeared not to take advantage of wind as an agent reducing thermal overload and, according to our results, wind speed was likely perceived just as a disturbance during both cold and warm days.</w:t>
        </w:r>
      </w:ins>
    </w:p>
    <w:p w14:paraId="3A0F0959" w14:textId="6DE67DB6" w:rsidR="007255C7" w:rsidRPr="007F1D38" w:rsidRDefault="007255C7">
      <w:pPr>
        <w:pStyle w:val="Default"/>
        <w:spacing w:before="120" w:after="120"/>
        <w:ind w:firstLine="426"/>
        <w:rPr>
          <w:ins w:id="618" w:author="Giulia Masoero" w:date="2022-07-01T17:17:00Z"/>
          <w:i/>
          <w:iCs/>
          <w:sz w:val="20"/>
          <w:szCs w:val="20"/>
          <w:rPrChange w:id="619" w:author="Giulia Masoero" w:date="2022-07-02T15:40:00Z">
            <w:rPr>
              <w:ins w:id="620" w:author="Giulia Masoero" w:date="2022-07-01T17:17:00Z"/>
            </w:rPr>
          </w:rPrChange>
        </w:rPr>
        <w:pPrChange w:id="621" w:author="Giulia Masoero" w:date="2022-07-02T15:41:00Z">
          <w:pPr>
            <w:pStyle w:val="Default"/>
            <w:spacing w:before="120" w:after="120" w:line="360" w:lineRule="auto"/>
            <w:ind w:firstLine="426"/>
          </w:pPr>
        </w:pPrChange>
      </w:pPr>
    </w:p>
    <w:p w14:paraId="3E719BEA" w14:textId="77777777" w:rsidR="007255C7" w:rsidRPr="007F1D38" w:rsidRDefault="007255C7">
      <w:pPr>
        <w:pStyle w:val="Default"/>
        <w:spacing w:before="120" w:after="120"/>
        <w:ind w:firstLine="426"/>
        <w:rPr>
          <w:i/>
          <w:iCs/>
          <w:sz w:val="20"/>
          <w:szCs w:val="20"/>
          <w:rPrChange w:id="622" w:author="Giulia Masoero" w:date="2022-07-02T15:40:00Z">
            <w:rPr/>
          </w:rPrChange>
        </w:rPr>
        <w:pPrChange w:id="623" w:author="Giulia Masoero" w:date="2022-07-02T15:41:00Z">
          <w:pPr>
            <w:pStyle w:val="Default"/>
            <w:spacing w:before="120" w:after="120" w:line="360" w:lineRule="auto"/>
            <w:ind w:firstLine="426"/>
          </w:pPr>
        </w:pPrChange>
      </w:pPr>
    </w:p>
    <w:p w14:paraId="20A98973" w14:textId="77777777" w:rsidR="00F12D76" w:rsidRPr="00244A3B" w:rsidRDefault="00F12D76" w:rsidP="00BD5F31">
      <w:pPr>
        <w:pStyle w:val="Default"/>
        <w:spacing w:before="120" w:after="120" w:line="360" w:lineRule="auto"/>
        <w:ind w:firstLine="426"/>
        <w:rPr>
          <w:i/>
          <w:iCs/>
          <w:rPrChange w:id="624" w:author="Giulia Masoero" w:date="2022-07-01T17:21:00Z">
            <w:rPr/>
          </w:rPrChange>
        </w:rPr>
      </w:pPr>
      <w:r w:rsidRPr="00244A3B">
        <w:rPr>
          <w:i/>
          <w:iCs/>
          <w:rPrChange w:id="625" w:author="Giulia Masoero" w:date="2022-07-01T17:21:00Z">
            <w:rPr>
              <w:b/>
              <w:bCs/>
            </w:rPr>
          </w:rPrChange>
        </w:rPr>
        <w:t>Lack of evidence of effect of ambient temperature during Gestation period</w:t>
      </w:r>
    </w:p>
    <w:p w14:paraId="230ACB7C" w14:textId="77777777" w:rsidR="00F12D76" w:rsidRPr="00244A3B" w:rsidRDefault="00F12D76" w:rsidP="00BD5F31">
      <w:pPr>
        <w:pStyle w:val="Default"/>
        <w:spacing w:before="120" w:after="120" w:line="360" w:lineRule="auto"/>
        <w:ind w:firstLine="426"/>
      </w:pPr>
      <w:r w:rsidRPr="00244A3B">
        <w:t xml:space="preserve">Our results showed that the mean ambient temperatures during the gestation period do not have a significant effect on the development and growth of young chamois. In line with our findings, </w:t>
      </w:r>
      <w:proofErr w:type="spellStart"/>
      <w:r w:rsidRPr="00244A3B">
        <w:t>Chirichella</w:t>
      </w:r>
      <w:proofErr w:type="spellEnd"/>
      <w:r w:rsidRPr="00244A3B">
        <w:t xml:space="preserve"> et al., (2021) suggested that the main problem of rising temperatures is the effect they have on the survival of the young, once they are born, rather than during pregnancy. Their study on chamois found that change in temperature does not affect the condition of mothers significantly and reproduction in females remains stable with rising temperatures. </w:t>
      </w:r>
    </w:p>
    <w:p w14:paraId="1B8D8624" w14:textId="5BD7A9B5" w:rsidR="00F12D76" w:rsidRPr="00244A3B" w:rsidRDefault="00F12D76" w:rsidP="00BD5F31">
      <w:pPr>
        <w:pStyle w:val="Default"/>
        <w:spacing w:before="120" w:after="120" w:line="360" w:lineRule="auto"/>
        <w:ind w:firstLine="426"/>
        <w:rPr>
          <w:ins w:id="626" w:author="Giulia Masoero" w:date="2022-06-30T15:36:00Z"/>
        </w:rPr>
      </w:pPr>
      <w:r w:rsidRPr="00244A3B">
        <w:t>Chamois are endotherms, meaning that their bodies maintain constant body temperature, independent of the environment. It has been suggested that in mammals, mothers are able to buffer environmental changes by reducing the circadian variation of core body temperature (Wharfe et al., 2016). Another suggestion is that mothers may be able to suppress the febrile response (a controlled increase of body temperature, caused by elevation of the hypothalamic set (</w:t>
      </w:r>
      <w:proofErr w:type="spellStart"/>
      <w:r w:rsidRPr="00244A3B">
        <w:t>Zampronio</w:t>
      </w:r>
      <w:proofErr w:type="spellEnd"/>
      <w:r w:rsidRPr="00244A3B">
        <w:t xml:space="preserve"> et al., 2015)) to protect the embryo from thermal stress (</w:t>
      </w:r>
      <w:proofErr w:type="spellStart"/>
      <w:r w:rsidRPr="00244A3B">
        <w:t>Begg</w:t>
      </w:r>
      <w:proofErr w:type="spellEnd"/>
      <w:r w:rsidRPr="00244A3B">
        <w:t xml:space="preserve"> et al., 2007). One theory by (Nord &amp; Giroud, 2020) proposed that if the thermal conditions during and after pregnancy are matching, this might result in the success of the offspring. However, the long-term effect of thermal challenges in mammals remains poorly understood and more research on the topic is needed.</w:t>
      </w:r>
    </w:p>
    <w:p w14:paraId="7B9679CA" w14:textId="77777777" w:rsidR="009860FD" w:rsidRPr="00244A3B" w:rsidRDefault="009860FD" w:rsidP="00BD5F31">
      <w:pPr>
        <w:pStyle w:val="Default"/>
        <w:spacing w:before="120" w:after="120" w:line="360" w:lineRule="auto"/>
        <w:ind w:firstLine="426"/>
      </w:pPr>
    </w:p>
    <w:p w14:paraId="27694CA1" w14:textId="4B8CAABC" w:rsidR="00F12D76" w:rsidRPr="00244A3B" w:rsidRDefault="00F12D76" w:rsidP="00BD5F31">
      <w:pPr>
        <w:pStyle w:val="Default"/>
        <w:spacing w:before="120" w:after="120" w:line="360" w:lineRule="auto"/>
        <w:ind w:firstLine="426"/>
        <w:rPr>
          <w:i/>
          <w:iCs/>
          <w:rPrChange w:id="627" w:author="Giulia Masoero" w:date="2022-07-01T17:21:00Z">
            <w:rPr/>
          </w:rPrChange>
        </w:rPr>
      </w:pPr>
      <w:r w:rsidRPr="00244A3B">
        <w:rPr>
          <w:i/>
          <w:iCs/>
          <w:rPrChange w:id="628" w:author="Giulia Masoero" w:date="2022-07-01T17:21:00Z">
            <w:rPr>
              <w:b/>
              <w:bCs/>
            </w:rPr>
          </w:rPrChange>
        </w:rPr>
        <w:lastRenderedPageBreak/>
        <w:t>Effect of ambient temperature during Lactation</w:t>
      </w:r>
      <w:ins w:id="629" w:author="Giulia Masoero" w:date="2022-05-30T15:30:00Z">
        <w:r w:rsidR="003B7E01" w:rsidRPr="00244A3B">
          <w:rPr>
            <w:i/>
            <w:iCs/>
            <w:rPrChange w:id="630" w:author="Giulia Masoero" w:date="2022-07-01T17:21:00Z">
              <w:rPr>
                <w:b/>
                <w:bCs/>
              </w:rPr>
            </w:rPrChange>
          </w:rPr>
          <w:t xml:space="preserve"> </w:t>
        </w:r>
      </w:ins>
      <w:r w:rsidRPr="00244A3B">
        <w:rPr>
          <w:i/>
          <w:iCs/>
          <w:rPrChange w:id="631" w:author="Giulia Masoero" w:date="2022-07-01T17:21:00Z">
            <w:rPr>
              <w:b/>
              <w:bCs/>
            </w:rPr>
          </w:rPrChange>
        </w:rPr>
        <w:t>period</w:t>
      </w:r>
    </w:p>
    <w:p w14:paraId="0DAD882B" w14:textId="58CC58E4" w:rsidR="00F12D76" w:rsidRPr="00244A3B" w:rsidRDefault="00F12D76" w:rsidP="00BD5F31">
      <w:pPr>
        <w:pStyle w:val="Default"/>
        <w:spacing w:before="120" w:after="120" w:line="360" w:lineRule="auto"/>
        <w:ind w:firstLine="426"/>
      </w:pPr>
      <w:r w:rsidRPr="00244A3B">
        <w:t xml:space="preserve">Chamois kids are usually born during the period end of May/beginning of June, and the results from this study showed that the temperatures immediately after birth (from 1st of June until 29th of June) are crucial for the development of individuals. During the first few weeks of kids’ growth, mothers are at the peak of lactation which is largely associated with peak vegetative abundance (Robbins &amp; Robbins, 1979). According to a study by </w:t>
      </w:r>
      <w:proofErr w:type="spellStart"/>
      <w:r w:rsidRPr="00244A3B">
        <w:t>Chirichella</w:t>
      </w:r>
      <w:proofErr w:type="spellEnd"/>
      <w:r w:rsidRPr="00244A3B">
        <w:t xml:space="preserve"> et al. (2021), due to climate change, births of chamois no longer coincide with the highest pick of vegetation growth. The lack of resources for the mother during lactation period might influence the energy she invests into nursing which may affect kid body growth. </w:t>
      </w:r>
      <w:del w:id="632" w:author="Giulia Masoero" w:date="2022-05-30T15:31:00Z">
        <w:r w:rsidRPr="00244A3B" w:rsidDel="003B7E01">
          <w:delText>Furhermore</w:delText>
        </w:r>
      </w:del>
      <w:ins w:id="633" w:author="Giulia Masoero" w:date="2022-05-30T15:31:00Z">
        <w:r w:rsidR="003B7E01" w:rsidRPr="00244A3B">
          <w:t>Furthermore</w:t>
        </w:r>
      </w:ins>
      <w:r w:rsidRPr="00244A3B">
        <w:t xml:space="preserve">, it has been suggested that fast adaptation to this change is unlikely, as annual birth peaks of herbivores are mainly influenced by the length of days, not by the availability of resources (Post &amp; </w:t>
      </w:r>
      <w:proofErr w:type="spellStart"/>
      <w:r w:rsidRPr="00244A3B">
        <w:t>Forchhammer</w:t>
      </w:r>
      <w:proofErr w:type="spellEnd"/>
      <w:r w:rsidRPr="00244A3B">
        <w:t xml:space="preserve">, 2008). </w:t>
      </w:r>
    </w:p>
    <w:p w14:paraId="76BFC1D5" w14:textId="77777777" w:rsidR="00F12D76" w:rsidRPr="00244A3B" w:rsidRDefault="00F12D76" w:rsidP="00BD5F31">
      <w:pPr>
        <w:pStyle w:val="Default"/>
        <w:spacing w:before="120" w:after="120" w:line="360" w:lineRule="auto"/>
        <w:ind w:firstLine="426"/>
      </w:pPr>
      <w:r w:rsidRPr="00244A3B">
        <w:t xml:space="preserve">The change in ambient temperature might also affect the amount of milk produced by mothers. There are not many studies examining the effect of heat stress on the milk production of Alpine chamois, but numerous studies, conducted with other ungulates, have suggested that an increase in temperature and humidity have a negative effect on milk yield. A study on </w:t>
      </w:r>
      <w:proofErr w:type="spellStart"/>
      <w:r w:rsidRPr="00244A3B">
        <w:t>Murrah</w:t>
      </w:r>
      <w:proofErr w:type="spellEnd"/>
      <w:r w:rsidRPr="00244A3B">
        <w:t xml:space="preserve"> buffaloes in India, found that milk production can be reduced to up to 30% during the days after a significant increase in ambient temperature (Upadhyay et al., 2007). That study was conducted in an environment with extreme heat changes, but another study found that even mild changes in climate can impact the milk production in Holstein dairy cows in temperate climate conditions (Gorniak et al., 2014). The researchers suggested that one reason for this might be that heat stress causes animals to reduce dry matter intake (DMI) which results in reduced milk production. Another reason might be result of changes in nutrient partitioning by the animals due to increased ambient temperatures. Heat stress might lead to a decrease of the amount of adipose tissue in lactating animals, which leaves glucose as their main energy resource for milk production (</w:t>
      </w:r>
      <w:proofErr w:type="spellStart"/>
      <w:r w:rsidRPr="00244A3B">
        <w:t>Baumgard</w:t>
      </w:r>
      <w:proofErr w:type="spellEnd"/>
      <w:r w:rsidRPr="00244A3B">
        <w:t xml:space="preserve"> &amp; Rhoads, 2012; Rhoads et al., 2009). Milk composition can also be affected by climate change. According to </w:t>
      </w:r>
      <w:proofErr w:type="spellStart"/>
      <w:r w:rsidRPr="00244A3B">
        <w:t>Brügemann</w:t>
      </w:r>
      <w:proofErr w:type="spellEnd"/>
      <w:r w:rsidRPr="00244A3B">
        <w:t xml:space="preserve"> et al., (2012) the main reason for change in nutrient content might be heat stress and reduced DMI. As a result, a significant decline in milk protein and fat content has been noticed (</w:t>
      </w:r>
      <w:proofErr w:type="spellStart"/>
      <w:r w:rsidRPr="00244A3B">
        <w:t>Gantner</w:t>
      </w:r>
      <w:proofErr w:type="spellEnd"/>
      <w:r w:rsidRPr="00244A3B">
        <w:t xml:space="preserve"> et al., 2011; Knapp &amp; </w:t>
      </w:r>
      <w:proofErr w:type="spellStart"/>
      <w:r w:rsidRPr="00244A3B">
        <w:t>Grummer</w:t>
      </w:r>
      <w:proofErr w:type="spellEnd"/>
      <w:r w:rsidRPr="00244A3B">
        <w:t xml:space="preserve">, 1991). </w:t>
      </w:r>
    </w:p>
    <w:p w14:paraId="357BEE22" w14:textId="2EB5A603" w:rsidR="00F12D76" w:rsidRPr="00244A3B" w:rsidRDefault="00F12D76" w:rsidP="00BD5F31">
      <w:pPr>
        <w:pStyle w:val="Default"/>
        <w:spacing w:before="120" w:after="120" w:line="360" w:lineRule="auto"/>
        <w:ind w:firstLine="426"/>
        <w:rPr>
          <w:ins w:id="634" w:author="Giulia Masoero" w:date="2022-06-30T15:36:00Z"/>
        </w:rPr>
      </w:pPr>
      <w:r w:rsidRPr="00244A3B">
        <w:t xml:space="preserve">The temperatures in Ticino in June are high, therefore, there might have been heat waves that caused chamois mothers to reduce their DMI, which could have resulted in decline in milk amount and milk nutrients available for their kids. That, combined with the vulnerable </w:t>
      </w:r>
      <w:r w:rsidRPr="00244A3B">
        <w:lastRenderedPageBreak/>
        <w:t>state of the new-born chamois, might be the reason for the gradual decline in the weight of chamois kids during the lactation period over time. However, those are only suggestions, based on previous studies on different ungulates. More studies, examining the milk production of female chamois, close to giving birth and after giving birth, will help scientist understand the effect of climate change on milk production and therefore on the development of offspring. However, this can be complicated, as the data for this study was collected from hunting bag record from the hunting period in September when no pregnant animals could be found. We suggest a capture-mark-recapture method during the period May/June, when calves are being born, for future data collection in the Ticino canton. This suggestion is based on a study, examining pregnant reindeers in Svalbard, since the approach for it was effective while avoiding culling of animals (</w:t>
      </w:r>
      <w:proofErr w:type="spellStart"/>
      <w:r w:rsidRPr="00244A3B">
        <w:t>Veiberg</w:t>
      </w:r>
      <w:proofErr w:type="spellEnd"/>
      <w:r w:rsidRPr="00244A3B">
        <w:t xml:space="preserve"> et al., 2017). They marked female calves in their first winter and recaptured them each year to check whether they were pregnant by examining the progesterone levels in their blood plasma. The capture-mark-recapture method might be a good approach for examining the change of nutrients in the milk of lactating female chamois. </w:t>
      </w:r>
    </w:p>
    <w:p w14:paraId="09AE880D" w14:textId="77777777" w:rsidR="009860FD" w:rsidRPr="00244A3B" w:rsidRDefault="009860FD" w:rsidP="00BD5F31">
      <w:pPr>
        <w:pStyle w:val="Default"/>
        <w:spacing w:before="120" w:after="120" w:line="360" w:lineRule="auto"/>
        <w:ind w:firstLine="426"/>
      </w:pPr>
    </w:p>
    <w:p w14:paraId="6E6B5B9A" w14:textId="046B8F7F" w:rsidR="00F12D76" w:rsidRPr="00244A3B" w:rsidRDefault="00F12D76" w:rsidP="00BD5F31">
      <w:pPr>
        <w:pStyle w:val="Default"/>
        <w:spacing w:before="120" w:after="120" w:line="360" w:lineRule="auto"/>
        <w:ind w:firstLine="426"/>
        <w:rPr>
          <w:i/>
          <w:iCs/>
          <w:rPrChange w:id="635" w:author="Giulia Masoero" w:date="2022-07-01T17:21:00Z">
            <w:rPr/>
          </w:rPrChange>
        </w:rPr>
      </w:pPr>
      <w:r w:rsidRPr="00244A3B">
        <w:rPr>
          <w:i/>
          <w:iCs/>
          <w:rPrChange w:id="636" w:author="Giulia Masoero" w:date="2022-07-01T17:21:00Z">
            <w:rPr>
              <w:b/>
              <w:bCs/>
            </w:rPr>
          </w:rPrChange>
        </w:rPr>
        <w:t>Effect of ambient temperature during Juvenile</w:t>
      </w:r>
      <w:ins w:id="637" w:author="Giulia Masoero" w:date="2022-05-30T15:31:00Z">
        <w:r w:rsidR="003B7E01" w:rsidRPr="00244A3B">
          <w:rPr>
            <w:i/>
            <w:iCs/>
            <w:rPrChange w:id="638" w:author="Giulia Masoero" w:date="2022-07-01T17:21:00Z">
              <w:rPr>
                <w:b/>
                <w:bCs/>
              </w:rPr>
            </w:rPrChange>
          </w:rPr>
          <w:t xml:space="preserve"> </w:t>
        </w:r>
      </w:ins>
      <w:r w:rsidRPr="00244A3B">
        <w:rPr>
          <w:i/>
          <w:iCs/>
          <w:rPrChange w:id="639" w:author="Giulia Masoero" w:date="2022-07-01T17:21:00Z">
            <w:rPr>
              <w:b/>
              <w:bCs/>
            </w:rPr>
          </w:rPrChange>
        </w:rPr>
        <w:t>period</w:t>
      </w:r>
    </w:p>
    <w:p w14:paraId="683A05FD" w14:textId="77777777" w:rsidR="00F12D76" w:rsidRPr="00244A3B" w:rsidRDefault="00F12D76" w:rsidP="00BD5F31">
      <w:pPr>
        <w:pStyle w:val="Default"/>
        <w:spacing w:before="120" w:after="120" w:line="360" w:lineRule="auto"/>
        <w:ind w:firstLine="426"/>
      </w:pPr>
      <w:r w:rsidRPr="00244A3B">
        <w:t>The results from this study showed that the temperatures during the first summer after the chamois have been weaned are the most important for the change in their weight. This is the time when juveniles are foraging on their own for the first time after weaning and after the cold season. They invest all the acquired energy from food into growth, instead of reproduction and therefore, that period is crucial for their development. However, according to our results, the effect of temperatures during this period is not much stronger than the effect of temperatures during the lactation period. This might be because during lactation, they get a lot of care from their mothers, compared to the period after weaning. A study by (</w:t>
      </w:r>
      <w:proofErr w:type="spellStart"/>
      <w:r w:rsidRPr="00244A3B">
        <w:t>Rughetti</w:t>
      </w:r>
      <w:proofErr w:type="spellEnd"/>
      <w:r w:rsidRPr="00244A3B">
        <w:t xml:space="preserve"> &amp; Festa-</w:t>
      </w:r>
      <w:proofErr w:type="spellStart"/>
      <w:r w:rsidRPr="00244A3B">
        <w:t>Bianchet</w:t>
      </w:r>
      <w:proofErr w:type="spellEnd"/>
      <w:r w:rsidRPr="00244A3B">
        <w:t xml:space="preserve">, 2012) found that the increase in spring-summer ambient temperatures during the first two years of chamois lives have a negative effect on their weight which is consistent with the findings from our study. The researchers suggested that this is an ecological response to high temperatures and if the temperatures keep rising in subsequent years, it could lead to evolutionary pressure with long-term effects on the life history of chamois. </w:t>
      </w:r>
    </w:p>
    <w:p w14:paraId="3524E1EC" w14:textId="361E574C" w:rsidR="00F12D76" w:rsidRPr="00244A3B" w:rsidRDefault="00F12D76" w:rsidP="00BD5F31">
      <w:pPr>
        <w:pStyle w:val="Default"/>
        <w:spacing w:before="120" w:after="120" w:line="360" w:lineRule="auto"/>
        <w:ind w:firstLine="426"/>
      </w:pPr>
      <w:r w:rsidRPr="00244A3B">
        <w:lastRenderedPageBreak/>
        <w:t xml:space="preserve">The temperatures from the 8th of June until the 20th of July seem to be particularly important for the development of chamois during the juvenile period. The sunniest and the hottest days of the year in the Ticino canton are registered during June and July. During those months, the resource availability is supposed to be at its peak. The most common suggestion for the shift in size in herbivorous animals is the reduced quality and amount of vegetation due to climate change (Gardner et al., 2011; Sheridan &amp; Bickford, 2011). According to Sheridan and Bickford (2011) the increase in temperatures can lead to water limitations which can affect respiration and plant growth and nutrients. Reduced food nutrients and foraging area can potentially limit body growth in large ungulates; however, this has not been found to be the case when it comes to Alpine chamois. Instead, it has been proposed that changes in climate in the Alps can directly limit the ability of chamois to acquire resources since rising temperatures may cause heat stress and can result in animals spending less time foraging and more time resting during the day (Mason, </w:t>
      </w:r>
      <w:proofErr w:type="spellStart"/>
      <w:r w:rsidRPr="00244A3B">
        <w:t>Apollonio</w:t>
      </w:r>
      <w:proofErr w:type="spellEnd"/>
      <w:r w:rsidRPr="00244A3B">
        <w:t>, et al., 2014). Therefore, the heat stress may force juveniles to change their activity pattern. However, chamois have been found to reduce their overall foraging time when the temperatures are high, not only during the day (Tom H.E. Mason et al., 2014).</w:t>
      </w:r>
    </w:p>
    <w:p w14:paraId="4507D228" w14:textId="071B1811" w:rsidR="00F12D76" w:rsidRPr="00244A3B" w:rsidRDefault="00F12D76" w:rsidP="00BD5F31">
      <w:pPr>
        <w:pStyle w:val="Default"/>
        <w:spacing w:before="120" w:after="120" w:line="360" w:lineRule="auto"/>
        <w:ind w:firstLine="426"/>
      </w:pPr>
      <w:r w:rsidRPr="00244A3B">
        <w:t xml:space="preserve">Population density and competition for forage after weaning has also been suggested to influence yearlings’ body mass (Mason, </w:t>
      </w:r>
      <w:proofErr w:type="spellStart"/>
      <w:r w:rsidRPr="00244A3B">
        <w:t>Apollonio</w:t>
      </w:r>
      <w:proofErr w:type="spellEnd"/>
      <w:r w:rsidRPr="00244A3B">
        <w:t xml:space="preserve">, et al., 2014). According to Mason, </w:t>
      </w:r>
      <w:proofErr w:type="spellStart"/>
      <w:r w:rsidRPr="00244A3B">
        <w:t>Apollonio</w:t>
      </w:r>
      <w:proofErr w:type="spellEnd"/>
      <w:r w:rsidRPr="00244A3B">
        <w:t>, et al., (2014), as a result of the stricter hunting control, the intraspecific competition for resources might have led to reduced food intake by individuals which could have resulted in decrease in weight. The effect might be particularly strong on yearlings since they acquire resources directly for the first time after weaning and this makes them vulnerable. However, the analyses in this study did not account for changes in population density due to the lack of data. A deeper insight on the matter would require future studies to account for intraspecific competition, related to climate change.</w:t>
      </w:r>
    </w:p>
    <w:p w14:paraId="3576F554" w14:textId="2FAE775A" w:rsidR="00F12D76" w:rsidRPr="00244A3B" w:rsidRDefault="00F12D76" w:rsidP="00BD5F31">
      <w:pPr>
        <w:pStyle w:val="Default"/>
        <w:spacing w:before="120" w:after="120" w:line="360" w:lineRule="auto"/>
        <w:ind w:firstLine="426"/>
      </w:pPr>
    </w:p>
    <w:p w14:paraId="63E8A2C4" w14:textId="77777777" w:rsidR="00F12D76" w:rsidRPr="00244A3B" w:rsidRDefault="00F12D76" w:rsidP="00BD5F31">
      <w:pPr>
        <w:pStyle w:val="Default"/>
        <w:spacing w:before="120" w:after="120" w:line="360" w:lineRule="auto"/>
        <w:ind w:firstLine="426"/>
        <w:rPr>
          <w:i/>
          <w:iCs/>
          <w:rPrChange w:id="640" w:author="Giulia Masoero" w:date="2022-07-01T17:21:00Z">
            <w:rPr/>
          </w:rPrChange>
        </w:rPr>
      </w:pPr>
      <w:r w:rsidRPr="00244A3B">
        <w:rPr>
          <w:i/>
          <w:iCs/>
          <w:rPrChange w:id="641" w:author="Giulia Masoero" w:date="2022-07-01T17:21:00Z">
            <w:rPr>
              <w:b/>
              <w:bCs/>
            </w:rPr>
          </w:rPrChange>
        </w:rPr>
        <w:t>Effect of altitude</w:t>
      </w:r>
    </w:p>
    <w:p w14:paraId="6EB9167C" w14:textId="77777777" w:rsidR="00F12D76" w:rsidRPr="00244A3B" w:rsidRDefault="00F12D76" w:rsidP="00BD5F31">
      <w:pPr>
        <w:pStyle w:val="Default"/>
        <w:spacing w:before="120" w:after="120" w:line="360" w:lineRule="auto"/>
        <w:ind w:firstLine="426"/>
      </w:pPr>
      <w:r w:rsidRPr="00244A3B">
        <w:t>Animals in mountain habitats can try to avoid heat stress by shifting their range to higher elevations where the temperature change is less drastic (</w:t>
      </w:r>
      <w:proofErr w:type="spellStart"/>
      <w:r w:rsidRPr="00244A3B">
        <w:t>Brivio</w:t>
      </w:r>
      <w:proofErr w:type="spellEnd"/>
      <w:r w:rsidRPr="00244A3B">
        <w:t xml:space="preserve"> et al., 2019). Indeed, the results from this study were consistent with this theory and showed that the effect of elevation goes the same way as the effect of temperature - juvenile chamois who live in higher elevations, and thus, colder environments, have higher body mass than the ones living </w:t>
      </w:r>
      <w:r w:rsidRPr="00244A3B">
        <w:lastRenderedPageBreak/>
        <w:t xml:space="preserve">in lower elevations. Interestingly, the scaled results from the analysis, showing the contribution of each factor to chamois body weight, pointed out that altitude has a similar effect on body mass, as temperature. A study by </w:t>
      </w:r>
      <w:proofErr w:type="spellStart"/>
      <w:r w:rsidRPr="00244A3B">
        <w:t>Büntgen</w:t>
      </w:r>
      <w:proofErr w:type="spellEnd"/>
      <w:r w:rsidRPr="00244A3B">
        <w:t xml:space="preserve"> et al. (2017) showed that chamois, ibex, red deer, and roe deer have been gradually becoming more abundant in higher elevations since 1991 which gives us more thorough insight into large ungulate population dynamics (Fig. 7, </w:t>
      </w:r>
      <w:proofErr w:type="spellStart"/>
      <w:r w:rsidRPr="00244A3B">
        <w:t>Büntgen</w:t>
      </w:r>
      <w:proofErr w:type="spellEnd"/>
      <w:r w:rsidRPr="00244A3B">
        <w:t xml:space="preserve"> et al., 2017). </w:t>
      </w:r>
    </w:p>
    <w:p w14:paraId="53257762" w14:textId="47315A87" w:rsidR="00F12D76" w:rsidRPr="00244A3B" w:rsidRDefault="00F12D76" w:rsidP="00BD5F31">
      <w:pPr>
        <w:pStyle w:val="Default"/>
        <w:spacing w:before="120" w:after="120" w:line="360" w:lineRule="auto"/>
        <w:ind w:firstLine="426"/>
      </w:pPr>
      <w:r w:rsidRPr="00244A3B">
        <w:t>Those findings, combined with our results, suggest that ungulates are expressing such change in behaviour as an attempt to cope with climate change. However, the increased number of ungulates with similar diets who shift their range towards higher elevations may cause problems as the carrying capacity of mountain tops will be reduced. This is a serious issue that might lead to interspecific competition for resources, which might affect the way the whole ecosystem functions.</w:t>
      </w:r>
    </w:p>
    <w:p w14:paraId="4B6AB8CC" w14:textId="58403616" w:rsidR="00F12D76" w:rsidRPr="00244A3B" w:rsidRDefault="00F12D76" w:rsidP="00BD5F31">
      <w:pPr>
        <w:pStyle w:val="Default"/>
        <w:spacing w:before="120" w:after="120" w:line="360" w:lineRule="auto"/>
        <w:ind w:firstLine="426"/>
      </w:pPr>
    </w:p>
    <w:p w14:paraId="7DC6E9D1" w14:textId="0DC11802" w:rsidR="00F12D76" w:rsidRPr="00244A3B" w:rsidRDefault="00F12D76" w:rsidP="00BD5F31">
      <w:pPr>
        <w:pStyle w:val="Default"/>
        <w:spacing w:before="120" w:after="120" w:line="360" w:lineRule="auto"/>
        <w:ind w:firstLine="426"/>
      </w:pPr>
      <w:r w:rsidRPr="00244A3B">
        <w:rPr>
          <w:b/>
          <w:bCs/>
        </w:rPr>
        <w:t>Conclusion</w:t>
      </w:r>
      <w:ins w:id="642" w:author="Giulia Masoero" w:date="2022-06-30T15:37:00Z">
        <w:r w:rsidR="009860FD" w:rsidRPr="00244A3B">
          <w:rPr>
            <w:b/>
            <w:bCs/>
          </w:rPr>
          <w:t>s</w:t>
        </w:r>
      </w:ins>
      <w:del w:id="643" w:author="Giulia Masoero" w:date="2022-06-30T15:37:00Z">
        <w:r w:rsidRPr="00244A3B" w:rsidDel="009860FD">
          <w:rPr>
            <w:b/>
            <w:bCs/>
          </w:rPr>
          <w:delText xml:space="preserve"> </w:delText>
        </w:r>
      </w:del>
    </w:p>
    <w:p w14:paraId="3267CAE0" w14:textId="5DE8CCD8" w:rsidR="00F12D76" w:rsidRPr="00244A3B" w:rsidDel="009860FD" w:rsidRDefault="00F12D76">
      <w:pPr>
        <w:pStyle w:val="Default"/>
        <w:spacing w:before="120" w:after="120" w:line="360" w:lineRule="auto"/>
        <w:ind w:firstLine="426"/>
        <w:rPr>
          <w:del w:id="644" w:author="Giulia Masoero" w:date="2022-05-30T15:33:00Z"/>
        </w:rPr>
      </w:pPr>
      <w:r w:rsidRPr="00244A3B">
        <w:t>There is a clear relationship between the shrinking size of alpine chamois and the increasing ambient temperatures in the Alps. We concluded that the ambient temperature has the biggest effect on the development of chamois’ body size during the first few weeks after birth and the hottest parts of the summer during the second year of their lives. Interestingly, the effect of temperature during gestation does not seem to be significant for the change in body size of chamois. Those findings are of significant importance for understanding how a whole population in the Alps changes as a result of climate change. This could be of help for wildlife management programmes, since shrinking in size of large herbivores could also be correlated to higher mortality rate and this could influence the way a whole ecosystem functions, for instance, by affecting prey abundance. This study adds up to a growing body of evidence that climate change is a serious threat for numerous species and future research can help scientists track changes and act accordingly.</w:t>
      </w:r>
    </w:p>
    <w:p w14:paraId="47077534" w14:textId="54593D0C" w:rsidR="009860FD" w:rsidRPr="00244A3B" w:rsidRDefault="009860FD" w:rsidP="00BD5F31">
      <w:pPr>
        <w:pStyle w:val="Default"/>
        <w:spacing w:before="120" w:after="120" w:line="360" w:lineRule="auto"/>
        <w:ind w:firstLine="426"/>
        <w:rPr>
          <w:ins w:id="645" w:author="Giulia Masoero" w:date="2022-06-30T15:38:00Z"/>
        </w:rPr>
      </w:pPr>
    </w:p>
    <w:p w14:paraId="7E87C5E7" w14:textId="29C40AEF" w:rsidR="009860FD" w:rsidRPr="00244A3B" w:rsidRDefault="009860FD" w:rsidP="00BD5F31">
      <w:pPr>
        <w:pStyle w:val="Default"/>
        <w:spacing w:before="120" w:after="120" w:line="360" w:lineRule="auto"/>
        <w:ind w:firstLine="426"/>
        <w:rPr>
          <w:ins w:id="646" w:author="Giulia Masoero" w:date="2022-06-30T15:38:00Z"/>
        </w:rPr>
      </w:pPr>
    </w:p>
    <w:p w14:paraId="60E43C07" w14:textId="221CA6DA" w:rsidR="009860FD" w:rsidRPr="00244A3B" w:rsidRDefault="009860FD" w:rsidP="00BD5F31">
      <w:pPr>
        <w:pStyle w:val="Default"/>
        <w:spacing w:before="120" w:after="120" w:line="360" w:lineRule="auto"/>
        <w:ind w:firstLine="426"/>
        <w:rPr>
          <w:ins w:id="647" w:author="Giulia Masoero" w:date="2022-06-30T15:38:00Z"/>
          <w:b/>
          <w:bCs/>
          <w:rPrChange w:id="648" w:author="Giulia Masoero" w:date="2022-07-01T17:21:00Z">
            <w:rPr>
              <w:ins w:id="649" w:author="Giulia Masoero" w:date="2022-06-30T15:38:00Z"/>
            </w:rPr>
          </w:rPrChange>
        </w:rPr>
      </w:pPr>
      <w:ins w:id="650" w:author="Giulia Masoero" w:date="2022-06-30T15:38:00Z">
        <w:r w:rsidRPr="00244A3B">
          <w:rPr>
            <w:b/>
            <w:bCs/>
            <w:rPrChange w:id="651" w:author="Giulia Masoero" w:date="2022-07-01T17:21:00Z">
              <w:rPr/>
            </w:rPrChange>
          </w:rPr>
          <w:t>References</w:t>
        </w:r>
      </w:ins>
    </w:p>
    <w:p w14:paraId="18AB1391" w14:textId="77777777" w:rsidR="007F1D38" w:rsidRPr="007F1D38" w:rsidRDefault="009860FD" w:rsidP="007F1D38">
      <w:pPr>
        <w:pStyle w:val="Bibliography"/>
      </w:pPr>
      <w:r w:rsidRPr="00244A3B">
        <w:fldChar w:fldCharType="begin"/>
      </w:r>
      <w:r w:rsidRPr="00244A3B">
        <w:instrText xml:space="preserve"> ADDIN ZOTERO_BIBL {"uncited":[],"omitted":[],"custom":[]} CSL_BIBLIOGRAPHY </w:instrText>
      </w:r>
      <w:r w:rsidRPr="00244A3B">
        <w:fldChar w:fldCharType="separate"/>
      </w:r>
      <w:proofErr w:type="spellStart"/>
      <w:r w:rsidR="007F1D38" w:rsidRPr="007F1D38">
        <w:t>Ascenzi</w:t>
      </w:r>
      <w:proofErr w:type="spellEnd"/>
      <w:r w:rsidR="007F1D38" w:rsidRPr="007F1D38">
        <w:t xml:space="preserve"> P, Clementi ME, </w:t>
      </w:r>
      <w:proofErr w:type="spellStart"/>
      <w:r w:rsidR="007F1D38" w:rsidRPr="007F1D38">
        <w:t>Condò</w:t>
      </w:r>
      <w:proofErr w:type="spellEnd"/>
      <w:r w:rsidR="007F1D38" w:rsidRPr="007F1D38">
        <w:t xml:space="preserve"> SG, Coletta M, </w:t>
      </w:r>
      <w:proofErr w:type="spellStart"/>
      <w:r w:rsidR="007F1D38" w:rsidRPr="007F1D38">
        <w:t>Petruzzelli</w:t>
      </w:r>
      <w:proofErr w:type="spellEnd"/>
      <w:r w:rsidR="007F1D38" w:rsidRPr="007F1D38">
        <w:t xml:space="preserve"> R, </w:t>
      </w:r>
      <w:proofErr w:type="spellStart"/>
      <w:r w:rsidR="007F1D38" w:rsidRPr="007F1D38">
        <w:t>Polizio</w:t>
      </w:r>
      <w:proofErr w:type="spellEnd"/>
      <w:r w:rsidR="007F1D38" w:rsidRPr="007F1D38">
        <w:t xml:space="preserve"> F, </w:t>
      </w:r>
      <w:proofErr w:type="spellStart"/>
      <w:r w:rsidR="007F1D38" w:rsidRPr="007F1D38">
        <w:t>Rizzi</w:t>
      </w:r>
      <w:proofErr w:type="spellEnd"/>
      <w:r w:rsidR="007F1D38" w:rsidRPr="007F1D38">
        <w:t xml:space="preserve"> M, Giunta C, </w:t>
      </w:r>
      <w:proofErr w:type="spellStart"/>
      <w:r w:rsidR="007F1D38" w:rsidRPr="007F1D38">
        <w:t>Peracino</w:t>
      </w:r>
      <w:proofErr w:type="spellEnd"/>
      <w:r w:rsidR="007F1D38" w:rsidRPr="007F1D38">
        <w:t xml:space="preserve"> V, </w:t>
      </w:r>
      <w:proofErr w:type="spellStart"/>
      <w:r w:rsidR="007F1D38" w:rsidRPr="007F1D38">
        <w:t>Giardina</w:t>
      </w:r>
      <w:proofErr w:type="spellEnd"/>
      <w:r w:rsidR="007F1D38" w:rsidRPr="007F1D38">
        <w:t xml:space="preserve"> B. 1993. Functional, spectroscopic and structural properties of </w:t>
      </w:r>
      <w:proofErr w:type="spellStart"/>
      <w:r w:rsidR="007F1D38" w:rsidRPr="007F1D38">
        <w:t>haemoglobin</w:t>
      </w:r>
      <w:proofErr w:type="spellEnd"/>
      <w:r w:rsidR="007F1D38" w:rsidRPr="007F1D38">
        <w:t xml:space="preserve"> from chamois (Rupicapra rupicapra) and steinbock (Capra </w:t>
      </w:r>
      <w:proofErr w:type="spellStart"/>
      <w:r w:rsidR="007F1D38" w:rsidRPr="007F1D38">
        <w:t>hircus</w:t>
      </w:r>
      <w:proofErr w:type="spellEnd"/>
      <w:r w:rsidR="007F1D38" w:rsidRPr="007F1D38">
        <w:t xml:space="preserve"> ibex). Biochemical Journal. 296(2):361–365. doi:10.1042/bj2960361.</w:t>
      </w:r>
    </w:p>
    <w:p w14:paraId="761A5560" w14:textId="77777777" w:rsidR="007F1D38" w:rsidRPr="007F1D38" w:rsidRDefault="007F1D38" w:rsidP="007F1D38">
      <w:pPr>
        <w:pStyle w:val="Bibliography"/>
      </w:pPr>
      <w:r w:rsidRPr="007F1D38">
        <w:lastRenderedPageBreak/>
        <w:t>Bailey LD, van de Pol M. 2016. climwin: An R Toolbox for Climate Window Analysis. PLOS ONE. 11(12):e0167980. doi:10.1371/journal.pone.0167980.</w:t>
      </w:r>
    </w:p>
    <w:p w14:paraId="6B4A2A73" w14:textId="77777777" w:rsidR="007F1D38" w:rsidRPr="007F1D38" w:rsidRDefault="007F1D38" w:rsidP="007F1D38">
      <w:pPr>
        <w:pStyle w:val="Bibliography"/>
      </w:pPr>
      <w:r w:rsidRPr="007F1D38">
        <w:t xml:space="preserve">Bassano B, Perrone A, Hardenberg AV. 2003. Body weight and horn development </w:t>
      </w:r>
      <w:proofErr w:type="spellStart"/>
      <w:r w:rsidRPr="007F1D38">
        <w:t>im</w:t>
      </w:r>
      <w:proofErr w:type="spellEnd"/>
      <w:r w:rsidRPr="007F1D38">
        <w:t xml:space="preserve"> Alpine chamois, Rupicapra </w:t>
      </w:r>
      <w:proofErr w:type="spellStart"/>
      <w:r w:rsidRPr="007F1D38">
        <w:t>rupicapra</w:t>
      </w:r>
      <w:proofErr w:type="spellEnd"/>
      <w:r w:rsidRPr="007F1D38">
        <w:t xml:space="preserve"> (Bovidae, </w:t>
      </w:r>
      <w:proofErr w:type="spellStart"/>
      <w:r w:rsidRPr="007F1D38">
        <w:t>Caprinae</w:t>
      </w:r>
      <w:proofErr w:type="spellEnd"/>
      <w:r w:rsidRPr="007F1D38">
        <w:t>). 67(1):65–74. doi:10.1515/mamm.2003.67.1.65.</w:t>
      </w:r>
    </w:p>
    <w:p w14:paraId="174B713F" w14:textId="77777777" w:rsidR="007F1D38" w:rsidRPr="007F1D38" w:rsidRDefault="007F1D38" w:rsidP="007F1D38">
      <w:pPr>
        <w:pStyle w:val="Bibliography"/>
      </w:pPr>
      <w:proofErr w:type="spellStart"/>
      <w:r w:rsidRPr="007F1D38">
        <w:t>Beauplet</w:t>
      </w:r>
      <w:proofErr w:type="spellEnd"/>
      <w:r w:rsidRPr="007F1D38">
        <w:t xml:space="preserve"> G, </w:t>
      </w:r>
      <w:proofErr w:type="spellStart"/>
      <w:r w:rsidRPr="007F1D38">
        <w:t>Guinet</w:t>
      </w:r>
      <w:proofErr w:type="spellEnd"/>
      <w:r w:rsidRPr="007F1D38">
        <w:t xml:space="preserve"> C. 2007. Phenotypic determinants of individual fitness in female fur seals: larger is better. Proceedings of the Royal Society B: Biological Sciences. 274(1620):1877–1883. doi:10.1098/rspb.2007.0454.</w:t>
      </w:r>
    </w:p>
    <w:p w14:paraId="44442DEA" w14:textId="77777777" w:rsidR="007F1D38" w:rsidRPr="007F1D38" w:rsidRDefault="007F1D38" w:rsidP="007F1D38">
      <w:pPr>
        <w:pStyle w:val="Bibliography"/>
      </w:pPr>
      <w:proofErr w:type="spellStart"/>
      <w:r w:rsidRPr="007F1D38">
        <w:t>Böhm</w:t>
      </w:r>
      <w:proofErr w:type="spellEnd"/>
      <w:r w:rsidRPr="007F1D38">
        <w:t xml:space="preserve"> R, Auer I, Brunetti M, Maugeri M, </w:t>
      </w:r>
      <w:proofErr w:type="spellStart"/>
      <w:r w:rsidRPr="007F1D38">
        <w:t>Nanni</w:t>
      </w:r>
      <w:proofErr w:type="spellEnd"/>
      <w:r w:rsidRPr="007F1D38">
        <w:t xml:space="preserve"> T, </w:t>
      </w:r>
      <w:proofErr w:type="spellStart"/>
      <w:r w:rsidRPr="007F1D38">
        <w:t>Schöner</w:t>
      </w:r>
      <w:proofErr w:type="spellEnd"/>
      <w:r w:rsidRPr="007F1D38">
        <w:t xml:space="preserve"> W. 2001. Regional temperature variability in the European Alps: 1760–1998 from homogenized instrumental time series. International Journal of Climatology. 21(14):1779–1801. doi:10.1002/joc.689.</w:t>
      </w:r>
    </w:p>
    <w:p w14:paraId="06A25469" w14:textId="77777777" w:rsidR="007F1D38" w:rsidRPr="007F1D38" w:rsidRDefault="007F1D38" w:rsidP="007F1D38">
      <w:pPr>
        <w:pStyle w:val="Bibliography"/>
      </w:pPr>
      <w:proofErr w:type="spellStart"/>
      <w:r w:rsidRPr="007F1D38">
        <w:t>Brivio</w:t>
      </w:r>
      <w:proofErr w:type="spellEnd"/>
      <w:r w:rsidRPr="007F1D38">
        <w:t xml:space="preserve"> F, Bertolucci C, </w:t>
      </w:r>
      <w:proofErr w:type="spellStart"/>
      <w:r w:rsidRPr="007F1D38">
        <w:t>Tettamanti</w:t>
      </w:r>
      <w:proofErr w:type="spellEnd"/>
      <w:r w:rsidRPr="007F1D38">
        <w:t xml:space="preserve"> F, </w:t>
      </w:r>
      <w:proofErr w:type="spellStart"/>
      <w:r w:rsidRPr="007F1D38">
        <w:t>Filli</w:t>
      </w:r>
      <w:proofErr w:type="spellEnd"/>
      <w:r w:rsidRPr="007F1D38">
        <w:t xml:space="preserve"> F, </w:t>
      </w:r>
      <w:proofErr w:type="spellStart"/>
      <w:r w:rsidRPr="007F1D38">
        <w:t>Apollonio</w:t>
      </w:r>
      <w:proofErr w:type="spellEnd"/>
      <w:r w:rsidRPr="007F1D38">
        <w:t xml:space="preserve"> M, </w:t>
      </w:r>
      <w:proofErr w:type="spellStart"/>
      <w:r w:rsidRPr="007F1D38">
        <w:t>Grignolio</w:t>
      </w:r>
      <w:proofErr w:type="spellEnd"/>
      <w:r w:rsidRPr="007F1D38">
        <w:t xml:space="preserve"> S. 2016. The weather dictates the rhythms: Alpine chamois activity is well adapted to ecological conditions. </w:t>
      </w:r>
      <w:proofErr w:type="spellStart"/>
      <w:r w:rsidRPr="007F1D38">
        <w:t>Behav</w:t>
      </w:r>
      <w:proofErr w:type="spellEnd"/>
      <w:r w:rsidRPr="007F1D38">
        <w:t xml:space="preserve"> </w:t>
      </w:r>
      <w:proofErr w:type="spellStart"/>
      <w:r w:rsidRPr="007F1D38">
        <w:t>Ecol</w:t>
      </w:r>
      <w:proofErr w:type="spellEnd"/>
      <w:r w:rsidRPr="007F1D38">
        <w:t xml:space="preserve"> </w:t>
      </w:r>
      <w:proofErr w:type="spellStart"/>
      <w:r w:rsidRPr="007F1D38">
        <w:t>Sociobiol</w:t>
      </w:r>
      <w:proofErr w:type="spellEnd"/>
      <w:r w:rsidRPr="007F1D38">
        <w:t>. 70(8):1291–1304. doi:10.1007/s00265-016-2137-8.</w:t>
      </w:r>
    </w:p>
    <w:p w14:paraId="1C8CF0ED" w14:textId="77777777" w:rsidR="007F1D38" w:rsidRPr="007F1D38" w:rsidRDefault="007F1D38" w:rsidP="007F1D38">
      <w:pPr>
        <w:pStyle w:val="Bibliography"/>
      </w:pPr>
      <w:proofErr w:type="spellStart"/>
      <w:r w:rsidRPr="007F1D38">
        <w:t>Chirichella</w:t>
      </w:r>
      <w:proofErr w:type="spellEnd"/>
      <w:r w:rsidRPr="007F1D38">
        <w:t xml:space="preserve"> R, Stephens PA, Mason THE, </w:t>
      </w:r>
      <w:proofErr w:type="spellStart"/>
      <w:r w:rsidRPr="007F1D38">
        <w:t>Apollonio</w:t>
      </w:r>
      <w:proofErr w:type="spellEnd"/>
      <w:r w:rsidRPr="007F1D38">
        <w:t xml:space="preserve"> M. 2021. Contrasting Effects of Climate Change on Alpine Chamois. The Journal of Wildlife Management. 85(1):109–120. doi:10.1002/jwmg.21962.</w:t>
      </w:r>
    </w:p>
    <w:p w14:paraId="66037116" w14:textId="77777777" w:rsidR="007F1D38" w:rsidRPr="007F1D38" w:rsidRDefault="007F1D38" w:rsidP="007F1D38">
      <w:pPr>
        <w:pStyle w:val="Bibliography"/>
      </w:pPr>
      <w:proofErr w:type="spellStart"/>
      <w:r w:rsidRPr="007F1D38">
        <w:t>Corlatti</w:t>
      </w:r>
      <w:proofErr w:type="spellEnd"/>
      <w:r w:rsidRPr="007F1D38">
        <w:t xml:space="preserve"> L, </w:t>
      </w:r>
      <w:proofErr w:type="spellStart"/>
      <w:r w:rsidRPr="007F1D38">
        <w:t>Lorenzini</w:t>
      </w:r>
      <w:proofErr w:type="spellEnd"/>
      <w:r w:rsidRPr="007F1D38">
        <w:t xml:space="preserve"> R, Lovari S. 2011. The conservation of the chamois Rupicapra spp. Mammal Review. 41(2):163–174. doi:10.1111/j.1365-2907.2011.00187.x.</w:t>
      </w:r>
    </w:p>
    <w:p w14:paraId="2D1653A7" w14:textId="77777777" w:rsidR="007F1D38" w:rsidRPr="007F1D38" w:rsidRDefault="007F1D38" w:rsidP="007F1D38">
      <w:pPr>
        <w:pStyle w:val="Bibliography"/>
      </w:pPr>
      <w:proofErr w:type="spellStart"/>
      <w:r w:rsidRPr="007F1D38">
        <w:t>Daufresne</w:t>
      </w:r>
      <w:proofErr w:type="spellEnd"/>
      <w:r w:rsidRPr="007F1D38">
        <w:t xml:space="preserve"> M, </w:t>
      </w:r>
      <w:proofErr w:type="spellStart"/>
      <w:r w:rsidRPr="007F1D38">
        <w:t>Lengfellner</w:t>
      </w:r>
      <w:proofErr w:type="spellEnd"/>
      <w:r w:rsidRPr="007F1D38">
        <w:t xml:space="preserve"> K, Sommer U. 2009. Global warming benefits the small in aquatic ecosystems. Proceedings of the National Academy of Sciences. 106(31):12788–12793. doi:10.1073/pnas.0902080106.</w:t>
      </w:r>
    </w:p>
    <w:p w14:paraId="4C93EE68" w14:textId="77777777" w:rsidR="007F1D38" w:rsidRPr="007F1D38" w:rsidRDefault="007F1D38" w:rsidP="007F1D38">
      <w:pPr>
        <w:pStyle w:val="Bibliography"/>
      </w:pPr>
      <w:proofErr w:type="spellStart"/>
      <w:r w:rsidRPr="007F1D38">
        <w:t>Ernakovich</w:t>
      </w:r>
      <w:proofErr w:type="spellEnd"/>
      <w:r w:rsidRPr="007F1D38">
        <w:t xml:space="preserve"> JG, Hopping KA, </w:t>
      </w:r>
      <w:proofErr w:type="spellStart"/>
      <w:r w:rsidRPr="007F1D38">
        <w:t>Berdanier</w:t>
      </w:r>
      <w:proofErr w:type="spellEnd"/>
      <w:r w:rsidRPr="007F1D38">
        <w:t xml:space="preserve"> AB, Simpson RT, </w:t>
      </w:r>
      <w:proofErr w:type="spellStart"/>
      <w:r w:rsidRPr="007F1D38">
        <w:t>Kachergis</w:t>
      </w:r>
      <w:proofErr w:type="spellEnd"/>
      <w:r w:rsidRPr="007F1D38">
        <w:t xml:space="preserve"> EJ, </w:t>
      </w:r>
      <w:proofErr w:type="spellStart"/>
      <w:r w:rsidRPr="007F1D38">
        <w:t>Steltzer</w:t>
      </w:r>
      <w:proofErr w:type="spellEnd"/>
      <w:r w:rsidRPr="007F1D38">
        <w:t xml:space="preserve"> H, Wallenstein MD. 2014. Predicted responses of arctic and alpine ecosystems to altered seasonality under climate change. Global Change Biology. 20(10):3256–3269. doi:10.1111/gcb.12568.</w:t>
      </w:r>
    </w:p>
    <w:p w14:paraId="622DE339" w14:textId="77777777" w:rsidR="007F1D38" w:rsidRPr="007F1D38" w:rsidRDefault="007F1D38" w:rsidP="007F1D38">
      <w:pPr>
        <w:pStyle w:val="Bibliography"/>
      </w:pPr>
      <w:r w:rsidRPr="007F1D38">
        <w:t>Festa-</w:t>
      </w:r>
      <w:proofErr w:type="spellStart"/>
      <w:r w:rsidRPr="007F1D38">
        <w:t>Bianchet</w:t>
      </w:r>
      <w:proofErr w:type="spellEnd"/>
      <w:r w:rsidRPr="007F1D38">
        <w:t xml:space="preserve"> M, Jorgenson JT. 1998. Selfish mothers: reproductive expenditure and resource availability in bighorn ewes. Behavioral Ecology. 9(2):144–150. doi:10.1093/</w:t>
      </w:r>
      <w:proofErr w:type="spellStart"/>
      <w:r w:rsidRPr="007F1D38">
        <w:t>beheco</w:t>
      </w:r>
      <w:proofErr w:type="spellEnd"/>
      <w:r w:rsidRPr="007F1D38">
        <w:t>/9.2.144.</w:t>
      </w:r>
    </w:p>
    <w:p w14:paraId="1572DA93" w14:textId="77777777" w:rsidR="007F1D38" w:rsidRPr="007F1D38" w:rsidRDefault="007F1D38" w:rsidP="007F1D38">
      <w:pPr>
        <w:pStyle w:val="Bibliography"/>
      </w:pPr>
      <w:r w:rsidRPr="007F1D38">
        <w:t>Festa-</w:t>
      </w:r>
      <w:proofErr w:type="spellStart"/>
      <w:r w:rsidRPr="007F1D38">
        <w:t>Bianchet</w:t>
      </w:r>
      <w:proofErr w:type="spellEnd"/>
      <w:r w:rsidRPr="007F1D38">
        <w:t xml:space="preserve"> M, Jorgenson JT, </w:t>
      </w:r>
      <w:proofErr w:type="spellStart"/>
      <w:r w:rsidRPr="007F1D38">
        <w:t>Réale</w:t>
      </w:r>
      <w:proofErr w:type="spellEnd"/>
      <w:r w:rsidRPr="007F1D38">
        <w:t xml:space="preserve"> D. 2000. Early development, adult mass, and reproductive success in bighorn sheep. Behavioral Ecology. 11(6):633–639. doi:10.1093/</w:t>
      </w:r>
      <w:proofErr w:type="spellStart"/>
      <w:r w:rsidRPr="007F1D38">
        <w:t>beheco</w:t>
      </w:r>
      <w:proofErr w:type="spellEnd"/>
      <w:r w:rsidRPr="007F1D38">
        <w:t>/11.6.633.</w:t>
      </w:r>
    </w:p>
    <w:p w14:paraId="7237FD36" w14:textId="77777777" w:rsidR="007F1D38" w:rsidRPr="007F1D38" w:rsidRDefault="007F1D38" w:rsidP="007F1D38">
      <w:pPr>
        <w:pStyle w:val="Bibliography"/>
      </w:pPr>
      <w:proofErr w:type="spellStart"/>
      <w:r w:rsidRPr="007F1D38">
        <w:t>Forchhammer</w:t>
      </w:r>
      <w:proofErr w:type="spellEnd"/>
      <w:r w:rsidRPr="007F1D38">
        <w:t xml:space="preserve"> MC, </w:t>
      </w:r>
      <w:proofErr w:type="spellStart"/>
      <w:r w:rsidRPr="007F1D38">
        <w:t>Clutton</w:t>
      </w:r>
      <w:proofErr w:type="spellEnd"/>
      <w:r w:rsidRPr="007F1D38">
        <w:t xml:space="preserve">-Brock TH, </w:t>
      </w:r>
      <w:proofErr w:type="spellStart"/>
      <w:r w:rsidRPr="007F1D38">
        <w:t>Lindström</w:t>
      </w:r>
      <w:proofErr w:type="spellEnd"/>
      <w:r w:rsidRPr="007F1D38">
        <w:t xml:space="preserve"> J, </w:t>
      </w:r>
      <w:proofErr w:type="spellStart"/>
      <w:r w:rsidRPr="007F1D38">
        <w:t>Albon</w:t>
      </w:r>
      <w:proofErr w:type="spellEnd"/>
      <w:r w:rsidRPr="007F1D38">
        <w:t xml:space="preserve"> SD. 2001. Climate and population density induce long-term cohort variation in a northern ungulate. Journal of Animal Ecology. 70(5):721–729. doi:10.1046/j.0021-8790.2001.00532.x.</w:t>
      </w:r>
    </w:p>
    <w:p w14:paraId="68F9E937" w14:textId="77777777" w:rsidR="007F1D38" w:rsidRPr="007F1D38" w:rsidRDefault="007F1D38" w:rsidP="007F1D38">
      <w:pPr>
        <w:pStyle w:val="Bibliography"/>
      </w:pPr>
      <w:r w:rsidRPr="007F1D38">
        <w:t>Gaillard J-M, Festa-</w:t>
      </w:r>
      <w:proofErr w:type="spellStart"/>
      <w:r w:rsidRPr="007F1D38">
        <w:t>Bianchet</w:t>
      </w:r>
      <w:proofErr w:type="spellEnd"/>
      <w:r w:rsidRPr="007F1D38">
        <w:t xml:space="preserve"> M, </w:t>
      </w:r>
      <w:proofErr w:type="spellStart"/>
      <w:r w:rsidRPr="007F1D38">
        <w:t>Yoccoz</w:t>
      </w:r>
      <w:proofErr w:type="spellEnd"/>
      <w:r w:rsidRPr="007F1D38">
        <w:t xml:space="preserve"> NG, </w:t>
      </w:r>
      <w:proofErr w:type="spellStart"/>
      <w:r w:rsidRPr="007F1D38">
        <w:t>Loison</w:t>
      </w:r>
      <w:proofErr w:type="spellEnd"/>
      <w:r w:rsidRPr="007F1D38">
        <w:t xml:space="preserve"> A, </w:t>
      </w:r>
      <w:proofErr w:type="spellStart"/>
      <w:r w:rsidRPr="007F1D38">
        <w:t>Toigo</w:t>
      </w:r>
      <w:proofErr w:type="spellEnd"/>
      <w:r w:rsidRPr="007F1D38">
        <w:t xml:space="preserve"> C. 2000. Temporal Variation in Fitness Components and Population Dynamics of Large Herbivores. Annual Review of Ecology and Systematics. 31:367–393.</w:t>
      </w:r>
    </w:p>
    <w:p w14:paraId="5674D2B3" w14:textId="77777777" w:rsidR="007F1D38" w:rsidRPr="007F1D38" w:rsidRDefault="007F1D38" w:rsidP="007F1D38">
      <w:pPr>
        <w:pStyle w:val="Bibliography"/>
      </w:pPr>
      <w:r w:rsidRPr="007F1D38">
        <w:lastRenderedPageBreak/>
        <w:t>Gardner JL, Peters A, Kearney MR, Joseph L, Heinsohn R. 2011. Declining body size: A third universal response to warming? Trends in Ecology and Evolution. 26(6):285–291. doi:10.1016/j.tree.2011.03.005.</w:t>
      </w:r>
    </w:p>
    <w:p w14:paraId="5AC3F032" w14:textId="77777777" w:rsidR="007F1D38" w:rsidRPr="007F1D38" w:rsidRDefault="007F1D38" w:rsidP="007F1D38">
      <w:pPr>
        <w:pStyle w:val="Bibliography"/>
      </w:pPr>
      <w:proofErr w:type="spellStart"/>
      <w:r w:rsidRPr="007F1D38">
        <w:t>Garel</w:t>
      </w:r>
      <w:proofErr w:type="spellEnd"/>
      <w:r w:rsidRPr="007F1D38">
        <w:t xml:space="preserve"> M, Gaillard J-M, </w:t>
      </w:r>
      <w:proofErr w:type="spellStart"/>
      <w:r w:rsidRPr="007F1D38">
        <w:t>Jullien</w:t>
      </w:r>
      <w:proofErr w:type="spellEnd"/>
      <w:r w:rsidRPr="007F1D38">
        <w:t xml:space="preserve"> J-M, Dubray D, Maillard D, </w:t>
      </w:r>
      <w:proofErr w:type="spellStart"/>
      <w:r w:rsidRPr="007F1D38">
        <w:t>Loison</w:t>
      </w:r>
      <w:proofErr w:type="spellEnd"/>
      <w:r w:rsidRPr="007F1D38">
        <w:t xml:space="preserve"> A. 2011. Population abundance and early spring conditions determine variation in body mass of juvenile chamois. Journal of Mammalogy. 92(5):1112–1117. doi:10.1644/10-MAMM-A-056.1.</w:t>
      </w:r>
    </w:p>
    <w:p w14:paraId="29E29FD5" w14:textId="77777777" w:rsidR="007F1D38" w:rsidRPr="007F1D38" w:rsidRDefault="007F1D38" w:rsidP="007F1D38">
      <w:pPr>
        <w:pStyle w:val="Bibliography"/>
      </w:pPr>
      <w:proofErr w:type="spellStart"/>
      <w:r w:rsidRPr="007F1D38">
        <w:t>Garel</w:t>
      </w:r>
      <w:proofErr w:type="spellEnd"/>
      <w:r w:rsidRPr="007F1D38">
        <w:t xml:space="preserve"> M, </w:t>
      </w:r>
      <w:proofErr w:type="spellStart"/>
      <w:r w:rsidRPr="007F1D38">
        <w:t>Loison</w:t>
      </w:r>
      <w:proofErr w:type="spellEnd"/>
      <w:r w:rsidRPr="007F1D38">
        <w:t xml:space="preserve"> A, </w:t>
      </w:r>
      <w:proofErr w:type="spellStart"/>
      <w:r w:rsidRPr="007F1D38">
        <w:t>Jullien</w:t>
      </w:r>
      <w:proofErr w:type="spellEnd"/>
      <w:r w:rsidRPr="007F1D38">
        <w:t xml:space="preserve"> J-M, Dubray D, Maillard D, Gaillard J-M. 2009. Sex-Specific Growth in Alpine Chamois. Journal of Mammalogy. 90(4):954–960. doi:10.1644/08-MAMM-A-287.1.</w:t>
      </w:r>
    </w:p>
    <w:p w14:paraId="761A76E8" w14:textId="77777777" w:rsidR="007F1D38" w:rsidRPr="007F1D38" w:rsidRDefault="007F1D38" w:rsidP="007F1D38">
      <w:pPr>
        <w:pStyle w:val="Bibliography"/>
      </w:pPr>
      <w:proofErr w:type="spellStart"/>
      <w:r w:rsidRPr="007F1D38">
        <w:t>Gobiet</w:t>
      </w:r>
      <w:proofErr w:type="spellEnd"/>
      <w:r w:rsidRPr="007F1D38">
        <w:t xml:space="preserve"> A, </w:t>
      </w:r>
      <w:proofErr w:type="spellStart"/>
      <w:r w:rsidRPr="007F1D38">
        <w:t>Kotlarski</w:t>
      </w:r>
      <w:proofErr w:type="spellEnd"/>
      <w:r w:rsidRPr="007F1D38">
        <w:t xml:space="preserve"> S, </w:t>
      </w:r>
      <w:proofErr w:type="spellStart"/>
      <w:r w:rsidRPr="007F1D38">
        <w:t>Beniston</w:t>
      </w:r>
      <w:proofErr w:type="spellEnd"/>
      <w:r w:rsidRPr="007F1D38">
        <w:t xml:space="preserve"> M, Heinrich G, </w:t>
      </w:r>
      <w:proofErr w:type="spellStart"/>
      <w:r w:rsidRPr="007F1D38">
        <w:t>Rajczak</w:t>
      </w:r>
      <w:proofErr w:type="spellEnd"/>
      <w:r w:rsidRPr="007F1D38">
        <w:t xml:space="preserve"> J, Stoffel M. 2014. 21st century climate change in the European Alps—A review. Science of The Total Environment. 493:1138–1151. doi:10.1016/j.scitotenv.2013.07.050.</w:t>
      </w:r>
    </w:p>
    <w:p w14:paraId="70509BE3" w14:textId="77777777" w:rsidR="007F1D38" w:rsidRPr="007F1D38" w:rsidRDefault="007F1D38" w:rsidP="007F1D38">
      <w:pPr>
        <w:pStyle w:val="Bibliography"/>
      </w:pPr>
      <w:r w:rsidRPr="007F1D38">
        <w:t>Hansen PJ. 2009. Effects of heat stress on mammalian reproduction. Philosophical Transactions of the Royal Society B: Biological Sciences. 364(1534):3341–3350. doi:10.1098/rstb.2009.0131.</w:t>
      </w:r>
    </w:p>
    <w:p w14:paraId="5F794C2C" w14:textId="77777777" w:rsidR="007F1D38" w:rsidRPr="007F1D38" w:rsidRDefault="007F1D38" w:rsidP="007F1D38">
      <w:pPr>
        <w:pStyle w:val="Bibliography"/>
      </w:pPr>
      <w:r w:rsidRPr="007F1D38">
        <w:t xml:space="preserve">von Hardenberg A, Bassano B, </w:t>
      </w:r>
      <w:proofErr w:type="spellStart"/>
      <w:r w:rsidRPr="007F1D38">
        <w:t>Peracino</w:t>
      </w:r>
      <w:proofErr w:type="spellEnd"/>
      <w:r w:rsidRPr="007F1D38">
        <w:t xml:space="preserve"> A, Lovari S. 2000. Male Alpine Chamois Occupy Territories at Hotspots Before the Mating Season. Ethology. 106(7):617–630. doi:10.1046/j.1439-0310.2000.00579.x.</w:t>
      </w:r>
    </w:p>
    <w:p w14:paraId="4B6C25CD" w14:textId="77777777" w:rsidR="007F1D38" w:rsidRPr="007F1D38" w:rsidRDefault="007F1D38" w:rsidP="007F1D38">
      <w:pPr>
        <w:pStyle w:val="Bibliography"/>
      </w:pPr>
      <w:proofErr w:type="spellStart"/>
      <w:r w:rsidRPr="007F1D38">
        <w:t>Herfindal</w:t>
      </w:r>
      <w:proofErr w:type="spellEnd"/>
      <w:r w:rsidRPr="007F1D38">
        <w:t xml:space="preserve"> I, </w:t>
      </w:r>
      <w:proofErr w:type="spellStart"/>
      <w:r w:rsidRPr="007F1D38">
        <w:t>Tveraa</w:t>
      </w:r>
      <w:proofErr w:type="spellEnd"/>
      <w:r w:rsidRPr="007F1D38">
        <w:t xml:space="preserve"> T, </w:t>
      </w:r>
      <w:proofErr w:type="spellStart"/>
      <w:r w:rsidRPr="007F1D38">
        <w:t>Stien</w:t>
      </w:r>
      <w:proofErr w:type="spellEnd"/>
      <w:r w:rsidRPr="007F1D38">
        <w:t xml:space="preserve"> A, Solberg EJ, </w:t>
      </w:r>
      <w:proofErr w:type="spellStart"/>
      <w:r w:rsidRPr="007F1D38">
        <w:t>Grøtan</w:t>
      </w:r>
      <w:proofErr w:type="spellEnd"/>
      <w:r w:rsidRPr="007F1D38">
        <w:t xml:space="preserve"> V. 2020. When does weather synchronize life-history traits? Spatiotemporal patterns in juvenile body mass of two ungulates. Journal of Animal Ecology. 89(6):1419–1432. doi:10.1111/1365-2656.13192.</w:t>
      </w:r>
    </w:p>
    <w:p w14:paraId="0EF2FFF1" w14:textId="77777777" w:rsidR="007F1D38" w:rsidRPr="007F1D38" w:rsidRDefault="007F1D38" w:rsidP="007F1D38">
      <w:pPr>
        <w:pStyle w:val="Bibliography"/>
      </w:pPr>
      <w:proofErr w:type="spellStart"/>
      <w:r w:rsidRPr="007F1D38">
        <w:t>Hetem</w:t>
      </w:r>
      <w:proofErr w:type="spellEnd"/>
      <w:r w:rsidRPr="007F1D38">
        <w:t xml:space="preserve"> RS, Fuller A, Maloney SK, Mitchell D. 2014. Responses of large mammals to climate change. Temperature. 1(2):115–127. doi:10.4161/temp.29651.</w:t>
      </w:r>
    </w:p>
    <w:p w14:paraId="1B518B8E" w14:textId="77777777" w:rsidR="007F1D38" w:rsidRPr="007F1D38" w:rsidRDefault="007F1D38" w:rsidP="007F1D38">
      <w:pPr>
        <w:pStyle w:val="Bibliography"/>
      </w:pPr>
      <w:r w:rsidRPr="007F1D38">
        <w:t>Hudson RJ, White RG, editors. 1985. Bioenergetics of wild herbivores. Boca Raton, Fla: CRC Press.</w:t>
      </w:r>
    </w:p>
    <w:p w14:paraId="2263999C" w14:textId="77777777" w:rsidR="007F1D38" w:rsidRPr="007F1D38" w:rsidRDefault="007F1D38" w:rsidP="007F1D38">
      <w:pPr>
        <w:pStyle w:val="Bibliography"/>
      </w:pPr>
      <w:r w:rsidRPr="007F1D38">
        <w:t>Jackson MC, Pawar S, Woodward G. 2021. The Temporal Dynamics of Multiple Stressor Effects: From Individuals to Ecosystems. Trends in Ecology &amp; Evolution. 36(5):402–410. doi:10.1016/j.tree.2021.01.005.</w:t>
      </w:r>
    </w:p>
    <w:p w14:paraId="6208B309" w14:textId="77777777" w:rsidR="007F1D38" w:rsidRPr="007F1D38" w:rsidRDefault="007F1D38" w:rsidP="007F1D38">
      <w:pPr>
        <w:pStyle w:val="Bibliography"/>
      </w:pPr>
      <w:r w:rsidRPr="007F1D38">
        <w:t>Klein DR. 1965. Ecology of Deer Range in Alaska. Ecological Monographs. 35(3):259–284. doi:10.2307/1942139.</w:t>
      </w:r>
    </w:p>
    <w:p w14:paraId="02C95769" w14:textId="77777777" w:rsidR="007F1D38" w:rsidRPr="007F1D38" w:rsidRDefault="007F1D38" w:rsidP="007F1D38">
      <w:pPr>
        <w:pStyle w:val="Bibliography"/>
      </w:pPr>
      <w:r w:rsidRPr="007F1D38">
        <w:t>Liu J, Li L, Chen X, Lu Y, Wang D. 2019. Effects of heat stress on body temperature, milk production, and reproduction in dairy cows: a novel idea for monitoring and evaluation of heat stress — A review. Asian-</w:t>
      </w:r>
      <w:proofErr w:type="spellStart"/>
      <w:r w:rsidRPr="007F1D38">
        <w:t>Australas</w:t>
      </w:r>
      <w:proofErr w:type="spellEnd"/>
      <w:r w:rsidRPr="007F1D38">
        <w:t xml:space="preserve"> J </w:t>
      </w:r>
      <w:proofErr w:type="spellStart"/>
      <w:r w:rsidRPr="007F1D38">
        <w:t>Anim</w:t>
      </w:r>
      <w:proofErr w:type="spellEnd"/>
      <w:r w:rsidRPr="007F1D38">
        <w:t xml:space="preserve"> Sci. 32(9):1332–1339. doi:10.5713/ajas.18.0743.</w:t>
      </w:r>
    </w:p>
    <w:p w14:paraId="012B0348" w14:textId="77777777" w:rsidR="007F1D38" w:rsidRPr="007F1D38" w:rsidRDefault="007F1D38" w:rsidP="007F1D38">
      <w:pPr>
        <w:pStyle w:val="Bibliography"/>
      </w:pPr>
      <w:r w:rsidRPr="007F1D38">
        <w:t xml:space="preserve">Mason TH, </w:t>
      </w:r>
      <w:proofErr w:type="spellStart"/>
      <w:r w:rsidRPr="007F1D38">
        <w:t>Apollonio</w:t>
      </w:r>
      <w:proofErr w:type="spellEnd"/>
      <w:r w:rsidRPr="007F1D38">
        <w:t xml:space="preserve"> M, </w:t>
      </w:r>
      <w:proofErr w:type="spellStart"/>
      <w:r w:rsidRPr="007F1D38">
        <w:t>Chirichella</w:t>
      </w:r>
      <w:proofErr w:type="spellEnd"/>
      <w:r w:rsidRPr="007F1D38">
        <w:t xml:space="preserve"> R, Willis SG, Stephens PA. 2014. Environmental change and long-term body mass declines in an alpine mammal. Frontiers in Zoology. 11(1):69. doi:10.1186/s12983-014-0069-6.</w:t>
      </w:r>
    </w:p>
    <w:p w14:paraId="6A29941C" w14:textId="77777777" w:rsidR="007F1D38" w:rsidRPr="007F1D38" w:rsidRDefault="007F1D38" w:rsidP="007F1D38">
      <w:pPr>
        <w:pStyle w:val="Bibliography"/>
      </w:pPr>
      <w:proofErr w:type="spellStart"/>
      <w:r w:rsidRPr="007F1D38">
        <w:lastRenderedPageBreak/>
        <w:t>Nesti</w:t>
      </w:r>
      <w:proofErr w:type="spellEnd"/>
      <w:r w:rsidRPr="007F1D38">
        <w:t xml:space="preserve"> I, </w:t>
      </w:r>
      <w:proofErr w:type="spellStart"/>
      <w:r w:rsidRPr="007F1D38">
        <w:t>Posillico</w:t>
      </w:r>
      <w:proofErr w:type="spellEnd"/>
      <w:r w:rsidRPr="007F1D38">
        <w:t xml:space="preserve"> M, Lovari S. 2010. Ranging </w:t>
      </w:r>
      <w:proofErr w:type="spellStart"/>
      <w:r w:rsidRPr="007F1D38">
        <w:t>behaviour</w:t>
      </w:r>
      <w:proofErr w:type="spellEnd"/>
      <w:r w:rsidRPr="007F1D38">
        <w:t xml:space="preserve"> and habitat selection of Alpine chamois. Ethology Ecology &amp; Evolution. 22(3):215–231. doi:10.1080/03949370.2010.502316.</w:t>
      </w:r>
    </w:p>
    <w:p w14:paraId="5823D46D" w14:textId="77777777" w:rsidR="007F1D38" w:rsidRPr="007F1D38" w:rsidRDefault="007F1D38" w:rsidP="007F1D38">
      <w:pPr>
        <w:pStyle w:val="Bibliography"/>
      </w:pPr>
      <w:proofErr w:type="spellStart"/>
      <w:r w:rsidRPr="007F1D38">
        <w:t>Ozgul</w:t>
      </w:r>
      <w:proofErr w:type="spellEnd"/>
      <w:r w:rsidRPr="007F1D38">
        <w:t xml:space="preserve"> A, </w:t>
      </w:r>
      <w:proofErr w:type="spellStart"/>
      <w:r w:rsidRPr="007F1D38">
        <w:t>Tuljapurkar</w:t>
      </w:r>
      <w:proofErr w:type="spellEnd"/>
      <w:r w:rsidRPr="007F1D38">
        <w:t xml:space="preserve"> S, Benton TG, Pemberton JM, </w:t>
      </w:r>
      <w:proofErr w:type="spellStart"/>
      <w:r w:rsidRPr="007F1D38">
        <w:t>Clutton</w:t>
      </w:r>
      <w:proofErr w:type="spellEnd"/>
      <w:r w:rsidRPr="007F1D38">
        <w:t>-Brock TH, Coulson T. 2009. The Dynamics of Phenotypic Change and the Shrinking Sheep of St. Kilda. Science. 325(5939):464–467. doi:10.1126/science.1173668.</w:t>
      </w:r>
    </w:p>
    <w:p w14:paraId="719933A9" w14:textId="77777777" w:rsidR="007F1D38" w:rsidRPr="007F1D38" w:rsidRDefault="007F1D38" w:rsidP="007F1D38">
      <w:pPr>
        <w:pStyle w:val="Bibliography"/>
      </w:pPr>
      <w:proofErr w:type="spellStart"/>
      <w:r w:rsidRPr="007F1D38">
        <w:t>Pettorelli</w:t>
      </w:r>
      <w:proofErr w:type="spellEnd"/>
      <w:r w:rsidRPr="007F1D38">
        <w:t xml:space="preserve"> N, Pelletier F, Hardenberg A von, Festa-</w:t>
      </w:r>
      <w:proofErr w:type="spellStart"/>
      <w:r w:rsidRPr="007F1D38">
        <w:t>Bianchet</w:t>
      </w:r>
      <w:proofErr w:type="spellEnd"/>
      <w:r w:rsidRPr="007F1D38">
        <w:t xml:space="preserve"> M, </w:t>
      </w:r>
      <w:proofErr w:type="spellStart"/>
      <w:r w:rsidRPr="007F1D38">
        <w:t>Côté</w:t>
      </w:r>
      <w:proofErr w:type="spellEnd"/>
      <w:r w:rsidRPr="007F1D38">
        <w:t xml:space="preserve"> SD. 2007. Early Onset of Vegetation Growth Vs. Rapid Green-up: Impacts on Juvenile Mountain Ungulates. Ecology. 88(2):381–390. doi:10.1890/06-0875.</w:t>
      </w:r>
    </w:p>
    <w:p w14:paraId="1D5FC0F9" w14:textId="77777777" w:rsidR="007F1D38" w:rsidRPr="007F1D38" w:rsidRDefault="007F1D38" w:rsidP="007F1D38">
      <w:pPr>
        <w:pStyle w:val="Bibliography"/>
      </w:pPr>
      <w:r w:rsidRPr="007F1D38">
        <w:t xml:space="preserve">van de Pol M, Bailey LD, McLean N, </w:t>
      </w:r>
      <w:proofErr w:type="spellStart"/>
      <w:r w:rsidRPr="007F1D38">
        <w:t>Rijsdijk</w:t>
      </w:r>
      <w:proofErr w:type="spellEnd"/>
      <w:r w:rsidRPr="007F1D38">
        <w:t xml:space="preserve"> L, Lawson CR, Brouwer L. 2016. Identifying the best climatic predictors in ecology and evolution. Methods in Ecology and Evolution. 7(10):1246–1257. doi:10.1111/2041-210X.12590.</w:t>
      </w:r>
    </w:p>
    <w:p w14:paraId="7D7ADD8E" w14:textId="77777777" w:rsidR="007F1D38" w:rsidRPr="007F1D38" w:rsidRDefault="007F1D38" w:rsidP="007F1D38">
      <w:pPr>
        <w:pStyle w:val="Bibliography"/>
      </w:pPr>
      <w:r w:rsidRPr="007F1D38">
        <w:t xml:space="preserve">Reiner R, </w:t>
      </w:r>
      <w:proofErr w:type="spellStart"/>
      <w:r w:rsidRPr="007F1D38">
        <w:t>Zedrosser</w:t>
      </w:r>
      <w:proofErr w:type="spellEnd"/>
      <w:r w:rsidRPr="007F1D38">
        <w:t xml:space="preserve"> A, </w:t>
      </w:r>
      <w:proofErr w:type="spellStart"/>
      <w:r w:rsidRPr="007F1D38">
        <w:t>Zeiler</w:t>
      </w:r>
      <w:proofErr w:type="spellEnd"/>
      <w:r w:rsidRPr="007F1D38">
        <w:t xml:space="preserve"> H, </w:t>
      </w:r>
      <w:proofErr w:type="spellStart"/>
      <w:r w:rsidRPr="007F1D38">
        <w:t>Hackländer</w:t>
      </w:r>
      <w:proofErr w:type="spellEnd"/>
      <w:r w:rsidRPr="007F1D38">
        <w:t xml:space="preserve"> K, </w:t>
      </w:r>
      <w:proofErr w:type="spellStart"/>
      <w:r w:rsidRPr="007F1D38">
        <w:t>Corlatti</w:t>
      </w:r>
      <w:proofErr w:type="spellEnd"/>
      <w:r w:rsidRPr="007F1D38">
        <w:t xml:space="preserve"> L. 2021. Forests buffer the climate-induced decline of body mass in a mountain herbivore. Global Change Biology. 27(16):3741–3752. doi:10.1111/gcb.15711.</w:t>
      </w:r>
    </w:p>
    <w:p w14:paraId="6D928D44" w14:textId="77777777" w:rsidR="007F1D38" w:rsidRPr="007F1D38" w:rsidRDefault="007F1D38" w:rsidP="007F1D38">
      <w:pPr>
        <w:pStyle w:val="Bibliography"/>
      </w:pPr>
      <w:r w:rsidRPr="007F1D38">
        <w:t xml:space="preserve">Reiner R, </w:t>
      </w:r>
      <w:proofErr w:type="spellStart"/>
      <w:r w:rsidRPr="007F1D38">
        <w:t>Zedrosser</w:t>
      </w:r>
      <w:proofErr w:type="spellEnd"/>
      <w:r w:rsidRPr="007F1D38">
        <w:t xml:space="preserve"> A, </w:t>
      </w:r>
      <w:proofErr w:type="spellStart"/>
      <w:r w:rsidRPr="007F1D38">
        <w:t>Zeiler</w:t>
      </w:r>
      <w:proofErr w:type="spellEnd"/>
      <w:r w:rsidRPr="007F1D38">
        <w:t xml:space="preserve"> H, </w:t>
      </w:r>
      <w:proofErr w:type="spellStart"/>
      <w:r w:rsidRPr="007F1D38">
        <w:t>Hackländer</w:t>
      </w:r>
      <w:proofErr w:type="spellEnd"/>
      <w:r w:rsidRPr="007F1D38">
        <w:t xml:space="preserve"> K, </w:t>
      </w:r>
      <w:proofErr w:type="spellStart"/>
      <w:r w:rsidRPr="007F1D38">
        <w:t>Corlatti</w:t>
      </w:r>
      <w:proofErr w:type="spellEnd"/>
      <w:r w:rsidRPr="007F1D38">
        <w:t xml:space="preserve"> L. 2022. Habitat and climate shape growth patterns in a mountain ungulate. Ecology and Evolution. 12(3):e8650. doi:10.1002/ece3.8650.</w:t>
      </w:r>
    </w:p>
    <w:p w14:paraId="2A424D22" w14:textId="77777777" w:rsidR="007F1D38" w:rsidRPr="007F1D38" w:rsidRDefault="007F1D38" w:rsidP="007F1D38">
      <w:pPr>
        <w:pStyle w:val="Bibliography"/>
      </w:pPr>
      <w:r w:rsidRPr="007F1D38">
        <w:t xml:space="preserve">Robbins CT, Robbins BL. 1979. Fetal and Neonatal Growth Patterns and Maternal Reproductive Effort in Ungulates and </w:t>
      </w:r>
      <w:proofErr w:type="spellStart"/>
      <w:r w:rsidRPr="007F1D38">
        <w:t>Subungulates</w:t>
      </w:r>
      <w:proofErr w:type="spellEnd"/>
      <w:r w:rsidRPr="007F1D38">
        <w:t>. The American Naturalist. 114(1):101–116. doi:10.1086/283456.</w:t>
      </w:r>
    </w:p>
    <w:p w14:paraId="4C95ECB0" w14:textId="77777777" w:rsidR="007F1D38" w:rsidRPr="007F1D38" w:rsidRDefault="007F1D38" w:rsidP="007F1D38">
      <w:pPr>
        <w:pStyle w:val="Bibliography"/>
      </w:pPr>
      <w:proofErr w:type="spellStart"/>
      <w:r w:rsidRPr="007F1D38">
        <w:t>Rughetti</w:t>
      </w:r>
      <w:proofErr w:type="spellEnd"/>
      <w:r w:rsidRPr="007F1D38">
        <w:t xml:space="preserve"> M, Festa-</w:t>
      </w:r>
      <w:proofErr w:type="spellStart"/>
      <w:r w:rsidRPr="007F1D38">
        <w:t>Bianchet</w:t>
      </w:r>
      <w:proofErr w:type="spellEnd"/>
      <w:r w:rsidRPr="007F1D38">
        <w:t xml:space="preserve"> M. 2011. Effects of early horn growth on reproduction and hunting mortality in female chamois. Journal of Animal Ecology. 80(2):438–447. doi:10.1111/j.1365-2656.2010.01773.x.</w:t>
      </w:r>
    </w:p>
    <w:p w14:paraId="2EA605E3" w14:textId="77777777" w:rsidR="007F1D38" w:rsidRPr="007F1D38" w:rsidRDefault="007F1D38" w:rsidP="007F1D38">
      <w:pPr>
        <w:pStyle w:val="Bibliography"/>
      </w:pPr>
      <w:proofErr w:type="spellStart"/>
      <w:r w:rsidRPr="007F1D38">
        <w:t>Rughetti</w:t>
      </w:r>
      <w:proofErr w:type="spellEnd"/>
      <w:r w:rsidRPr="007F1D38">
        <w:t xml:space="preserve"> M, Festa-</w:t>
      </w:r>
      <w:proofErr w:type="spellStart"/>
      <w:r w:rsidRPr="007F1D38">
        <w:t>Bianchet</w:t>
      </w:r>
      <w:proofErr w:type="spellEnd"/>
      <w:r w:rsidRPr="007F1D38">
        <w:t xml:space="preserve"> M. 2012. Effects of spring-summer temperature on body mass of chamois. Journal of Mammalogy. 93(5):1301–1307. doi:10.1644/11-MAMM-A-402.1.</w:t>
      </w:r>
    </w:p>
    <w:p w14:paraId="323CA929" w14:textId="77777777" w:rsidR="007F1D38" w:rsidRPr="007F1D38" w:rsidRDefault="007F1D38" w:rsidP="007F1D38">
      <w:pPr>
        <w:pStyle w:val="Bibliography"/>
      </w:pPr>
      <w:proofErr w:type="spellStart"/>
      <w:r w:rsidRPr="007F1D38">
        <w:t>Salewski</w:t>
      </w:r>
      <w:proofErr w:type="spellEnd"/>
      <w:r w:rsidRPr="007F1D38">
        <w:t xml:space="preserve"> V, </w:t>
      </w:r>
      <w:proofErr w:type="spellStart"/>
      <w:r w:rsidRPr="007F1D38">
        <w:t>Hochachka</w:t>
      </w:r>
      <w:proofErr w:type="spellEnd"/>
      <w:r w:rsidRPr="007F1D38">
        <w:t xml:space="preserve"> WM, Fiedler W. 2010. Global warming and Bergmann’s rule: do central European passerines adjust their body size to rising temperatures? </w:t>
      </w:r>
      <w:proofErr w:type="spellStart"/>
      <w:r w:rsidRPr="007F1D38">
        <w:t>Oecologia</w:t>
      </w:r>
      <w:proofErr w:type="spellEnd"/>
      <w:r w:rsidRPr="007F1D38">
        <w:t>. 162(1):247–260. doi:10.1007/s00442-009-1446-2.</w:t>
      </w:r>
    </w:p>
    <w:p w14:paraId="5C325F9C" w14:textId="77777777" w:rsidR="007F1D38" w:rsidRPr="007F1D38" w:rsidRDefault="007F1D38" w:rsidP="007F1D38">
      <w:pPr>
        <w:pStyle w:val="Bibliography"/>
      </w:pPr>
      <w:r w:rsidRPr="007F1D38">
        <w:t>Schroder W, Elsner-Schack IV. Correct age determination in chamois. In: The biology and management of mountain ungulates. (Lovari S., ed.). London, United Kingdom: Croom Helm.</w:t>
      </w:r>
    </w:p>
    <w:p w14:paraId="138ADC16" w14:textId="77777777" w:rsidR="007F1D38" w:rsidRPr="007F1D38" w:rsidRDefault="007F1D38" w:rsidP="007F1D38">
      <w:pPr>
        <w:pStyle w:val="Bibliography"/>
      </w:pPr>
      <w:proofErr w:type="spellStart"/>
      <w:r w:rsidRPr="007F1D38">
        <w:t>Scornavacca</w:t>
      </w:r>
      <w:proofErr w:type="spellEnd"/>
      <w:r w:rsidRPr="007F1D38">
        <w:t xml:space="preserve"> D, </w:t>
      </w:r>
      <w:proofErr w:type="spellStart"/>
      <w:r w:rsidRPr="007F1D38">
        <w:t>Cotza</w:t>
      </w:r>
      <w:proofErr w:type="spellEnd"/>
      <w:r w:rsidRPr="007F1D38">
        <w:t xml:space="preserve"> A, Lovari S, Ferretti F. 2018. Suckling </w:t>
      </w:r>
      <w:proofErr w:type="spellStart"/>
      <w:r w:rsidRPr="007F1D38">
        <w:t>behaviour</w:t>
      </w:r>
      <w:proofErr w:type="spellEnd"/>
      <w:r w:rsidRPr="007F1D38">
        <w:t xml:space="preserve"> and </w:t>
      </w:r>
      <w:proofErr w:type="spellStart"/>
      <w:r w:rsidRPr="007F1D38">
        <w:t>allonursing</w:t>
      </w:r>
      <w:proofErr w:type="spellEnd"/>
      <w:r w:rsidRPr="007F1D38">
        <w:t xml:space="preserve"> in the Apennine chamois. Ethology Ecology &amp; Evolution. 30(5):385–398. doi:10.1080/03949370.2017.1423115.</w:t>
      </w:r>
    </w:p>
    <w:p w14:paraId="5129E77F" w14:textId="77777777" w:rsidR="007F1D38" w:rsidRPr="007F1D38" w:rsidRDefault="007F1D38" w:rsidP="007F1D38">
      <w:pPr>
        <w:pStyle w:val="Bibliography"/>
      </w:pPr>
      <w:r w:rsidRPr="007F1D38">
        <w:t xml:space="preserve">Shackleton DM. 1997. Wild sheep and goats and their relatives : status survey and conservation action plan for </w:t>
      </w:r>
      <w:proofErr w:type="spellStart"/>
      <w:r w:rsidRPr="007F1D38">
        <w:t>Caprinae</w:t>
      </w:r>
      <w:proofErr w:type="spellEnd"/>
      <w:r w:rsidRPr="007F1D38">
        <w:t>. [accessed 2022 Jul 2]. https://policycommons.net/artifacts/1373021/wild-sheep-and-goats-and-their-relatives/1987236/.</w:t>
      </w:r>
    </w:p>
    <w:p w14:paraId="4FA2D31F" w14:textId="77777777" w:rsidR="007F1D38" w:rsidRPr="007F1D38" w:rsidRDefault="007F1D38" w:rsidP="007F1D38">
      <w:pPr>
        <w:pStyle w:val="Bibliography"/>
      </w:pPr>
      <w:r w:rsidRPr="007F1D38">
        <w:lastRenderedPageBreak/>
        <w:t>Sheridan JA, Bickford D. 2011. Shrinking body size as an ecological response to climate change. Nature Climate Change. 1(8):401–406. doi:10.1038/nclimate1259.</w:t>
      </w:r>
    </w:p>
    <w:p w14:paraId="348A19E3" w14:textId="43102EF0" w:rsidR="007F1D38" w:rsidRPr="007F1D38" w:rsidRDefault="007F1D38" w:rsidP="007F1D38">
      <w:pPr>
        <w:pStyle w:val="Bibliography"/>
      </w:pPr>
      <w:proofErr w:type="spellStart"/>
      <w:r w:rsidRPr="007F1D38">
        <w:t>Spitzenberger</w:t>
      </w:r>
      <w:proofErr w:type="spellEnd"/>
      <w:r w:rsidRPr="007F1D38">
        <w:t xml:space="preserve"> F, Bauer K. 2001. Die </w:t>
      </w:r>
      <w:proofErr w:type="spellStart"/>
      <w:r w:rsidRPr="007F1D38">
        <w:t>Säugetierfauna</w:t>
      </w:r>
      <w:proofErr w:type="spellEnd"/>
      <w:r w:rsidRPr="007F1D38">
        <w:t xml:space="preserve"> </w:t>
      </w:r>
      <w:proofErr w:type="spellStart"/>
      <w:r w:rsidRPr="007F1D38">
        <w:t>Österreichs</w:t>
      </w:r>
      <w:proofErr w:type="spellEnd"/>
      <w:r w:rsidRPr="007F1D38">
        <w:t xml:space="preserve">. </w:t>
      </w:r>
      <w:proofErr w:type="spellStart"/>
      <w:r w:rsidRPr="007F1D38">
        <w:t>Bundesministerium</w:t>
      </w:r>
      <w:proofErr w:type="spellEnd"/>
      <w:r w:rsidRPr="007F1D38">
        <w:t xml:space="preserve"> für Land-und </w:t>
      </w:r>
      <w:proofErr w:type="spellStart"/>
      <w:r w:rsidRPr="007F1D38">
        <w:t>Forstwirtschaft</w:t>
      </w:r>
      <w:proofErr w:type="spellEnd"/>
      <w:r w:rsidRPr="007F1D38">
        <w:t xml:space="preserve">, Umwelt und </w:t>
      </w:r>
      <w:proofErr w:type="spellStart"/>
      <w:r w:rsidRPr="007F1D38">
        <w:t>Wasserwirtschaft</w:t>
      </w:r>
      <w:proofErr w:type="spellEnd"/>
      <w:r w:rsidRPr="007F1D38">
        <w:t>. [accessed 2022 Jul 2]. https://scholar.google.com/scholarlookup?title=Die%20S%C3%A4ugetierfauna%20%C3%96sterreichs%2C%20Gr%C3%BCne%20Reihe%20des%20Bundesministeriums%20f%C3%BCr%20Land-und%20Forstwirtschaft%2C%20Umwelt%20und%20Wasserwirtschaft&amp;publicationyear=2001&amp;author=Spitzenberger%2CF&amp;author=Bauer%2CK&amp;author=Mayer%2CA&amp;author=Wei%C3%9F%2CE&amp;author=Preleuthner%2CM&amp;author=Sackl%2CP&amp;author=Sieber%2CJ.</w:t>
      </w:r>
    </w:p>
    <w:p w14:paraId="310FFA33" w14:textId="77777777" w:rsidR="007F1D38" w:rsidRPr="007F1D38" w:rsidRDefault="007F1D38" w:rsidP="007F1D38">
      <w:pPr>
        <w:pStyle w:val="Bibliography"/>
      </w:pPr>
      <w:proofErr w:type="spellStart"/>
      <w:r w:rsidRPr="007F1D38">
        <w:t>Toïgo</w:t>
      </w:r>
      <w:proofErr w:type="spellEnd"/>
      <w:r w:rsidRPr="007F1D38">
        <w:t xml:space="preserve"> C, Gaillard J-M, Van </w:t>
      </w:r>
      <w:proofErr w:type="spellStart"/>
      <w:r w:rsidRPr="007F1D38">
        <w:t>Laere</w:t>
      </w:r>
      <w:proofErr w:type="spellEnd"/>
      <w:r w:rsidRPr="007F1D38">
        <w:t xml:space="preserve"> G, </w:t>
      </w:r>
      <w:proofErr w:type="spellStart"/>
      <w:r w:rsidRPr="007F1D38">
        <w:t>Hewison</w:t>
      </w:r>
      <w:proofErr w:type="spellEnd"/>
      <w:r w:rsidRPr="007F1D38">
        <w:t xml:space="preserve"> M, </w:t>
      </w:r>
      <w:proofErr w:type="spellStart"/>
      <w:r w:rsidRPr="007F1D38">
        <w:t>Morellet</w:t>
      </w:r>
      <w:proofErr w:type="spellEnd"/>
      <w:r w:rsidRPr="007F1D38">
        <w:t xml:space="preserve"> N. 2006. How does environmental variation influence body mass, body size, and body condition? Roe deer as a case study. </w:t>
      </w:r>
      <w:proofErr w:type="spellStart"/>
      <w:r w:rsidRPr="007F1D38">
        <w:t>Ecography</w:t>
      </w:r>
      <w:proofErr w:type="spellEnd"/>
      <w:r w:rsidRPr="007F1D38">
        <w:t>. 29(3):301–308. doi:10.1111/j.2006.0906-7590.04394.x.</w:t>
      </w:r>
    </w:p>
    <w:p w14:paraId="4CFE3D1C" w14:textId="77777777" w:rsidR="007F1D38" w:rsidRPr="007F1D38" w:rsidRDefault="007F1D38" w:rsidP="007F1D38">
      <w:pPr>
        <w:pStyle w:val="Bibliography"/>
      </w:pPr>
      <w:r w:rsidRPr="007F1D38">
        <w:t xml:space="preserve">Turco M, Palazzi E, von Hardenberg J, </w:t>
      </w:r>
      <w:proofErr w:type="spellStart"/>
      <w:r w:rsidRPr="007F1D38">
        <w:t>Provenzale</w:t>
      </w:r>
      <w:proofErr w:type="spellEnd"/>
      <w:r w:rsidRPr="007F1D38">
        <w:t xml:space="preserve"> A. 2015. Observed climate change hotspots. Geophysical Research Letters. 42(9):3521–3528. doi:10.1002/2015GL063891.</w:t>
      </w:r>
    </w:p>
    <w:p w14:paraId="507B390E" w14:textId="77777777" w:rsidR="007F1D38" w:rsidRPr="007F1D38" w:rsidRDefault="007F1D38" w:rsidP="007F1D38">
      <w:pPr>
        <w:pStyle w:val="Bibliography"/>
      </w:pPr>
      <w:proofErr w:type="spellStart"/>
      <w:r w:rsidRPr="007F1D38">
        <w:t>Tveraa</w:t>
      </w:r>
      <w:proofErr w:type="spellEnd"/>
      <w:r w:rsidRPr="007F1D38">
        <w:t xml:space="preserve"> T, </w:t>
      </w:r>
      <w:proofErr w:type="spellStart"/>
      <w:r w:rsidRPr="007F1D38">
        <w:t>Stien</w:t>
      </w:r>
      <w:proofErr w:type="spellEnd"/>
      <w:r w:rsidRPr="007F1D38">
        <w:t xml:space="preserve"> A, </w:t>
      </w:r>
      <w:proofErr w:type="spellStart"/>
      <w:r w:rsidRPr="007F1D38">
        <w:t>Bårdsen</w:t>
      </w:r>
      <w:proofErr w:type="spellEnd"/>
      <w:r w:rsidRPr="007F1D38">
        <w:t xml:space="preserve"> B-J, </w:t>
      </w:r>
      <w:proofErr w:type="spellStart"/>
      <w:r w:rsidRPr="007F1D38">
        <w:t>Fauchald</w:t>
      </w:r>
      <w:proofErr w:type="spellEnd"/>
      <w:r w:rsidRPr="007F1D38">
        <w:t xml:space="preserve"> P. 2013. Population Densities, Vegetation Green-Up, and Plant Productivity: Impacts on Reproductive Success and Juvenile Body Mass in Reindeer. PLOS ONE. 8(2):e56450. doi:10.1371/journal.pone.0056450.</w:t>
      </w:r>
    </w:p>
    <w:p w14:paraId="2248BEC8" w14:textId="77777777" w:rsidR="007F1D38" w:rsidRPr="007F1D38" w:rsidRDefault="007F1D38" w:rsidP="007F1D38">
      <w:pPr>
        <w:pStyle w:val="Bibliography"/>
      </w:pPr>
      <w:r w:rsidRPr="007F1D38">
        <w:t xml:space="preserve">Weeks BC, Willard DE, </w:t>
      </w:r>
      <w:proofErr w:type="spellStart"/>
      <w:r w:rsidRPr="007F1D38">
        <w:t>Zimova</w:t>
      </w:r>
      <w:proofErr w:type="spellEnd"/>
      <w:r w:rsidRPr="007F1D38">
        <w:t xml:space="preserve"> M, Ellis AA, </w:t>
      </w:r>
      <w:proofErr w:type="spellStart"/>
      <w:r w:rsidRPr="007F1D38">
        <w:t>Witynski</w:t>
      </w:r>
      <w:proofErr w:type="spellEnd"/>
      <w:r w:rsidRPr="007F1D38">
        <w:t xml:space="preserve"> ML, Hennen M, Winger BM. 2020. Shared morphological consequences of global warming in North American migratory birds. Norris R, editor. </w:t>
      </w:r>
      <w:proofErr w:type="spellStart"/>
      <w:r w:rsidRPr="007F1D38">
        <w:t>Ecol</w:t>
      </w:r>
      <w:proofErr w:type="spellEnd"/>
      <w:r w:rsidRPr="007F1D38">
        <w:t xml:space="preserve"> Lett. 23(2):316–325. doi:10.1111/ele.13434.</w:t>
      </w:r>
    </w:p>
    <w:p w14:paraId="5BCBB953" w14:textId="77777777" w:rsidR="007F1D38" w:rsidRPr="007F1D38" w:rsidRDefault="007F1D38" w:rsidP="007F1D38">
      <w:pPr>
        <w:pStyle w:val="Bibliography"/>
      </w:pPr>
      <w:r w:rsidRPr="007F1D38">
        <w:t>Yom-Tov Y. 2001. Global warming and body mass decline in Israeli passerine birds. Proceedings of the Royal Society B: Biological Sciences. 268(1470):947–952. doi:10.1098/rspb.2001.1592.</w:t>
      </w:r>
    </w:p>
    <w:p w14:paraId="4039B956" w14:textId="6EE7FC43" w:rsidR="009860FD" w:rsidRPr="00244A3B" w:rsidRDefault="009860FD" w:rsidP="00BD5F31">
      <w:pPr>
        <w:pStyle w:val="Default"/>
        <w:spacing w:before="120" w:after="120" w:line="360" w:lineRule="auto"/>
        <w:ind w:firstLine="426"/>
        <w:rPr>
          <w:ins w:id="652" w:author="Giulia Masoero" w:date="2022-06-30T15:38:00Z"/>
          <w:color w:val="auto"/>
        </w:rPr>
      </w:pPr>
      <w:r w:rsidRPr="00244A3B">
        <w:rPr>
          <w:color w:val="auto"/>
        </w:rPr>
        <w:fldChar w:fldCharType="end"/>
      </w:r>
    </w:p>
    <w:p w14:paraId="01489E5E" w14:textId="772DE293" w:rsidR="00294694" w:rsidRPr="00244A3B" w:rsidDel="003B7E01" w:rsidRDefault="00294694">
      <w:pPr>
        <w:pStyle w:val="Default"/>
        <w:pageBreakBefore/>
        <w:spacing w:before="120" w:after="120" w:line="360" w:lineRule="auto"/>
        <w:ind w:firstLine="426"/>
        <w:rPr>
          <w:del w:id="653" w:author="Giulia Masoero" w:date="2022-05-30T15:33:00Z"/>
          <w:color w:val="auto"/>
        </w:rPr>
      </w:pPr>
      <w:del w:id="654" w:author="Giulia Masoero" w:date="2022-05-30T15:33:00Z">
        <w:r w:rsidRPr="00244A3B" w:rsidDel="003B7E01">
          <w:rPr>
            <w:color w:val="auto"/>
          </w:rPr>
          <w:delText xml:space="preserve">temperature during the initial few months of the chamois’ lives, when they are nursed by their mothers, affects their body growth. </w:delText>
        </w:r>
      </w:del>
    </w:p>
    <w:p w14:paraId="59F02A01" w14:textId="72320AA0" w:rsidR="00294694" w:rsidRPr="00244A3B" w:rsidDel="003B7E01" w:rsidRDefault="00294694">
      <w:pPr>
        <w:pStyle w:val="Default"/>
        <w:spacing w:before="120" w:after="120" w:line="360" w:lineRule="auto"/>
        <w:ind w:firstLine="426"/>
        <w:rPr>
          <w:del w:id="655" w:author="Giulia Masoero" w:date="2022-05-30T15:32:00Z"/>
          <w:color w:val="auto"/>
        </w:rPr>
      </w:pPr>
      <w:del w:id="656" w:author="Giulia Masoero" w:date="2022-05-30T15:32:00Z">
        <w:r w:rsidRPr="00244A3B" w:rsidDel="003B7E01">
          <w:rPr>
            <w:color w:val="auto"/>
          </w:rPr>
          <w:delText xml:space="preserve">Window 3 (Gestation period) </w:delText>
        </w:r>
      </w:del>
    </w:p>
    <w:p w14:paraId="6D88487F" w14:textId="7783C15E" w:rsidR="00294694" w:rsidRPr="00244A3B" w:rsidDel="003B7E01" w:rsidRDefault="00294694">
      <w:pPr>
        <w:pStyle w:val="Default"/>
        <w:spacing w:before="120" w:after="120" w:line="360" w:lineRule="auto"/>
        <w:ind w:firstLine="426"/>
        <w:rPr>
          <w:del w:id="657" w:author="Giulia Masoero" w:date="2022-05-30T15:32:00Z"/>
          <w:color w:val="auto"/>
        </w:rPr>
      </w:pPr>
      <w:del w:id="658" w:author="Giulia Masoero" w:date="2022-05-30T15:32:00Z">
        <w:r w:rsidRPr="00244A3B" w:rsidDel="003B7E01">
          <w:rPr>
            <w:color w:val="auto"/>
          </w:rPr>
          <w:delText xml:space="preserve">The last tested time window had a length of 180 days and covered the period of 661 days (1st of December) until 481 days (31st of May) before the reference day. This is the period when the mother was pregnant, up until the kids were born. The pregnancy of females lasts about 170 days, therefore the past six months before the end of the birth period were analysed to test whether climate has an indirect effect of individuals while they are growing during the gestation period. </w:delText>
        </w:r>
      </w:del>
    </w:p>
    <w:p w14:paraId="2052172A" w14:textId="12E00422" w:rsidR="00294694" w:rsidRPr="00244A3B" w:rsidDel="003B7E01" w:rsidRDefault="00294694">
      <w:pPr>
        <w:pStyle w:val="Default"/>
        <w:spacing w:before="120" w:after="120" w:line="360" w:lineRule="auto"/>
        <w:ind w:firstLine="426"/>
        <w:rPr>
          <w:del w:id="659" w:author="Giulia Masoero" w:date="2022-05-30T15:32:00Z"/>
          <w:color w:val="auto"/>
        </w:rPr>
      </w:pPr>
      <w:del w:id="660" w:author="Giulia Masoero" w:date="2022-05-30T15:32:00Z">
        <w:r w:rsidRPr="00244A3B" w:rsidDel="003B7E01">
          <w:rPr>
            <w:color w:val="auto"/>
          </w:rPr>
          <w:delText xml:space="preserve">Information criterion and validation of analyses </w:delText>
        </w:r>
      </w:del>
    </w:p>
    <w:p w14:paraId="43E614E3" w14:textId="480155F0" w:rsidR="003B7E01" w:rsidRPr="00244A3B" w:rsidDel="003B7E01" w:rsidRDefault="00294694">
      <w:pPr>
        <w:pStyle w:val="Default"/>
        <w:spacing w:before="120" w:after="120" w:line="360" w:lineRule="auto"/>
        <w:ind w:firstLine="426"/>
        <w:rPr>
          <w:del w:id="661" w:author="Giulia Masoero" w:date="2022-05-30T15:32:00Z"/>
          <w:color w:val="auto"/>
        </w:rPr>
      </w:pPr>
      <w:del w:id="662" w:author="Giulia Masoero" w:date="2022-05-30T15:32:00Z">
        <w:r w:rsidRPr="00244A3B" w:rsidDel="003B7E01">
          <w:rPr>
            <w:color w:val="auto"/>
          </w:rPr>
          <w:delText xml:space="preserve">After the three analyses were performed in R, the timing of the best climatic windows (open and close) was determined using Akaike Information Criterion (ΔAICc). ΔAICc values provide means for model selection by estimating the quality of each model, relative to each of the other tested models. The best model has the lowest ΔAICc values. The next step was to test whether any of the signals might have occurred simply by chance by performing randomization with a small sample size. Finally, the best models were put together in a common model to test the relative contribution of each time period to the body mass of juvenile Alpine chamois. </w:delText>
        </w:r>
      </w:del>
    </w:p>
    <w:p w14:paraId="6B8DA0CA" w14:textId="297A3547" w:rsidR="00294694" w:rsidRPr="00244A3B" w:rsidDel="003B7E01" w:rsidRDefault="00294694">
      <w:pPr>
        <w:pStyle w:val="Default"/>
        <w:spacing w:before="120" w:after="120" w:line="360" w:lineRule="auto"/>
        <w:ind w:firstLine="426"/>
        <w:rPr>
          <w:del w:id="663" w:author="Giulia Masoero" w:date="2022-05-30T15:32:00Z"/>
          <w:color w:val="auto"/>
        </w:rPr>
      </w:pPr>
      <w:del w:id="664" w:author="Giulia Masoero" w:date="2022-05-30T15:32:00Z">
        <w:r w:rsidRPr="00244A3B" w:rsidDel="003B7E01">
          <w:rPr>
            <w:b/>
            <w:bCs/>
            <w:color w:val="auto"/>
          </w:rPr>
          <w:delText>Presentation of results</w:delText>
        </w:r>
      </w:del>
    </w:p>
    <w:p w14:paraId="335E4B10" w14:textId="43646921" w:rsidR="00294694" w:rsidRPr="00244A3B" w:rsidDel="003B7E01" w:rsidRDefault="00294694">
      <w:pPr>
        <w:pStyle w:val="Default"/>
        <w:spacing w:before="120" w:after="120" w:line="360" w:lineRule="auto"/>
        <w:ind w:firstLine="426"/>
        <w:rPr>
          <w:del w:id="665" w:author="Giulia Masoero" w:date="2022-05-30T15:32:00Z"/>
          <w:color w:val="auto"/>
        </w:rPr>
      </w:pPr>
      <w:del w:id="666" w:author="Giulia Masoero" w:date="2022-05-30T15:32:00Z">
        <w:r w:rsidRPr="00244A3B" w:rsidDel="003B7E01">
          <w:rPr>
            <w:color w:val="auto"/>
          </w:rPr>
          <w:delText xml:space="preserve">Most of the graphs for this project were produced by R but they were modified with the graphic design platform Canva. </w:delText>
        </w:r>
      </w:del>
    </w:p>
    <w:p w14:paraId="43726B05" w14:textId="1F12552B" w:rsidR="00294694" w:rsidRPr="00244A3B" w:rsidDel="003B7E01" w:rsidRDefault="00294694">
      <w:pPr>
        <w:pStyle w:val="Default"/>
        <w:spacing w:before="120" w:after="120" w:line="360" w:lineRule="auto"/>
        <w:ind w:firstLine="426"/>
        <w:rPr>
          <w:del w:id="667" w:author="Giulia Masoero" w:date="2022-05-30T15:32:00Z"/>
          <w:color w:val="auto"/>
        </w:rPr>
      </w:pPr>
      <w:del w:id="668" w:author="Giulia Masoero" w:date="2022-05-30T15:32:00Z">
        <w:r w:rsidRPr="00244A3B" w:rsidDel="003B7E01">
          <w:rPr>
            <w:color w:val="auto"/>
          </w:rPr>
          <w:delText>For the last section of the results called “Relative contribution of climatic conditions during Lactation life stage and Juvenile life stage</w:delText>
        </w:r>
        <w:r w:rsidRPr="00244A3B" w:rsidDel="003B7E01">
          <w:rPr>
            <w:i/>
            <w:iCs/>
            <w:color w:val="auto"/>
          </w:rPr>
          <w:delText xml:space="preserve">” </w:delText>
        </w:r>
        <w:r w:rsidRPr="00244A3B" w:rsidDel="003B7E01">
          <w:rPr>
            <w:color w:val="auto"/>
          </w:rPr>
          <w:delText xml:space="preserve">the values for altitude, juvenile life stage and lactation life stage were scaled in R, so that the comparison of values is easier to interpret. 11 </w:delText>
        </w:r>
      </w:del>
    </w:p>
    <w:p w14:paraId="1780803A" w14:textId="1D5A25B8" w:rsidR="00294694" w:rsidRPr="00244A3B" w:rsidDel="003B7E01" w:rsidRDefault="00294694">
      <w:pPr>
        <w:pStyle w:val="Default"/>
        <w:spacing w:before="120" w:after="120" w:line="360" w:lineRule="auto"/>
        <w:ind w:firstLine="426"/>
        <w:rPr>
          <w:del w:id="669" w:author="Giulia Masoero" w:date="2022-05-30T15:32:00Z"/>
          <w:color w:val="auto"/>
        </w:rPr>
      </w:pPr>
    </w:p>
    <w:p w14:paraId="37C3E9A4" w14:textId="601A17A7" w:rsidR="00294694" w:rsidRPr="00244A3B" w:rsidDel="003B7E01" w:rsidRDefault="00294694">
      <w:pPr>
        <w:pStyle w:val="Default"/>
        <w:pageBreakBefore/>
        <w:spacing w:before="120" w:after="120" w:line="360" w:lineRule="auto"/>
        <w:ind w:firstLine="426"/>
        <w:rPr>
          <w:del w:id="670" w:author="Giulia Masoero" w:date="2022-05-30T15:32:00Z"/>
          <w:color w:val="auto"/>
        </w:rPr>
      </w:pPr>
      <w:del w:id="671" w:author="Giulia Masoero" w:date="2022-05-30T15:32:00Z">
        <w:r w:rsidRPr="00244A3B" w:rsidDel="003B7E01">
          <w:rPr>
            <w:color w:val="auto"/>
          </w:rPr>
          <w:delText xml:space="preserve">However, in the same section, the graphs were presented with the original values because they make more biological sense. </w:delText>
        </w:r>
      </w:del>
    </w:p>
    <w:p w14:paraId="71E717BC" w14:textId="7CBE40AA" w:rsidR="00294694" w:rsidRPr="00244A3B" w:rsidDel="003B7E01" w:rsidRDefault="00294694">
      <w:pPr>
        <w:pStyle w:val="Default"/>
        <w:spacing w:before="120" w:after="120" w:line="360" w:lineRule="auto"/>
        <w:ind w:firstLine="426"/>
        <w:rPr>
          <w:del w:id="672" w:author="Giulia Masoero" w:date="2022-05-30T15:32:00Z"/>
          <w:color w:val="auto"/>
        </w:rPr>
      </w:pPr>
      <w:del w:id="673" w:author="Giulia Masoero" w:date="2022-05-30T15:32:00Z">
        <w:r w:rsidRPr="00244A3B" w:rsidDel="003B7E01">
          <w:rPr>
            <w:b/>
            <w:bCs/>
            <w:color w:val="auto"/>
          </w:rPr>
          <w:delText xml:space="preserve">Results </w:delText>
        </w:r>
      </w:del>
    </w:p>
    <w:p w14:paraId="49867B5C" w14:textId="538B7215" w:rsidR="00294694" w:rsidRPr="00244A3B" w:rsidDel="003B7E01" w:rsidRDefault="00294694">
      <w:pPr>
        <w:pStyle w:val="Default"/>
        <w:spacing w:before="120" w:after="120" w:line="360" w:lineRule="auto"/>
        <w:ind w:firstLine="426"/>
        <w:rPr>
          <w:del w:id="674" w:author="Giulia Masoero" w:date="2022-05-30T15:32:00Z"/>
          <w:color w:val="auto"/>
        </w:rPr>
      </w:pPr>
      <w:del w:id="675" w:author="Giulia Masoero" w:date="2022-05-30T15:32:00Z">
        <w:r w:rsidRPr="00244A3B" w:rsidDel="003B7E01">
          <w:rPr>
            <w:b/>
            <w:bCs/>
            <w:color w:val="auto"/>
          </w:rPr>
          <w:delText>Change of weight and ambient temperature (1992-2018)</w:delText>
        </w:r>
      </w:del>
    </w:p>
    <w:p w14:paraId="47376033" w14:textId="5EDC04EA" w:rsidR="00294694" w:rsidRPr="00244A3B" w:rsidDel="003B7E01" w:rsidRDefault="00294694">
      <w:pPr>
        <w:pStyle w:val="Default"/>
        <w:spacing w:before="120" w:after="120" w:line="360" w:lineRule="auto"/>
        <w:ind w:firstLine="426"/>
        <w:rPr>
          <w:del w:id="676" w:author="Giulia Masoero" w:date="2022-05-30T15:32:00Z"/>
          <w:color w:val="auto"/>
        </w:rPr>
      </w:pPr>
      <w:del w:id="677" w:author="Giulia Masoero" w:date="2022-05-30T15:32:00Z">
        <w:r w:rsidRPr="00244A3B" w:rsidDel="003B7E01">
          <w:rPr>
            <w:color w:val="auto"/>
          </w:rPr>
          <w:delText xml:space="preserve">The results from a linear model concluded that time (years) had a significant role on the change of weight of 1.5-year-old chamois (P&lt;0.001). Despite the big spread of the data, there was a pattern that pointed out the negative relationship between weight and time (Fig. 3A). The predictor explained about 4% of the variation in weight (R2 = 3.72%). The model indicated that the mean weight of 1.5-year-old chamois decreased by 0.082 kg per year (± 0.005 kg, T-value = -16.59, P &lt; 0.001). What is more, they lost an average of 2.135 kg between 1992 and 2018 which is 15.08 % of their mean body weight (mean body weight = 14.16 kg). </w:delText>
        </w:r>
      </w:del>
    </w:p>
    <w:p w14:paraId="32724DF5" w14:textId="270C95E1" w:rsidR="00294694" w:rsidRPr="00244A3B" w:rsidDel="003B7E01" w:rsidRDefault="00294694">
      <w:pPr>
        <w:pStyle w:val="Default"/>
        <w:spacing w:before="120" w:after="120" w:line="360" w:lineRule="auto"/>
        <w:ind w:firstLine="426"/>
        <w:rPr>
          <w:del w:id="678" w:author="Giulia Masoero" w:date="2022-05-30T15:32:00Z"/>
          <w:color w:val="auto"/>
        </w:rPr>
      </w:pPr>
      <w:del w:id="679" w:author="Giulia Masoero" w:date="2022-05-30T15:32:00Z">
        <w:r w:rsidRPr="00244A3B" w:rsidDel="003B7E01">
          <w:rPr>
            <w:color w:val="auto"/>
          </w:rPr>
          <w:delText xml:space="preserve">The mean ambient temperature across all seasons increased significantly by 0.03 ℃ per year (±0.009℃, t-value = 3.10, P = 0.002), with a total increase of 0.77 ℃ over the period of the whole study (Fig. 3B).Those results pointed out an obvious change in the weight of chamois and maybe this was connected to the increase of ambient temperatures. Therefore, the analysis was proceeded by finding the exact time windows and life stages that might have affected the change in weight in juvenile alpine chamois. 12 </w:delText>
        </w:r>
      </w:del>
    </w:p>
    <w:p w14:paraId="66258A24" w14:textId="28DEA3AB" w:rsidR="00294694" w:rsidRPr="00244A3B" w:rsidDel="003B7E01" w:rsidRDefault="00294694">
      <w:pPr>
        <w:pStyle w:val="Default"/>
        <w:spacing w:before="120" w:after="120" w:line="360" w:lineRule="auto"/>
        <w:ind w:firstLine="426"/>
        <w:rPr>
          <w:del w:id="680" w:author="Giulia Masoero" w:date="2022-05-30T15:32:00Z"/>
          <w:color w:val="auto"/>
        </w:rPr>
      </w:pPr>
    </w:p>
    <w:p w14:paraId="493174A0" w14:textId="00EE2259" w:rsidR="00294694" w:rsidRPr="00244A3B" w:rsidDel="003B7E01" w:rsidRDefault="00294694">
      <w:pPr>
        <w:pStyle w:val="Default"/>
        <w:pageBreakBefore/>
        <w:spacing w:before="120" w:after="120" w:line="360" w:lineRule="auto"/>
        <w:ind w:firstLine="426"/>
        <w:rPr>
          <w:del w:id="681" w:author="Giulia Masoero" w:date="2022-05-30T15:32:00Z"/>
          <w:color w:val="auto"/>
        </w:rPr>
      </w:pPr>
      <w:del w:id="682" w:author="Giulia Masoero" w:date="2022-05-30T15:32:00Z">
        <w:r w:rsidRPr="00244A3B" w:rsidDel="003B7E01">
          <w:rPr>
            <w:color w:val="auto"/>
          </w:rPr>
          <w:delText xml:space="preserve">Figure 3. </w:delText>
        </w:r>
        <w:r w:rsidRPr="00244A3B" w:rsidDel="003B7E01">
          <w:rPr>
            <w:b/>
            <w:bCs/>
            <w:color w:val="auto"/>
          </w:rPr>
          <w:delText xml:space="preserve">(A) </w:delText>
        </w:r>
        <w:r w:rsidRPr="00244A3B" w:rsidDel="003B7E01">
          <w:rPr>
            <w:color w:val="auto"/>
          </w:rPr>
          <w:delText xml:space="preserve">The graph represents the change of weight (kg) of 1.5-year-old chamois Rupicapra rupicapra (N=7127) over the years 1992-2018. Each point represents data from a different individual, equation: Y = 178.88-0.08213X. </w:delText>
        </w:r>
        <w:r w:rsidRPr="00244A3B" w:rsidDel="003B7E01">
          <w:rPr>
            <w:b/>
            <w:bCs/>
            <w:color w:val="auto"/>
          </w:rPr>
          <w:delText xml:space="preserve">(B) </w:delText>
        </w:r>
        <w:r w:rsidRPr="00244A3B" w:rsidDel="003B7E01">
          <w:rPr>
            <w:color w:val="auto"/>
          </w:rPr>
          <w:delText xml:space="preserve">Change of mean ambient temperature ℃ over the whole period of the study, equation: Y = -49.8 + 0.02965X </w:delText>
        </w:r>
      </w:del>
    </w:p>
    <w:p w14:paraId="0953E709" w14:textId="37F01A8C" w:rsidR="00294694" w:rsidRPr="00244A3B" w:rsidDel="003B7E01" w:rsidRDefault="00294694">
      <w:pPr>
        <w:pStyle w:val="Default"/>
        <w:spacing w:before="120" w:after="120" w:line="360" w:lineRule="auto"/>
        <w:ind w:firstLine="426"/>
        <w:rPr>
          <w:del w:id="683" w:author="Giulia Masoero" w:date="2022-05-30T15:32:00Z"/>
          <w:color w:val="auto"/>
        </w:rPr>
      </w:pPr>
      <w:del w:id="684" w:author="Giulia Masoero" w:date="2022-05-30T15:32:00Z">
        <w:r w:rsidRPr="00244A3B" w:rsidDel="003B7E01">
          <w:rPr>
            <w:b/>
            <w:bCs/>
            <w:color w:val="auto"/>
          </w:rPr>
          <w:delText>Identification of the best climate windowsfor Juvenile, Lactationand Gestation life stages</w:delText>
        </w:r>
      </w:del>
    </w:p>
    <w:p w14:paraId="72D2EDA1" w14:textId="082DE87B" w:rsidR="00294694" w:rsidRPr="00244A3B" w:rsidDel="003B7E01" w:rsidRDefault="00294694">
      <w:pPr>
        <w:pStyle w:val="Default"/>
        <w:spacing w:before="120" w:after="120" w:line="360" w:lineRule="auto"/>
        <w:ind w:firstLine="426"/>
        <w:rPr>
          <w:del w:id="685" w:author="Giulia Masoero" w:date="2022-05-30T15:32:00Z"/>
          <w:color w:val="auto"/>
        </w:rPr>
      </w:pPr>
      <w:del w:id="686" w:author="Giulia Masoero" w:date="2022-05-30T15:32:00Z">
        <w:r w:rsidRPr="00244A3B" w:rsidDel="003B7E01">
          <w:rPr>
            <w:color w:val="auto"/>
          </w:rPr>
          <w:delText xml:space="preserve">All possible combinations for weather window models were tested with a </w:delText>
        </w:r>
        <w:r w:rsidRPr="00244A3B" w:rsidDel="003B7E01">
          <w:rPr>
            <w:i/>
            <w:iCs/>
            <w:color w:val="auto"/>
          </w:rPr>
          <w:delText xml:space="preserve">climwin </w:delText>
        </w:r>
        <w:r w:rsidRPr="00244A3B" w:rsidDel="003B7E01">
          <w:rPr>
            <w:color w:val="auto"/>
          </w:rPr>
          <w:delText xml:space="preserve">analysis in order to select the best model for each of the three chamois life stages (Juvenile, Lactation and 13 </w:delText>
        </w:r>
      </w:del>
    </w:p>
    <w:p w14:paraId="20F31D85" w14:textId="643C7AF1" w:rsidR="00294694" w:rsidRPr="00244A3B" w:rsidDel="003B7E01" w:rsidRDefault="00294694">
      <w:pPr>
        <w:pStyle w:val="Default"/>
        <w:spacing w:before="120" w:after="120" w:line="360" w:lineRule="auto"/>
        <w:ind w:firstLine="426"/>
        <w:rPr>
          <w:del w:id="687" w:author="Giulia Masoero" w:date="2022-05-30T15:32:00Z"/>
          <w:color w:val="auto"/>
        </w:rPr>
      </w:pPr>
    </w:p>
    <w:p w14:paraId="29C03DAD" w14:textId="6A8C75D4" w:rsidR="00294694" w:rsidRPr="00244A3B" w:rsidDel="003B7E01" w:rsidRDefault="00294694">
      <w:pPr>
        <w:pStyle w:val="Default"/>
        <w:pageBreakBefore/>
        <w:spacing w:before="120" w:after="120" w:line="360" w:lineRule="auto"/>
        <w:ind w:firstLine="426"/>
        <w:rPr>
          <w:del w:id="688" w:author="Giulia Masoero" w:date="2022-05-30T15:32:00Z"/>
          <w:color w:val="auto"/>
        </w:rPr>
      </w:pPr>
      <w:del w:id="689" w:author="Giulia Masoero" w:date="2022-05-30T15:32:00Z">
        <w:r w:rsidRPr="00244A3B" w:rsidDel="003B7E01">
          <w:rPr>
            <w:color w:val="auto"/>
          </w:rPr>
          <w:delText xml:space="preserve">Gestation). Fig. 4 shows the difference in model support (ΔAICc values) for the different time windows of an effect of mean ambient temperature on chamois’ weight, compared to a null model with no weather effect included. The results from the </w:delText>
        </w:r>
        <w:r w:rsidRPr="00244A3B" w:rsidDel="003B7E01">
          <w:rPr>
            <w:i/>
            <w:iCs/>
            <w:color w:val="auto"/>
          </w:rPr>
          <w:delText xml:space="preserve">climwin </w:delText>
        </w:r>
        <w:r w:rsidRPr="00244A3B" w:rsidDel="003B7E01">
          <w:rPr>
            <w:color w:val="auto"/>
          </w:rPr>
          <w:delText xml:space="preserve">analysis for the Juvenile life stage showed that the best supported model (ΔAICc = -279.71) assumes absolute time window with quadratic effect of mean temperature, going back from day 108 to day 66 from the reference day (24th September) (Fig. 4A; Table 1). This climate window has a length of 42 days and is the equivalent to the period from June 8th until July 20th the year when the alpine chamois were 1.5-year-old juveniles (Table 1). </w:delText>
        </w:r>
      </w:del>
    </w:p>
    <w:p w14:paraId="4F0ADED4" w14:textId="0B8C3F1E" w:rsidR="00294694" w:rsidRPr="00244A3B" w:rsidDel="003B7E01" w:rsidRDefault="00294694">
      <w:pPr>
        <w:pStyle w:val="Default"/>
        <w:spacing w:before="120" w:after="120" w:line="360" w:lineRule="auto"/>
        <w:ind w:firstLine="426"/>
        <w:rPr>
          <w:del w:id="690" w:author="Giulia Masoero" w:date="2022-05-30T15:33:00Z"/>
          <w:color w:val="auto"/>
        </w:rPr>
      </w:pPr>
      <w:del w:id="691" w:author="Giulia Masoero" w:date="2022-05-30T15:33:00Z">
        <w:r w:rsidRPr="00244A3B" w:rsidDel="003B7E01">
          <w:rPr>
            <w:color w:val="auto"/>
          </w:rPr>
          <w:delText xml:space="preserve">The results from the </w:delText>
        </w:r>
        <w:r w:rsidRPr="00244A3B" w:rsidDel="003B7E01">
          <w:rPr>
            <w:i/>
            <w:iCs/>
            <w:color w:val="auto"/>
          </w:rPr>
          <w:delText xml:space="preserve">climwin </w:delText>
        </w:r>
        <w:r w:rsidRPr="00244A3B" w:rsidDel="003B7E01">
          <w:rPr>
            <w:color w:val="auto"/>
          </w:rPr>
          <w:delText xml:space="preserve">analysis for the lactation life stage showed that the best supported model (ΔAICc = -305.69) assumes absolute time window with quadratic effect of mean temperature, going back from day 480 to day 452 from the reference day (Fig. 4B; Table 1). This climate window has a length of 28 days and is the equivalent to the period from June 1st until June 29th (Table 1) the year when the Alpine chamois were kids, still being taken care of by their mothers. </w:delText>
        </w:r>
      </w:del>
    </w:p>
    <w:p w14:paraId="6F1341B5" w14:textId="3ABC8993" w:rsidR="00294694" w:rsidRPr="00244A3B" w:rsidDel="003B7E01" w:rsidRDefault="00294694">
      <w:pPr>
        <w:pStyle w:val="Default"/>
        <w:spacing w:before="120" w:after="120" w:line="360" w:lineRule="auto"/>
        <w:ind w:firstLine="426"/>
        <w:rPr>
          <w:del w:id="692" w:author="Giulia Masoero" w:date="2022-05-30T15:33:00Z"/>
          <w:color w:val="auto"/>
        </w:rPr>
      </w:pPr>
      <w:del w:id="693" w:author="Giulia Masoero" w:date="2022-05-30T15:33:00Z">
        <w:r w:rsidRPr="00244A3B" w:rsidDel="003B7E01">
          <w:rPr>
            <w:color w:val="auto"/>
          </w:rPr>
          <w:delText xml:space="preserve">However, the results from the gestation life stage (Fig. 4C) did not detect a significant climate signal. Based on Fig. 4C and the “best” climatic window from the </w:delText>
        </w:r>
        <w:r w:rsidRPr="00244A3B" w:rsidDel="003B7E01">
          <w:rPr>
            <w:i/>
            <w:iCs/>
            <w:color w:val="auto"/>
          </w:rPr>
          <w:delText xml:space="preserve">climwin </w:delText>
        </w:r>
        <w:r w:rsidRPr="00244A3B" w:rsidDel="003B7E01">
          <w:rPr>
            <w:color w:val="auto"/>
          </w:rPr>
          <w:delText xml:space="preserve">analysis, which indicated a climatic window of 0 days and ΔAICc values of -279.29 (Table 1), it was indicated that the ambient temperature during that life stage does not seem to be biologically meaningful for the change of size of Alpine chamois. Therefore, the gestation life stage was no further examined in this study. 14 </w:delText>
        </w:r>
      </w:del>
    </w:p>
    <w:p w14:paraId="50CC9CA9" w14:textId="24BD43B8" w:rsidR="00294694" w:rsidRPr="00244A3B" w:rsidDel="003B7E01" w:rsidRDefault="00294694">
      <w:pPr>
        <w:pStyle w:val="Default"/>
        <w:spacing w:before="120" w:after="120" w:line="360" w:lineRule="auto"/>
        <w:ind w:firstLine="426"/>
        <w:rPr>
          <w:del w:id="694" w:author="Giulia Masoero" w:date="2022-05-30T15:32:00Z"/>
          <w:color w:val="auto"/>
          <w:lang w:val="fr-CA"/>
          <w:rPrChange w:id="695" w:author="Giulia Masoero" w:date="2022-07-01T17:21:00Z">
            <w:rPr>
              <w:del w:id="696" w:author="Giulia Masoero" w:date="2022-05-30T15:32:00Z"/>
              <w:color w:val="auto"/>
            </w:rPr>
          </w:rPrChange>
        </w:rPr>
      </w:pPr>
    </w:p>
    <w:p w14:paraId="54A2EC6A" w14:textId="21922828" w:rsidR="00294694" w:rsidRPr="00244A3B" w:rsidDel="003B7E01" w:rsidRDefault="00294694">
      <w:pPr>
        <w:pStyle w:val="Default"/>
        <w:pageBreakBefore/>
        <w:spacing w:before="120" w:after="120" w:line="360" w:lineRule="auto"/>
        <w:ind w:firstLine="426"/>
        <w:rPr>
          <w:del w:id="697" w:author="Giulia Masoero" w:date="2022-05-30T15:32:00Z"/>
          <w:color w:val="auto"/>
        </w:rPr>
      </w:pPr>
      <w:del w:id="698" w:author="Giulia Masoero" w:date="2022-05-30T15:32:00Z">
        <w:r w:rsidRPr="00244A3B" w:rsidDel="003B7E01">
          <w:rPr>
            <w:color w:val="auto"/>
          </w:rPr>
          <w:delText xml:space="preserve">Figure 4: Illustration of the visual output of the </w:delText>
        </w:r>
        <w:r w:rsidRPr="00244A3B" w:rsidDel="003B7E01">
          <w:rPr>
            <w:i/>
            <w:iCs/>
            <w:color w:val="auto"/>
          </w:rPr>
          <w:delText xml:space="preserve">climwin </w:delText>
        </w:r>
        <w:r w:rsidRPr="00244A3B" w:rsidDel="003B7E01">
          <w:rPr>
            <w:color w:val="auto"/>
          </w:rPr>
          <w:delText xml:space="preserve">analyses. Those panels show the model (ΔAICc) for all fitted time windows tried, shown for each combination of Window open (y-axis) and Window close (x-axis) for juvenile period </w:delText>
        </w:r>
        <w:r w:rsidRPr="00244A3B" w:rsidDel="003B7E01">
          <w:rPr>
            <w:b/>
            <w:bCs/>
            <w:color w:val="auto"/>
          </w:rPr>
          <w:delText>(A)</w:delText>
        </w:r>
        <w:r w:rsidRPr="00244A3B" w:rsidDel="003B7E01">
          <w:rPr>
            <w:color w:val="auto"/>
          </w:rPr>
          <w:delText xml:space="preserve">, lactation period </w:delText>
        </w:r>
        <w:r w:rsidRPr="00244A3B" w:rsidDel="003B7E01">
          <w:rPr>
            <w:b/>
            <w:bCs/>
            <w:color w:val="auto"/>
          </w:rPr>
          <w:delText xml:space="preserve">(B) </w:delText>
        </w:r>
        <w:r w:rsidRPr="00244A3B" w:rsidDel="003B7E01">
          <w:rPr>
            <w:color w:val="auto"/>
          </w:rPr>
          <w:delText xml:space="preserve">and gestation period </w:delText>
        </w:r>
        <w:r w:rsidRPr="00244A3B" w:rsidDel="003B7E01">
          <w:rPr>
            <w:b/>
            <w:bCs/>
            <w:color w:val="auto"/>
          </w:rPr>
          <w:delText xml:space="preserve">(C). </w:delText>
        </w:r>
        <w:r w:rsidRPr="00244A3B" w:rsidDel="003B7E01">
          <w:rPr>
            <w:color w:val="auto"/>
          </w:rPr>
          <w:delText xml:space="preserve">Models with the lowest ΔAICc (red) are the best supported (colours show the ΔAICc levels compared to the null model. Strongly supported windows will often be grouped together. </w:delText>
        </w:r>
      </w:del>
    </w:p>
    <w:p w14:paraId="0954835D" w14:textId="695A2E8B" w:rsidR="00294694" w:rsidRPr="00244A3B" w:rsidDel="003B7E01" w:rsidRDefault="00294694">
      <w:pPr>
        <w:pStyle w:val="Default"/>
        <w:spacing w:before="120" w:after="120" w:line="360" w:lineRule="auto"/>
        <w:ind w:firstLine="426"/>
        <w:rPr>
          <w:del w:id="699" w:author="Giulia Masoero" w:date="2022-05-30T15:32:00Z"/>
          <w:color w:val="auto"/>
        </w:rPr>
      </w:pPr>
      <w:del w:id="700" w:author="Giulia Masoero" w:date="2022-05-30T15:32:00Z">
        <w:r w:rsidRPr="00244A3B" w:rsidDel="003B7E01">
          <w:rPr>
            <w:color w:val="auto"/>
          </w:rPr>
          <w:delText>Table 1</w:delText>
        </w:r>
        <w:r w:rsidRPr="00244A3B" w:rsidDel="003B7E01">
          <w:rPr>
            <w:b/>
            <w:bCs/>
            <w:color w:val="auto"/>
          </w:rPr>
          <w:delText xml:space="preserve">. </w:delText>
        </w:r>
        <w:r w:rsidRPr="00244A3B" w:rsidDel="003B7E01">
          <w:rPr>
            <w:color w:val="auto"/>
          </w:rPr>
          <w:delText xml:space="preserve">The table shows the ΔAICc values, Window Open and Window Close for the best fitted climatic periods for the three life stages (Juvenile, Kid and Gestation) of alpine chamois </w:delText>
        </w:r>
        <w:r w:rsidRPr="00244A3B" w:rsidDel="003B7E01">
          <w:rPr>
            <w:i/>
            <w:iCs/>
            <w:color w:val="auto"/>
          </w:rPr>
          <w:delText>Rupicapra rupicapra</w:delText>
        </w:r>
        <w:r w:rsidRPr="00244A3B" w:rsidDel="003B7E01">
          <w:rPr>
            <w:color w:val="auto"/>
          </w:rPr>
          <w:delText xml:space="preserve">, as well as the length of the windows. </w:delText>
        </w:r>
      </w:del>
    </w:p>
    <w:p w14:paraId="0A404CFF" w14:textId="145E23E0" w:rsidR="00294694" w:rsidRPr="00244A3B" w:rsidDel="003B7E01" w:rsidRDefault="00294694">
      <w:pPr>
        <w:pStyle w:val="Default"/>
        <w:spacing w:before="120" w:after="120" w:line="360" w:lineRule="auto"/>
        <w:ind w:firstLine="426"/>
        <w:rPr>
          <w:del w:id="701" w:author="Giulia Masoero" w:date="2022-05-30T15:32:00Z"/>
          <w:color w:val="auto"/>
        </w:rPr>
      </w:pPr>
      <w:del w:id="702" w:author="Giulia Masoero" w:date="2022-05-30T15:32:00Z">
        <w:r w:rsidRPr="00244A3B" w:rsidDel="003B7E01">
          <w:rPr>
            <w:b/>
            <w:bCs/>
            <w:color w:val="auto"/>
          </w:rPr>
          <w:delText xml:space="preserve">Relative contribution of altitude,andclimatic conditions during Lactationlife stage and Juvenile life stage </w:delText>
        </w:r>
      </w:del>
    </w:p>
    <w:p w14:paraId="5FD68DAE" w14:textId="20FD048F" w:rsidR="00294694" w:rsidRPr="00244A3B" w:rsidDel="003B7E01" w:rsidRDefault="00294694">
      <w:pPr>
        <w:pStyle w:val="Default"/>
        <w:spacing w:before="120" w:after="120" w:line="360" w:lineRule="auto"/>
        <w:ind w:firstLine="426"/>
        <w:rPr>
          <w:del w:id="703" w:author="Giulia Masoero" w:date="2022-05-30T15:32:00Z"/>
          <w:color w:val="auto"/>
        </w:rPr>
      </w:pPr>
      <w:del w:id="704" w:author="Giulia Masoero" w:date="2022-05-30T15:32:00Z">
        <w:r w:rsidRPr="00244A3B" w:rsidDel="003B7E01">
          <w:rPr>
            <w:color w:val="auto"/>
          </w:rPr>
          <w:delText xml:space="preserve">The </w:delText>
        </w:r>
        <w:r w:rsidRPr="00244A3B" w:rsidDel="003B7E01">
          <w:rPr>
            <w:i/>
            <w:iCs/>
            <w:color w:val="auto"/>
          </w:rPr>
          <w:delText xml:space="preserve">climwin </w:delText>
        </w:r>
        <w:r w:rsidRPr="00244A3B" w:rsidDel="003B7E01">
          <w:rPr>
            <w:color w:val="auto"/>
          </w:rPr>
          <w:delText xml:space="preserve">analysis was continued by furter investigation of the relative contribution of each life stage, taking into account the sex of individuals as well as the altitude where they were shot. 15 </w:delText>
        </w:r>
      </w:del>
    </w:p>
    <w:p w14:paraId="45062B25" w14:textId="25A49846" w:rsidR="00294694" w:rsidRPr="00244A3B" w:rsidDel="003B7E01" w:rsidRDefault="00294694">
      <w:pPr>
        <w:pStyle w:val="Default"/>
        <w:spacing w:before="120" w:after="120" w:line="360" w:lineRule="auto"/>
        <w:ind w:firstLine="426"/>
        <w:rPr>
          <w:del w:id="705" w:author="Giulia Masoero" w:date="2022-05-30T15:32:00Z"/>
          <w:color w:val="auto"/>
        </w:rPr>
      </w:pPr>
    </w:p>
    <w:p w14:paraId="18B2099A" w14:textId="2BD11FB6" w:rsidR="00294694" w:rsidRPr="00244A3B" w:rsidDel="003B7E01" w:rsidRDefault="00294694">
      <w:pPr>
        <w:pStyle w:val="Default"/>
        <w:pageBreakBefore/>
        <w:spacing w:before="120" w:after="120" w:line="360" w:lineRule="auto"/>
        <w:ind w:firstLine="426"/>
        <w:rPr>
          <w:del w:id="706" w:author="Giulia Masoero" w:date="2022-05-30T15:32:00Z"/>
          <w:color w:val="auto"/>
        </w:rPr>
      </w:pPr>
      <w:del w:id="707" w:author="Giulia Masoero" w:date="2022-05-30T15:32:00Z">
        <w:r w:rsidRPr="00244A3B" w:rsidDel="003B7E01">
          <w:rPr>
            <w:color w:val="auto"/>
          </w:rPr>
          <w:delText xml:space="preserve">The results showed that 1.5-year-old male individuals are significantly heavier than female ones (Table 2; Fig. 6A). From the scaled variables, the results show that the altitude has the strongest effect on the weight of chamois (0.486 ± 0.035) (Table 2; Fig, 6B). Furhermore, it looks like with increase of elevation, the weight of individuals also increases (Fig. 6B). Nontheless, the linear effects of ambient temperature during the Lactation and Juvenile period are of similar magnitude as elevation (0.473 ± 0.051 and 0.403 ± 0.051) (Fig. 6C, D). </w:delText>
        </w:r>
      </w:del>
    </w:p>
    <w:p w14:paraId="012726A6" w14:textId="0A60BD6E" w:rsidR="00294694" w:rsidRPr="00244A3B" w:rsidDel="003B7E01" w:rsidRDefault="00294694">
      <w:pPr>
        <w:pStyle w:val="Default"/>
        <w:spacing w:before="120" w:after="120" w:line="360" w:lineRule="auto"/>
        <w:ind w:firstLine="426"/>
        <w:rPr>
          <w:del w:id="708" w:author="Giulia Masoero" w:date="2022-05-30T15:32:00Z"/>
          <w:color w:val="auto"/>
        </w:rPr>
      </w:pPr>
      <w:del w:id="709" w:author="Giulia Masoero" w:date="2022-05-30T15:32:00Z">
        <w:r w:rsidRPr="00244A3B" w:rsidDel="003B7E01">
          <w:rPr>
            <w:color w:val="auto"/>
          </w:rPr>
          <w:delText xml:space="preserve">The results also show that the increase of ambient temperature during the best climatic windows over the course of the study had a similar effect for both the juvenile and lactation life stages – it led to a drastic decrease of the weight of individuals when the temperatures were increasing up to 21-22 ℃ before the reach of plato, followed by a slight increase of weight. </w:delText>
        </w:r>
      </w:del>
    </w:p>
    <w:p w14:paraId="56026FA4" w14:textId="1194522C" w:rsidR="00294694" w:rsidRPr="00244A3B" w:rsidDel="003B7E01" w:rsidRDefault="00294694">
      <w:pPr>
        <w:pStyle w:val="Default"/>
        <w:spacing w:before="120" w:after="120" w:line="360" w:lineRule="auto"/>
        <w:ind w:firstLine="426"/>
        <w:rPr>
          <w:del w:id="710" w:author="Giulia Masoero" w:date="2022-05-30T15:32:00Z"/>
          <w:color w:val="auto"/>
        </w:rPr>
      </w:pPr>
      <w:del w:id="711" w:author="Giulia Masoero" w:date="2022-05-30T15:32:00Z">
        <w:r w:rsidRPr="00244A3B" w:rsidDel="003B7E01">
          <w:rPr>
            <w:color w:val="auto"/>
          </w:rPr>
          <w:delText>Table 2</w:delText>
        </w:r>
        <w:r w:rsidRPr="00244A3B" w:rsidDel="003B7E01">
          <w:rPr>
            <w:b/>
            <w:bCs/>
            <w:color w:val="auto"/>
          </w:rPr>
          <w:delText xml:space="preserve">. </w:delText>
        </w:r>
        <w:r w:rsidRPr="00244A3B" w:rsidDel="003B7E01">
          <w:rPr>
            <w:color w:val="auto"/>
          </w:rPr>
          <w:delText xml:space="preserve">The table shows the relative contribution of each factor (sex, elevation, juvenile stage and lactation stage) to the change of weight of chamois, as well as SE and p-values. The values for altitude, juvenile and lactation stage were scaled to ease the comparison of values. 16 </w:delText>
        </w:r>
      </w:del>
    </w:p>
    <w:p w14:paraId="3681CF68" w14:textId="02212533" w:rsidR="00294694" w:rsidRPr="00244A3B" w:rsidDel="003B7E01" w:rsidRDefault="00294694">
      <w:pPr>
        <w:pStyle w:val="Default"/>
        <w:spacing w:before="120" w:after="120" w:line="360" w:lineRule="auto"/>
        <w:ind w:firstLine="426"/>
        <w:rPr>
          <w:del w:id="712" w:author="Giulia Masoero" w:date="2022-05-30T15:32:00Z"/>
          <w:color w:val="auto"/>
        </w:rPr>
      </w:pPr>
    </w:p>
    <w:p w14:paraId="2CFE8C25" w14:textId="5F7C3B57" w:rsidR="00294694" w:rsidRPr="00244A3B" w:rsidDel="003B7E01" w:rsidRDefault="00294694">
      <w:pPr>
        <w:pStyle w:val="Default"/>
        <w:pageBreakBefore/>
        <w:spacing w:before="120" w:after="120" w:line="360" w:lineRule="auto"/>
        <w:ind w:firstLine="426"/>
        <w:rPr>
          <w:del w:id="713" w:author="Giulia Masoero" w:date="2022-05-30T15:32:00Z"/>
          <w:color w:val="auto"/>
        </w:rPr>
      </w:pPr>
      <w:del w:id="714" w:author="Giulia Masoero" w:date="2022-05-30T15:32:00Z">
        <w:r w:rsidRPr="00244A3B" w:rsidDel="003B7E01">
          <w:rPr>
            <w:color w:val="auto"/>
          </w:rPr>
          <w:delText xml:space="preserve">Figure 6. </w:delText>
        </w:r>
        <w:r w:rsidRPr="00244A3B" w:rsidDel="003B7E01">
          <w:rPr>
            <w:b/>
            <w:bCs/>
            <w:color w:val="auto"/>
          </w:rPr>
          <w:delText xml:space="preserve">(A) </w:delText>
        </w:r>
        <w:r w:rsidRPr="00244A3B" w:rsidDel="003B7E01">
          <w:rPr>
            <w:color w:val="auto"/>
          </w:rPr>
          <w:delText xml:space="preserve">A graph representing the difference between the mean body weight (kg) of 1.5-year-old female and male chamois. </w:delText>
        </w:r>
        <w:r w:rsidRPr="00244A3B" w:rsidDel="003B7E01">
          <w:rPr>
            <w:b/>
            <w:bCs/>
            <w:color w:val="auto"/>
          </w:rPr>
          <w:delText xml:space="preserve">(B) </w:delText>
        </w:r>
        <w:r w:rsidRPr="00244A3B" w:rsidDel="003B7E01">
          <w:rPr>
            <w:color w:val="auto"/>
          </w:rPr>
          <w:delText xml:space="preserve">The effect of altitude on the body weight (kg) of 1.5-year-old chamois. </w:delText>
        </w:r>
        <w:r w:rsidRPr="00244A3B" w:rsidDel="003B7E01">
          <w:rPr>
            <w:b/>
            <w:bCs/>
            <w:color w:val="auto"/>
          </w:rPr>
          <w:delText xml:space="preserve">(C) </w:delText>
        </w:r>
        <w:r w:rsidRPr="00244A3B" w:rsidDel="003B7E01">
          <w:rPr>
            <w:color w:val="auto"/>
          </w:rPr>
          <w:delText xml:space="preserve">The effect of mean ambient temperature (℃) for the best climatic window for Lactation life stage of chamois, during which weight of kids was most strongly affected by climate, over the course of the study (1992 – 2018). </w:delText>
        </w:r>
        <w:r w:rsidRPr="00244A3B" w:rsidDel="003B7E01">
          <w:rPr>
            <w:b/>
            <w:bCs/>
            <w:color w:val="auto"/>
          </w:rPr>
          <w:delText xml:space="preserve">(D) </w:delText>
        </w:r>
        <w:r w:rsidRPr="00244A3B" w:rsidDel="003B7E01">
          <w:rPr>
            <w:color w:val="auto"/>
          </w:rPr>
          <w:delText xml:space="preserve">The effect of mean ambient temperature (℃) for the best climatic window for Juvenile life stage of chamois, during which weight of individuals was most strongly affected by climate, over the course of the study (1992 – 2018). </w:delText>
        </w:r>
      </w:del>
    </w:p>
    <w:p w14:paraId="3C53263B" w14:textId="033C0F77" w:rsidR="00294694" w:rsidRPr="00244A3B" w:rsidDel="003B7E01" w:rsidRDefault="00294694">
      <w:pPr>
        <w:pStyle w:val="Default"/>
        <w:spacing w:before="120" w:after="120" w:line="360" w:lineRule="auto"/>
        <w:ind w:firstLine="426"/>
        <w:rPr>
          <w:del w:id="715" w:author="Giulia Masoero" w:date="2022-05-30T15:32:00Z"/>
          <w:color w:val="auto"/>
        </w:rPr>
      </w:pPr>
      <w:del w:id="716" w:author="Giulia Masoero" w:date="2022-05-30T15:32:00Z">
        <w:r w:rsidRPr="00244A3B" w:rsidDel="003B7E01">
          <w:rPr>
            <w:b/>
            <w:bCs/>
            <w:color w:val="auto"/>
          </w:rPr>
          <w:delText xml:space="preserve">Discussion </w:delText>
        </w:r>
      </w:del>
    </w:p>
    <w:p w14:paraId="5CEE8783" w14:textId="474ADA0C" w:rsidR="00294694" w:rsidRPr="00244A3B" w:rsidDel="003B7E01" w:rsidRDefault="00294694">
      <w:pPr>
        <w:pStyle w:val="Default"/>
        <w:spacing w:before="120" w:after="120" w:line="360" w:lineRule="auto"/>
        <w:ind w:firstLine="426"/>
        <w:rPr>
          <w:del w:id="717" w:author="Giulia Masoero" w:date="2022-05-30T15:32:00Z"/>
          <w:color w:val="auto"/>
        </w:rPr>
      </w:pPr>
      <w:del w:id="718" w:author="Giulia Masoero" w:date="2022-05-30T15:32:00Z">
        <w:r w:rsidRPr="00244A3B" w:rsidDel="003B7E01">
          <w:rPr>
            <w:color w:val="auto"/>
          </w:rPr>
          <w:delText>The results from this study showed that the body weight of Alpine chamois (</w:delText>
        </w:r>
        <w:r w:rsidRPr="00244A3B" w:rsidDel="003B7E01">
          <w:rPr>
            <w:i/>
            <w:iCs/>
            <w:color w:val="auto"/>
          </w:rPr>
          <w:delText xml:space="preserve">Rupicapra rupicapra) </w:delText>
        </w:r>
        <w:r w:rsidRPr="00244A3B" w:rsidDel="003B7E01">
          <w:rPr>
            <w:color w:val="auto"/>
          </w:rPr>
          <w:delText xml:space="preserve">in the Ticino canton in the Swiss Alps has been gradually decreasing from 1992 17 </w:delText>
        </w:r>
      </w:del>
    </w:p>
    <w:p w14:paraId="45D1A3E0" w14:textId="1D9BCCF6" w:rsidR="00294694" w:rsidRPr="00244A3B" w:rsidDel="003B7E01" w:rsidRDefault="00294694">
      <w:pPr>
        <w:pStyle w:val="Default"/>
        <w:spacing w:before="120" w:after="120" w:line="360" w:lineRule="auto"/>
        <w:ind w:firstLine="426"/>
        <w:rPr>
          <w:del w:id="719" w:author="Giulia Masoero" w:date="2022-05-30T15:32:00Z"/>
          <w:color w:val="auto"/>
        </w:rPr>
      </w:pPr>
    </w:p>
    <w:p w14:paraId="1688A8D0" w14:textId="216DC625" w:rsidR="00294694" w:rsidRPr="00244A3B" w:rsidDel="003B7E01" w:rsidRDefault="00294694">
      <w:pPr>
        <w:pStyle w:val="Default"/>
        <w:pageBreakBefore/>
        <w:spacing w:before="120" w:after="120" w:line="360" w:lineRule="auto"/>
        <w:ind w:firstLine="426"/>
        <w:rPr>
          <w:del w:id="720" w:author="Giulia Masoero" w:date="2022-05-30T15:32:00Z"/>
          <w:color w:val="auto"/>
        </w:rPr>
      </w:pPr>
      <w:del w:id="721" w:author="Giulia Masoero" w:date="2022-05-30T15:32:00Z">
        <w:r w:rsidRPr="00244A3B" w:rsidDel="003B7E01">
          <w:rPr>
            <w:color w:val="auto"/>
          </w:rPr>
          <w:delText xml:space="preserve">until 2018 while the mean ambient temperatures have been increasing. The long-term shrinking body size of chamois seems to be connected to increasing summer ambient temperatures during the crucial early growth stages. The first summer of independent foraging of juvenile chamois is the most important period, followed by the lactation period. What is more, it was found that the ambient temperatures during the gestation period do not seem to influence the growth of chamois. In addition, the species showed sexual dimorphism in weight that is already apparent at the kid-juvenile stages. Lastly, it was found that at higher elevation, thus colder environment, chamois are bigger. </w:delText>
        </w:r>
      </w:del>
    </w:p>
    <w:p w14:paraId="13C0DE46" w14:textId="2F622B7F" w:rsidR="00294694" w:rsidRPr="00244A3B" w:rsidDel="003B7E01" w:rsidRDefault="00294694">
      <w:pPr>
        <w:pStyle w:val="Default"/>
        <w:spacing w:before="120" w:after="120" w:line="360" w:lineRule="auto"/>
        <w:ind w:firstLine="426"/>
        <w:rPr>
          <w:del w:id="722" w:author="Giulia Masoero" w:date="2022-05-30T15:32:00Z"/>
          <w:color w:val="auto"/>
        </w:rPr>
      </w:pPr>
      <w:del w:id="723" w:author="Giulia Masoero" w:date="2022-05-30T15:32:00Z">
        <w:r w:rsidRPr="00244A3B" w:rsidDel="003B7E01">
          <w:rPr>
            <w:b/>
            <w:bCs/>
            <w:color w:val="auto"/>
          </w:rPr>
          <w:delText>Lack of evidence of effect of ambient temperature during Gestation period</w:delText>
        </w:r>
      </w:del>
    </w:p>
    <w:p w14:paraId="691BEB6F" w14:textId="6E896BED" w:rsidR="00294694" w:rsidRPr="00244A3B" w:rsidDel="003B7E01" w:rsidRDefault="00294694">
      <w:pPr>
        <w:pStyle w:val="Default"/>
        <w:spacing w:before="120" w:after="120" w:line="360" w:lineRule="auto"/>
        <w:ind w:firstLine="426"/>
        <w:rPr>
          <w:del w:id="724" w:author="Giulia Masoero" w:date="2022-05-30T15:32:00Z"/>
          <w:color w:val="auto"/>
        </w:rPr>
      </w:pPr>
      <w:del w:id="725" w:author="Giulia Masoero" w:date="2022-05-30T15:32:00Z">
        <w:r w:rsidRPr="00244A3B" w:rsidDel="003B7E01">
          <w:rPr>
            <w:color w:val="auto"/>
          </w:rPr>
          <w:delText xml:space="preserve">Our results showed that the mean ambient temperatures during the gestation period do not have a significant effect on the development and growth of young chamois. In line with our findings, Chirichella et al., (2021) suggested that the main problem of rising temperatures is the effect they have on the survival of the young, once they are born, rather than during pregnancy. Their study on chamois found that change in temperature does not affect the condition of mothers significantly and reproduction in females remains stable with rising temperatures. </w:delText>
        </w:r>
      </w:del>
    </w:p>
    <w:p w14:paraId="6F23F084" w14:textId="00685B3E" w:rsidR="00294694" w:rsidRPr="00244A3B" w:rsidDel="003B7E01" w:rsidRDefault="00294694">
      <w:pPr>
        <w:pStyle w:val="Default"/>
        <w:spacing w:before="120" w:after="120" w:line="360" w:lineRule="auto"/>
        <w:ind w:firstLine="426"/>
        <w:rPr>
          <w:del w:id="726" w:author="Giulia Masoero" w:date="2022-05-30T15:32:00Z"/>
          <w:color w:val="auto"/>
        </w:rPr>
      </w:pPr>
      <w:del w:id="727" w:author="Giulia Masoero" w:date="2022-05-30T15:32:00Z">
        <w:r w:rsidRPr="00244A3B" w:rsidDel="003B7E01">
          <w:rPr>
            <w:color w:val="auto"/>
          </w:rPr>
          <w:delText xml:space="preserve">Chamois are endotherms, meaning that their bodies maintain constant body temperature, independent of the environment. It has been suggested that in mammals, mothers are able to buffer environmental changes by reducing the circadian variation of core body temperature (Wharfe et al., 2016). Another suggestion is that mothers may be able to suppress the febrile response (a controlled increase of body temperature, caused by elevation of the hypothalamic set (Zampronio et al., 2015)) to protect the embryo from thermal stress (Begg et al., 2007). One theory by (Nord &amp; Giroud, 2020) proposed that if the thermal conditions during and after pregnancy are matching, this might result in the success of the offspring. However, the long-term effect of thermal challenges in mammals remains poorly understood and more research on the topic is needed. 18 </w:delText>
        </w:r>
      </w:del>
    </w:p>
    <w:p w14:paraId="50CEE712" w14:textId="3E8109A1" w:rsidR="00294694" w:rsidRPr="00244A3B" w:rsidDel="003B7E01" w:rsidRDefault="00294694">
      <w:pPr>
        <w:pStyle w:val="Default"/>
        <w:spacing w:before="120" w:after="120" w:line="360" w:lineRule="auto"/>
        <w:ind w:firstLine="426"/>
        <w:rPr>
          <w:del w:id="728" w:author="Giulia Masoero" w:date="2022-05-30T15:32:00Z"/>
          <w:color w:val="auto"/>
        </w:rPr>
      </w:pPr>
    </w:p>
    <w:p w14:paraId="2C8385C4" w14:textId="05984AA6" w:rsidR="00294694" w:rsidRPr="00244A3B" w:rsidDel="003B7E01" w:rsidRDefault="00294694">
      <w:pPr>
        <w:pStyle w:val="Default"/>
        <w:pageBreakBefore/>
        <w:spacing w:before="120" w:after="120" w:line="360" w:lineRule="auto"/>
        <w:ind w:firstLine="426"/>
        <w:rPr>
          <w:del w:id="729" w:author="Giulia Masoero" w:date="2022-05-30T15:32:00Z"/>
          <w:color w:val="auto"/>
        </w:rPr>
      </w:pPr>
      <w:del w:id="730" w:author="Giulia Masoero" w:date="2022-05-30T15:32:00Z">
        <w:r w:rsidRPr="00244A3B" w:rsidDel="003B7E01">
          <w:rPr>
            <w:b/>
            <w:bCs/>
            <w:color w:val="auto"/>
          </w:rPr>
          <w:delText>Effect of ambient temperature during Lactationperiod</w:delText>
        </w:r>
      </w:del>
    </w:p>
    <w:p w14:paraId="4CAF7D14" w14:textId="4F587B40" w:rsidR="00294694" w:rsidRPr="00244A3B" w:rsidDel="003B7E01" w:rsidRDefault="00294694">
      <w:pPr>
        <w:pStyle w:val="Default"/>
        <w:spacing w:before="120" w:after="120" w:line="360" w:lineRule="auto"/>
        <w:ind w:firstLine="426"/>
        <w:rPr>
          <w:del w:id="731" w:author="Giulia Masoero" w:date="2022-05-30T15:32:00Z"/>
          <w:color w:val="auto"/>
        </w:rPr>
      </w:pPr>
      <w:del w:id="732" w:author="Giulia Masoero" w:date="2022-05-30T15:32:00Z">
        <w:r w:rsidRPr="00244A3B" w:rsidDel="003B7E01">
          <w:rPr>
            <w:color w:val="auto"/>
          </w:rPr>
          <w:delText xml:space="preserve">Chamois kids are usually born during the period end of May/beginning of June, and the results from this study showed that the temperatures immediately after birth (from 1st of June until 29th of June) are crucial for the development of individuals. During the first few weeks of kids’ growth, mothers are at the peak of lactation which is largely associated with peak vegetative abundance (Robbins &amp; Robbins, 1979). According to a study by Chirichella et al. (2021), due to climate change, births of chamois no longer coincide with the highest pick of vegetation growth. The lack of resources for the mother during lactation period might influence the energy she invests into nursing which may affect kid body growth. Furhermore, it has been suggested that fast adaptation to this change is unlikely, as annual birth peaks of herbivores are mainly influenced by the length of days, not by the availability of resources (Post &amp; Forchhammer, 2008). </w:delText>
        </w:r>
      </w:del>
    </w:p>
    <w:p w14:paraId="035E500C" w14:textId="7A726EDA" w:rsidR="00294694" w:rsidRPr="00244A3B" w:rsidDel="003B7E01" w:rsidRDefault="00294694">
      <w:pPr>
        <w:pStyle w:val="Default"/>
        <w:spacing w:before="120" w:after="120" w:line="360" w:lineRule="auto"/>
        <w:ind w:firstLine="426"/>
        <w:rPr>
          <w:del w:id="733" w:author="Giulia Masoero" w:date="2022-05-30T15:32:00Z"/>
          <w:color w:val="auto"/>
        </w:rPr>
      </w:pPr>
      <w:del w:id="734" w:author="Giulia Masoero" w:date="2022-05-30T15:32:00Z">
        <w:r w:rsidRPr="00244A3B" w:rsidDel="003B7E01">
          <w:rPr>
            <w:color w:val="auto"/>
          </w:rPr>
          <w:delText xml:space="preserve">The change in ambient temperature might also affect the amount of milk produced by mothers. There are not many studies examining the effect of heat stress on the milk production of Alpine chamois, but numerous studies, conducted with other ungulates, have suggested that an increase in temperature and humidity have a negative effect on milk yield. A study on Murrah buffaloes in India, found that milk production can be reduced to up to 30% during the days after a significant increase in ambient temperature (Upadhyay et al., 2007). That study was conducted in an environment with extreme heat changes, but another study found that even mild changes in climate can impact the milk production in Holstein dairy cows in temperate climate conditions (Gorniak et al., 2014). The researchers suggested that one reason for this might be that heat stress causes animals to reduce dry matter intake (DMI) which results in reduced milk production. Another reason might be result of changes in nutrient partitioning by the animals due to increased ambient temperatures. Heat stress might lead to a decrease of the amount of adipose tissue in lactating animals, which leaves glucose as their main energy resource for milk 19 </w:delText>
        </w:r>
      </w:del>
    </w:p>
    <w:p w14:paraId="54317F6D" w14:textId="13139902" w:rsidR="00294694" w:rsidRPr="00244A3B" w:rsidDel="003B7E01" w:rsidRDefault="00294694">
      <w:pPr>
        <w:pStyle w:val="Default"/>
        <w:spacing w:before="120" w:after="120" w:line="360" w:lineRule="auto"/>
        <w:ind w:firstLine="426"/>
        <w:rPr>
          <w:del w:id="735" w:author="Giulia Masoero" w:date="2022-05-30T15:32:00Z"/>
          <w:color w:val="auto"/>
        </w:rPr>
      </w:pPr>
    </w:p>
    <w:p w14:paraId="09F252BD" w14:textId="25FEF3AA" w:rsidR="00294694" w:rsidRPr="00244A3B" w:rsidDel="003B7E01" w:rsidRDefault="00294694">
      <w:pPr>
        <w:pStyle w:val="Default"/>
        <w:pageBreakBefore/>
        <w:spacing w:before="120" w:after="120" w:line="360" w:lineRule="auto"/>
        <w:ind w:firstLine="426"/>
        <w:rPr>
          <w:del w:id="736" w:author="Giulia Masoero" w:date="2022-05-30T15:32:00Z"/>
          <w:color w:val="auto"/>
        </w:rPr>
      </w:pPr>
      <w:del w:id="737" w:author="Giulia Masoero" w:date="2022-05-30T15:32:00Z">
        <w:r w:rsidRPr="00244A3B" w:rsidDel="003B7E01">
          <w:rPr>
            <w:color w:val="auto"/>
          </w:rPr>
          <w:delText xml:space="preserve">production (Baumgard &amp; Rhoads, 2012; Rhoads et al., 2009). Milk composition can also be affected by climate change. According to Brügemann et al., (2012) the main reason for change in nutrient content might be heat stress and reduced DMI. As a result, a significant decline in milk protein and fat content has been noticed (Gantner et al., 2011; Knapp &amp; Grummer, 1991). </w:delText>
        </w:r>
      </w:del>
    </w:p>
    <w:p w14:paraId="305CE3D8" w14:textId="19EB1934" w:rsidR="00294694" w:rsidRPr="00244A3B" w:rsidDel="003B7E01" w:rsidRDefault="00294694">
      <w:pPr>
        <w:pStyle w:val="Default"/>
        <w:spacing w:before="120" w:after="120" w:line="360" w:lineRule="auto"/>
        <w:ind w:firstLine="426"/>
        <w:rPr>
          <w:del w:id="738" w:author="Giulia Masoero" w:date="2022-05-30T15:32:00Z"/>
          <w:color w:val="auto"/>
        </w:rPr>
      </w:pPr>
      <w:del w:id="739" w:author="Giulia Masoero" w:date="2022-05-30T15:32:00Z">
        <w:r w:rsidRPr="00244A3B" w:rsidDel="003B7E01">
          <w:rPr>
            <w:color w:val="auto"/>
          </w:rPr>
          <w:delText xml:space="preserve">The temperatures in Ticino in June are high, therefore, there might have been heat waves that caused chamois mothers to reduce their DMI, which could have resulted in decline in milk amount and milk nutrients available for their kids. That, combined with the vulnerable state of the new-born chamois, might be the reason for the gradual decline in the weight of chamois kids during the lactation period over time. However, those are only suggestions, based on previous studies on different ungulates. More studies, examining the milk production of female chamois, close to giving birth and after giving birth, will help scientist understand the effect of climate change on milk production and therefore on the development of offspring. However, this can be complicated, as the data for this study was collected from hunting bag record from the hunting period in September when no pregnant animals could be found. We suggest a capture-mark-recapture method during the period May/June, when calves are being born, for future data collection in the Ticino canton. This suggestion is based on a study, examining pregnant reindeers in Svalbard, since the approach for it was effective while avoiding culling of animals (Veiberg et al., 2017). They marked female calves in their first winter and recaptured them each year to check whether they were pregnant by examining the progesterone levels in their blood plasma. The capture-mark-recapture method might be a good approach for examining the change of nutrients in the milk of lactating female chamois. </w:delText>
        </w:r>
      </w:del>
    </w:p>
    <w:p w14:paraId="769D9E5F" w14:textId="118DE952" w:rsidR="00294694" w:rsidRPr="00244A3B" w:rsidDel="003B7E01" w:rsidRDefault="00294694">
      <w:pPr>
        <w:pStyle w:val="Default"/>
        <w:spacing w:before="120" w:after="120" w:line="360" w:lineRule="auto"/>
        <w:ind w:firstLine="426"/>
        <w:rPr>
          <w:del w:id="740" w:author="Giulia Masoero" w:date="2022-05-30T15:32:00Z"/>
          <w:color w:val="auto"/>
        </w:rPr>
      </w:pPr>
      <w:del w:id="741" w:author="Giulia Masoero" w:date="2022-05-30T15:32:00Z">
        <w:r w:rsidRPr="00244A3B" w:rsidDel="003B7E01">
          <w:rPr>
            <w:b/>
            <w:bCs/>
            <w:color w:val="auto"/>
          </w:rPr>
          <w:delText>Effect of ambient temperature during Juvenileperiod</w:delText>
        </w:r>
      </w:del>
    </w:p>
    <w:p w14:paraId="17D1989A" w14:textId="4B2335E5" w:rsidR="00294694" w:rsidRPr="00244A3B" w:rsidDel="003B7E01" w:rsidRDefault="00294694">
      <w:pPr>
        <w:pStyle w:val="Default"/>
        <w:spacing w:before="120" w:after="120" w:line="360" w:lineRule="auto"/>
        <w:ind w:firstLine="426"/>
        <w:rPr>
          <w:del w:id="742" w:author="Giulia Masoero" w:date="2022-05-30T15:32:00Z"/>
          <w:color w:val="auto"/>
        </w:rPr>
      </w:pPr>
      <w:del w:id="743" w:author="Giulia Masoero" w:date="2022-05-30T15:32:00Z">
        <w:r w:rsidRPr="00244A3B" w:rsidDel="003B7E01">
          <w:rPr>
            <w:color w:val="auto"/>
          </w:rPr>
          <w:delText xml:space="preserve">The results from this study showed that the temperatures during the first summer after the chamois have been weaned are the most important for the change in their weight. This is the time when juveniles are foraging on their own for the first time after weaning and after the cold 20 </w:delText>
        </w:r>
      </w:del>
    </w:p>
    <w:p w14:paraId="5ED8099C" w14:textId="20D77938" w:rsidR="00294694" w:rsidRPr="00244A3B" w:rsidDel="003B7E01" w:rsidRDefault="00294694">
      <w:pPr>
        <w:pStyle w:val="Default"/>
        <w:spacing w:before="120" w:after="120" w:line="360" w:lineRule="auto"/>
        <w:ind w:firstLine="426"/>
        <w:rPr>
          <w:del w:id="744" w:author="Giulia Masoero" w:date="2022-05-30T15:32:00Z"/>
          <w:color w:val="auto"/>
        </w:rPr>
      </w:pPr>
    </w:p>
    <w:p w14:paraId="20F59252" w14:textId="07121029" w:rsidR="00294694" w:rsidRPr="00244A3B" w:rsidDel="003B7E01" w:rsidRDefault="00294694">
      <w:pPr>
        <w:pStyle w:val="Default"/>
        <w:pageBreakBefore/>
        <w:spacing w:before="120" w:after="120" w:line="360" w:lineRule="auto"/>
        <w:ind w:firstLine="426"/>
        <w:rPr>
          <w:del w:id="745" w:author="Giulia Masoero" w:date="2022-05-30T15:32:00Z"/>
          <w:color w:val="auto"/>
        </w:rPr>
      </w:pPr>
      <w:del w:id="746" w:author="Giulia Masoero" w:date="2022-05-30T15:32:00Z">
        <w:r w:rsidRPr="00244A3B" w:rsidDel="003B7E01">
          <w:rPr>
            <w:color w:val="auto"/>
          </w:rPr>
          <w:delText xml:space="preserve">season. They invest all the acquired energy from food into growth, instead of reproduction and therefore, that period is crucial for their development. However, according to our results, the effect of temperatures during this period is not much stronger than the effect of temperatures during the lactation period. This might be because during lactation, they get a lot of care from their mothers, compared to the period after weaning. A study by (Rughetti &amp; Festa-Bianchet, 2012) found that the increase in spring-summer ambient temperatures during the first two years of chamois lives have a negative effect on their weight which is consistent with the findings from our study. The researchers suggested that this is an ecological response to high temperatures and if the temperatures keep rising in subsequent years, it could lead to evolutionary pressure with long-term effects on the life history of chamois. </w:delText>
        </w:r>
      </w:del>
    </w:p>
    <w:p w14:paraId="07FB15CE" w14:textId="46B22D10" w:rsidR="00294694" w:rsidRPr="00244A3B" w:rsidDel="003B7E01" w:rsidRDefault="00294694">
      <w:pPr>
        <w:pStyle w:val="Default"/>
        <w:spacing w:before="120" w:after="120" w:line="360" w:lineRule="auto"/>
        <w:ind w:firstLine="426"/>
        <w:rPr>
          <w:del w:id="747" w:author="Giulia Masoero" w:date="2022-05-30T15:32:00Z"/>
          <w:color w:val="auto"/>
        </w:rPr>
      </w:pPr>
      <w:del w:id="748" w:author="Giulia Masoero" w:date="2022-05-30T15:32:00Z">
        <w:r w:rsidRPr="00244A3B" w:rsidDel="003B7E01">
          <w:rPr>
            <w:color w:val="auto"/>
          </w:rPr>
          <w:delText xml:space="preserve">The temperatures from the 8th of June until the 20th of July seem to be particularly important for the development of chamois during the juvenile period. The sunniest and the hottest days of the year in the Ticino canton are registered during June and July. During those months, the resource availability is supposed to be at its peak. The most common suggestion for the shift in size in herbivorous animals is the reduced quality and amount of vegetation due to climate change (Gardner et al., 2011; Sheridan &amp; Bickford, 2011). According to Sheridan and Bickford (2011) the increase in temperatures can lead to water limitations which can affect respiration and plant growth and nutrients. Reduced food nutrients and foraging area can potentially limit body growth in large ungulates; however, this has not been found to be the case when it comes to Alpine chamois. Instead, it has been proposed that changes in climate in the Alps can directly limit the ability of chamois to acquire resources since rising temperatures may cause heat stress and can result in animals spending less time foraging and more time resting during the day (Mason, Apollonio, et al., 2014). Therefore, the heat stress may force juveniles to change their activity pattern. However, chamois have been found to reduce their overall foraging time when the temperatures are high, not only during the day (Tom H.E. Mason et al., 2014). 21 </w:delText>
        </w:r>
      </w:del>
    </w:p>
    <w:p w14:paraId="46803449" w14:textId="3C779CD9" w:rsidR="00294694" w:rsidRPr="00244A3B" w:rsidDel="003B7E01" w:rsidRDefault="00294694">
      <w:pPr>
        <w:pStyle w:val="Default"/>
        <w:spacing w:before="120" w:after="120" w:line="360" w:lineRule="auto"/>
        <w:ind w:firstLine="426"/>
        <w:rPr>
          <w:del w:id="749" w:author="Giulia Masoero" w:date="2022-05-30T15:32:00Z"/>
          <w:color w:val="auto"/>
        </w:rPr>
      </w:pPr>
    </w:p>
    <w:p w14:paraId="3F62B40E" w14:textId="2B0F8E5F" w:rsidR="00294694" w:rsidRPr="00244A3B" w:rsidDel="003B7E01" w:rsidRDefault="00294694">
      <w:pPr>
        <w:pStyle w:val="Default"/>
        <w:pageBreakBefore/>
        <w:spacing w:before="120" w:after="120" w:line="360" w:lineRule="auto"/>
        <w:ind w:firstLine="426"/>
        <w:rPr>
          <w:del w:id="750" w:author="Giulia Masoero" w:date="2022-05-30T15:32:00Z"/>
          <w:color w:val="auto"/>
        </w:rPr>
      </w:pPr>
      <w:del w:id="751" w:author="Giulia Masoero" w:date="2022-05-30T15:32:00Z">
        <w:r w:rsidRPr="00244A3B" w:rsidDel="003B7E01">
          <w:rPr>
            <w:color w:val="auto"/>
          </w:rPr>
          <w:delText xml:space="preserve">Population density and competition for forage after weaning has also been suggested to influence yearlings’ body mass (Mason, Apollonio, et al., 2014). According to Mason, Apollonio, et al., (2014), as a result of the stricter hunting control, the intraspecific competition for resources might have led to reduced food intake by individuals which could have resulted in decrease in weight. The effect might be particularly strong on yearlings since they acquire resources directly for the first time after weaning and this makes them vulnerable. However, the analyses in this study did not account for changes in population density due to the lack of data. A deeper insight on the matter would require future studies to account for intraspecific competition, related to climate change. </w:delText>
        </w:r>
      </w:del>
    </w:p>
    <w:p w14:paraId="48A24744" w14:textId="35C90FCD" w:rsidR="00294694" w:rsidRPr="00244A3B" w:rsidDel="003B7E01" w:rsidRDefault="00294694">
      <w:pPr>
        <w:pStyle w:val="Default"/>
        <w:spacing w:before="120" w:after="120" w:line="360" w:lineRule="auto"/>
        <w:ind w:firstLine="426"/>
        <w:rPr>
          <w:del w:id="752" w:author="Giulia Masoero" w:date="2022-05-30T15:32:00Z"/>
          <w:color w:val="auto"/>
        </w:rPr>
      </w:pPr>
      <w:del w:id="753" w:author="Giulia Masoero" w:date="2022-05-30T15:32:00Z">
        <w:r w:rsidRPr="00244A3B" w:rsidDel="003B7E01">
          <w:rPr>
            <w:b/>
            <w:bCs/>
            <w:color w:val="auto"/>
          </w:rPr>
          <w:delText>Effect of altitude</w:delText>
        </w:r>
      </w:del>
    </w:p>
    <w:p w14:paraId="1494CECD" w14:textId="4EAD586C" w:rsidR="00294694" w:rsidRPr="00244A3B" w:rsidDel="003B7E01" w:rsidRDefault="00294694">
      <w:pPr>
        <w:pStyle w:val="Default"/>
        <w:spacing w:before="120" w:after="120" w:line="360" w:lineRule="auto"/>
        <w:ind w:firstLine="426"/>
        <w:rPr>
          <w:del w:id="754" w:author="Giulia Masoero" w:date="2022-05-30T15:32:00Z"/>
          <w:color w:val="auto"/>
        </w:rPr>
      </w:pPr>
      <w:del w:id="755" w:author="Giulia Masoero" w:date="2022-05-30T15:32:00Z">
        <w:r w:rsidRPr="00244A3B" w:rsidDel="003B7E01">
          <w:rPr>
            <w:color w:val="auto"/>
          </w:rPr>
          <w:delText xml:space="preserve">Animals in mountain habitats can try to avoid heat stress by shifting their range to higher elevations where the temperature change is less drastic (Brivio et al., 2019). Indeed, the results from this study were consistent with this theory and showed that the effect of elevation goes the same way as the effect of temperature - juvenile chamois who live in higher elevations, and thus, colder environments, have higher body mass than the ones living in lower elevations. Interestingly, the scaled results from the analysis, showing the contribution of each factor to chamois body weight, pointed out that altitude has a similar effect on body mass, as temperature. A study by Büntgen et al. (2017) showed that chamois, ibex, red deer, and roe deer have been gradually becoming more abundant in higher elevations since 1991 which gives us more thorough insight into large ungulate population dynamics (Fig. 7, Büntgen et al., 2017). </w:delText>
        </w:r>
      </w:del>
    </w:p>
    <w:p w14:paraId="2BCE52CF" w14:textId="31C10C9F" w:rsidR="00294694" w:rsidRPr="00244A3B" w:rsidDel="003B7E01" w:rsidRDefault="00294694">
      <w:pPr>
        <w:pStyle w:val="Default"/>
        <w:spacing w:before="120" w:after="120" w:line="360" w:lineRule="auto"/>
        <w:ind w:firstLine="426"/>
        <w:rPr>
          <w:del w:id="756" w:author="Giulia Masoero" w:date="2022-05-30T15:32:00Z"/>
          <w:color w:val="auto"/>
        </w:rPr>
      </w:pPr>
      <w:del w:id="757" w:author="Giulia Masoero" w:date="2022-05-30T15:32:00Z">
        <w:r w:rsidRPr="00244A3B" w:rsidDel="003B7E01">
          <w:rPr>
            <w:color w:val="auto"/>
          </w:rPr>
          <w:delText xml:space="preserve">Those findings, combined with our results, suggest that ungulates are expressing such change in behaviour as an attempt to cope with climate change. However, the increased number of ungulates with similar diets who shift their range towards higher elevations may cause problems as the carrying capacity of mountain tops will be reduced. This is a serious issue that might lead 22 </w:delText>
        </w:r>
      </w:del>
    </w:p>
    <w:p w14:paraId="254B9BDA" w14:textId="560E069A" w:rsidR="00294694" w:rsidRPr="00244A3B" w:rsidDel="003B7E01" w:rsidRDefault="00294694">
      <w:pPr>
        <w:pStyle w:val="Default"/>
        <w:spacing w:before="120" w:after="120" w:line="360" w:lineRule="auto"/>
        <w:ind w:firstLine="426"/>
        <w:rPr>
          <w:del w:id="758" w:author="Giulia Masoero" w:date="2022-05-30T15:32:00Z"/>
          <w:color w:val="auto"/>
        </w:rPr>
      </w:pPr>
    </w:p>
    <w:p w14:paraId="60A6CD10" w14:textId="19F53393" w:rsidR="00294694" w:rsidRPr="00244A3B" w:rsidDel="003B7E01" w:rsidRDefault="00294694">
      <w:pPr>
        <w:pStyle w:val="Default"/>
        <w:pageBreakBefore/>
        <w:spacing w:before="120" w:after="120" w:line="360" w:lineRule="auto"/>
        <w:ind w:firstLine="426"/>
        <w:rPr>
          <w:del w:id="759" w:author="Giulia Masoero" w:date="2022-05-30T15:32:00Z"/>
          <w:color w:val="auto"/>
        </w:rPr>
      </w:pPr>
      <w:del w:id="760" w:author="Giulia Masoero" w:date="2022-05-30T15:32:00Z">
        <w:r w:rsidRPr="00244A3B" w:rsidDel="003B7E01">
          <w:rPr>
            <w:color w:val="auto"/>
          </w:rPr>
          <w:delText xml:space="preserve">to interspecific competition for resources, which might affect the way the whole ecosystem functions. </w:delText>
        </w:r>
      </w:del>
    </w:p>
    <w:p w14:paraId="7A15DAF7" w14:textId="013E2F5C" w:rsidR="00294694" w:rsidRPr="00244A3B" w:rsidDel="003B7E01" w:rsidRDefault="00294694">
      <w:pPr>
        <w:pStyle w:val="Default"/>
        <w:spacing w:before="120" w:after="120" w:line="360" w:lineRule="auto"/>
        <w:ind w:firstLine="426"/>
        <w:rPr>
          <w:del w:id="761" w:author="Giulia Masoero" w:date="2022-05-30T15:32:00Z"/>
          <w:color w:val="auto"/>
        </w:rPr>
      </w:pPr>
      <w:del w:id="762" w:author="Giulia Masoero" w:date="2022-05-30T15:32:00Z">
        <w:r w:rsidRPr="00244A3B" w:rsidDel="003B7E01">
          <w:rPr>
            <w:color w:val="auto"/>
          </w:rPr>
          <w:delText xml:space="preserve">Figure 7. Annual variation in mean harvest elevation (±1 standard error as independently calculated each year from 1991 to 2013) of 17,637 ibex, 85,306 chamois, 68,588 red deer, and 59,034 roe deer, with the horizontal dashed lines referring to early/late split period means (≤/≥ 2002 to ensure equal window length). </w:delText>
        </w:r>
        <w:r w:rsidRPr="00244A3B" w:rsidDel="003B7E01">
          <w:rPr>
            <w:i/>
            <w:iCs/>
            <w:color w:val="auto"/>
          </w:rPr>
          <w:delText xml:space="preserve">Adapted from (Büntgen et al., 2017) </w:delText>
        </w:r>
      </w:del>
    </w:p>
    <w:p w14:paraId="337E351C" w14:textId="53D951F4" w:rsidR="00294694" w:rsidRPr="00244A3B" w:rsidDel="003B7E01" w:rsidRDefault="00294694">
      <w:pPr>
        <w:pStyle w:val="Default"/>
        <w:spacing w:before="120" w:after="120" w:line="360" w:lineRule="auto"/>
        <w:ind w:firstLine="426"/>
        <w:rPr>
          <w:del w:id="763" w:author="Giulia Masoero" w:date="2022-05-30T15:32:00Z"/>
          <w:color w:val="auto"/>
        </w:rPr>
      </w:pPr>
      <w:del w:id="764" w:author="Giulia Masoero" w:date="2022-05-30T15:32:00Z">
        <w:r w:rsidRPr="00244A3B" w:rsidDel="003B7E01">
          <w:rPr>
            <w:b/>
            <w:bCs/>
            <w:color w:val="auto"/>
          </w:rPr>
          <w:delText xml:space="preserve">Conclusion </w:delText>
        </w:r>
      </w:del>
    </w:p>
    <w:p w14:paraId="0BC844EC" w14:textId="7D7F9336" w:rsidR="00294694" w:rsidRPr="00244A3B" w:rsidDel="003B7E01" w:rsidRDefault="00294694">
      <w:pPr>
        <w:pStyle w:val="Default"/>
        <w:spacing w:before="120" w:after="120" w:line="360" w:lineRule="auto"/>
        <w:ind w:firstLine="426"/>
        <w:rPr>
          <w:del w:id="765" w:author="Giulia Masoero" w:date="2022-05-30T15:32:00Z"/>
          <w:color w:val="auto"/>
        </w:rPr>
      </w:pPr>
      <w:del w:id="766" w:author="Giulia Masoero" w:date="2022-05-30T15:32:00Z">
        <w:r w:rsidRPr="00244A3B" w:rsidDel="003B7E01">
          <w:rPr>
            <w:color w:val="auto"/>
          </w:rPr>
          <w:delText xml:space="preserve">There is a clear relationship between the shrinking size of alpine chamois and the increasing ambient temperatures in the Alps. We concluded that the ambient temperature has the biggest effect on the development of chamois’ body size during the first few weeks after birth and the hottest parts of the summer during the second year of their lives. Interestingly, the effect of temperature during gestation does not seem to be significant for the change in body size of 23 </w:delText>
        </w:r>
      </w:del>
    </w:p>
    <w:p w14:paraId="1D08CBBB" w14:textId="223F76E1" w:rsidR="00294694" w:rsidRPr="00244A3B" w:rsidDel="003B7E01" w:rsidRDefault="00294694">
      <w:pPr>
        <w:pStyle w:val="Default"/>
        <w:spacing w:before="120" w:after="120" w:line="360" w:lineRule="auto"/>
        <w:ind w:firstLine="426"/>
        <w:rPr>
          <w:del w:id="767" w:author="Giulia Masoero" w:date="2022-05-30T15:32:00Z"/>
          <w:color w:val="auto"/>
        </w:rPr>
      </w:pPr>
    </w:p>
    <w:p w14:paraId="757C8F09" w14:textId="5A24793B" w:rsidR="00294694" w:rsidRPr="00244A3B" w:rsidDel="003B7E01" w:rsidRDefault="00294694">
      <w:pPr>
        <w:pStyle w:val="Default"/>
        <w:pageBreakBefore/>
        <w:spacing w:before="120" w:after="120" w:line="360" w:lineRule="auto"/>
        <w:ind w:firstLine="426"/>
        <w:rPr>
          <w:del w:id="768" w:author="Giulia Masoero" w:date="2022-05-30T15:32:00Z"/>
          <w:color w:val="auto"/>
        </w:rPr>
      </w:pPr>
      <w:del w:id="769" w:author="Giulia Masoero" w:date="2022-05-30T15:32:00Z">
        <w:r w:rsidRPr="00244A3B" w:rsidDel="003B7E01">
          <w:rPr>
            <w:color w:val="auto"/>
          </w:rPr>
          <w:delText xml:space="preserve">chamois. Those findings are of significant importance for understanding how a whole population in the Alps changes as a result of climate change. This could be of help for wildlife management programmes, since shrinking in size of large herbivores could also be correlated to higher mortality rate and this could influence the way a whole ecosystem functions, for instance, by affecting prey abundance. This study adds up to a growing body of evidence that climate change is a serious threat for numerous species and future research can help scientists track changes and act accordingly. </w:delText>
        </w:r>
      </w:del>
    </w:p>
    <w:p w14:paraId="46883EC3" w14:textId="27F9BD4A" w:rsidR="00294694" w:rsidRPr="00244A3B" w:rsidDel="003B7E01" w:rsidRDefault="00294694">
      <w:pPr>
        <w:pStyle w:val="Default"/>
        <w:spacing w:before="120" w:after="120" w:line="360" w:lineRule="auto"/>
        <w:ind w:firstLine="426"/>
        <w:rPr>
          <w:del w:id="770" w:author="Giulia Masoero" w:date="2022-05-30T15:32:00Z"/>
          <w:color w:val="auto"/>
        </w:rPr>
      </w:pPr>
      <w:del w:id="771" w:author="Giulia Masoero" w:date="2022-05-30T15:32:00Z">
        <w:r w:rsidRPr="00244A3B" w:rsidDel="003B7E01">
          <w:rPr>
            <w:b/>
            <w:bCs/>
            <w:color w:val="auto"/>
          </w:rPr>
          <w:delText xml:space="preserve">Acknowledgements </w:delText>
        </w:r>
      </w:del>
    </w:p>
    <w:p w14:paraId="73DC874B" w14:textId="015896CC" w:rsidR="00294694" w:rsidRPr="00244A3B" w:rsidDel="003B7E01" w:rsidRDefault="00294694">
      <w:pPr>
        <w:pStyle w:val="Default"/>
        <w:spacing w:before="120" w:after="120" w:line="360" w:lineRule="auto"/>
        <w:ind w:firstLine="426"/>
        <w:rPr>
          <w:del w:id="772" w:author="Giulia Masoero" w:date="2022-05-30T15:32:00Z"/>
          <w:color w:val="auto"/>
        </w:rPr>
      </w:pPr>
      <w:del w:id="773" w:author="Giulia Masoero" w:date="2022-05-30T15:32:00Z">
        <w:r w:rsidRPr="00244A3B" w:rsidDel="003B7E01">
          <w:rPr>
            <w:color w:val="auto"/>
          </w:rPr>
          <w:delText xml:space="preserve">Firstly, I would like to thank my thesis supervisor Dr. Pierre Bize for helping me and guiding me throughout this project. I appreciate the numerous hours that he took from his time every week to make sure that I was doing well with my statistical analysis and writing. Without his help, I would not be able to finish this project, as the amount of statistical work and the huge dataset were quite intimidating for me. </w:delText>
        </w:r>
      </w:del>
    </w:p>
    <w:p w14:paraId="6E3F3AE2" w14:textId="4684963C" w:rsidR="00294694" w:rsidRPr="00244A3B" w:rsidDel="003B7E01" w:rsidRDefault="00294694">
      <w:pPr>
        <w:pStyle w:val="Default"/>
        <w:spacing w:before="120" w:after="120" w:line="360" w:lineRule="auto"/>
        <w:ind w:firstLine="426"/>
        <w:rPr>
          <w:del w:id="774" w:author="Giulia Masoero" w:date="2022-05-30T15:32:00Z"/>
          <w:color w:val="auto"/>
        </w:rPr>
      </w:pPr>
      <w:del w:id="775" w:author="Giulia Masoero" w:date="2022-05-30T15:32:00Z">
        <w:r w:rsidRPr="00244A3B" w:rsidDel="003B7E01">
          <w:rPr>
            <w:color w:val="auto"/>
          </w:rPr>
          <w:delText xml:space="preserve">I would also like to thank my friend Perla Salzeri for giving me guidance for working with R studio and for her precious advice on writing my dissertation. </w:delText>
        </w:r>
      </w:del>
    </w:p>
    <w:p w14:paraId="0AC2ED03" w14:textId="778E4089" w:rsidR="00294694" w:rsidRPr="00244A3B" w:rsidDel="003B7E01" w:rsidRDefault="00294694">
      <w:pPr>
        <w:pStyle w:val="Default"/>
        <w:spacing w:before="120" w:after="120" w:line="360" w:lineRule="auto"/>
        <w:ind w:firstLine="426"/>
        <w:rPr>
          <w:del w:id="776" w:author="Giulia Masoero" w:date="2022-05-30T15:32:00Z"/>
          <w:color w:val="auto"/>
        </w:rPr>
      </w:pPr>
      <w:del w:id="777" w:author="Giulia Masoero" w:date="2022-05-30T15:32:00Z">
        <w:r w:rsidRPr="00244A3B" w:rsidDel="003B7E01">
          <w:rPr>
            <w:color w:val="auto"/>
          </w:rPr>
          <w:delText xml:space="preserve">Lastly, I would like to thank my family for the emotional and financial support throughout my university career. 24 </w:delText>
        </w:r>
      </w:del>
    </w:p>
    <w:p w14:paraId="730B37C5" w14:textId="77777777" w:rsidR="00294694" w:rsidRPr="00244A3B" w:rsidRDefault="00294694" w:rsidP="00BD5F31">
      <w:pPr>
        <w:pStyle w:val="Default"/>
        <w:spacing w:before="120" w:after="120" w:line="360" w:lineRule="auto"/>
        <w:ind w:firstLine="426"/>
        <w:rPr>
          <w:color w:val="auto"/>
        </w:rPr>
      </w:pPr>
    </w:p>
    <w:p w14:paraId="50182F8E" w14:textId="32EEACE2" w:rsidR="009860FD" w:rsidRPr="00244A3B" w:rsidRDefault="00294694" w:rsidP="00BD5F31">
      <w:pPr>
        <w:pStyle w:val="Default"/>
        <w:pageBreakBefore/>
        <w:spacing w:before="120" w:after="120" w:line="360" w:lineRule="auto"/>
        <w:ind w:firstLine="426"/>
        <w:rPr>
          <w:color w:val="auto"/>
        </w:rPr>
      </w:pPr>
      <w:del w:id="778" w:author="Giulia Masoero" w:date="2022-06-30T15:38:00Z">
        <w:r w:rsidRPr="00244A3B" w:rsidDel="009860FD">
          <w:rPr>
            <w:b/>
            <w:bCs/>
            <w:color w:val="auto"/>
          </w:rPr>
          <w:lastRenderedPageBreak/>
          <w:delText xml:space="preserve">References </w:delText>
        </w:r>
      </w:del>
      <w:ins w:id="779" w:author="Giulia Masoero" w:date="2022-06-30T15:37:00Z">
        <w:r w:rsidR="009860FD" w:rsidRPr="00244A3B">
          <w:rPr>
            <w:b/>
            <w:bCs/>
            <w:color w:val="auto"/>
          </w:rPr>
          <w:t>OLD</w:t>
        </w:r>
      </w:ins>
    </w:p>
    <w:p w14:paraId="6D2B7E3D"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Bailey, L. D., &amp; van de Pol, M. (2016). climwin: An R Toolbox for Climate Window Analysis. </w:t>
      </w:r>
      <w:r w:rsidRPr="00244A3B">
        <w:rPr>
          <w:i/>
          <w:iCs/>
          <w:color w:val="auto"/>
        </w:rPr>
        <w:t>PLOS ONE</w:t>
      </w:r>
      <w:r w:rsidRPr="00244A3B">
        <w:rPr>
          <w:color w:val="auto"/>
        </w:rPr>
        <w:t xml:space="preserve">, </w:t>
      </w:r>
      <w:r w:rsidRPr="00244A3B">
        <w:rPr>
          <w:i/>
          <w:iCs/>
          <w:color w:val="auto"/>
        </w:rPr>
        <w:t>11</w:t>
      </w:r>
      <w:r w:rsidRPr="00244A3B">
        <w:rPr>
          <w:color w:val="auto"/>
        </w:rPr>
        <w:t xml:space="preserve">(12), e0167980. https://doi.org/10.1371/journal.pone.0167980 </w:t>
      </w:r>
    </w:p>
    <w:p w14:paraId="3896EC16"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Bassano, B., Perrone, A., &amp; von Hardenberg, A. (2003). Body weight and horn development in Alpine chamois, Rupicapra </w:t>
      </w:r>
      <w:proofErr w:type="spellStart"/>
      <w:r w:rsidRPr="00244A3B">
        <w:rPr>
          <w:color w:val="auto"/>
        </w:rPr>
        <w:t>rupicapra</w:t>
      </w:r>
      <w:proofErr w:type="spellEnd"/>
      <w:r w:rsidRPr="00244A3B">
        <w:rPr>
          <w:color w:val="auto"/>
        </w:rPr>
        <w:t xml:space="preserve"> (Bovidae, </w:t>
      </w:r>
      <w:proofErr w:type="spellStart"/>
      <w:r w:rsidRPr="00244A3B">
        <w:rPr>
          <w:color w:val="auto"/>
        </w:rPr>
        <w:t>Caprinae</w:t>
      </w:r>
      <w:proofErr w:type="spellEnd"/>
      <w:r w:rsidRPr="00244A3B">
        <w:rPr>
          <w:color w:val="auto"/>
        </w:rPr>
        <w:t xml:space="preserve">). </w:t>
      </w:r>
      <w:r w:rsidRPr="00244A3B">
        <w:rPr>
          <w:i/>
          <w:iCs/>
          <w:color w:val="auto"/>
        </w:rPr>
        <w:t>Mammalia</w:t>
      </w:r>
      <w:r w:rsidRPr="00244A3B">
        <w:rPr>
          <w:color w:val="auto"/>
        </w:rPr>
        <w:t xml:space="preserve">, </w:t>
      </w:r>
      <w:r w:rsidRPr="00244A3B">
        <w:rPr>
          <w:i/>
          <w:iCs/>
          <w:color w:val="auto"/>
        </w:rPr>
        <w:t>67</w:t>
      </w:r>
      <w:r w:rsidRPr="00244A3B">
        <w:rPr>
          <w:color w:val="auto"/>
        </w:rPr>
        <w:t xml:space="preserve">(1). https://doi.org/10.1515/mamm.2003.67.1.65 </w:t>
      </w:r>
    </w:p>
    <w:p w14:paraId="10EBE0A3"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Baumgard</w:t>
      </w:r>
      <w:proofErr w:type="spellEnd"/>
      <w:r w:rsidRPr="00244A3B">
        <w:rPr>
          <w:color w:val="auto"/>
        </w:rPr>
        <w:t xml:space="preserve">, L. H., &amp; Rhoads, R. P. (2012). Ruminant Nutrition Symposium: Ruminant Production and Metabolic Responses to Heat Stress1,2. </w:t>
      </w:r>
      <w:r w:rsidRPr="00244A3B">
        <w:rPr>
          <w:i/>
          <w:iCs/>
          <w:color w:val="auto"/>
        </w:rPr>
        <w:t>Journal of Animal Science</w:t>
      </w:r>
      <w:r w:rsidRPr="00244A3B">
        <w:rPr>
          <w:color w:val="auto"/>
        </w:rPr>
        <w:t xml:space="preserve">, </w:t>
      </w:r>
      <w:r w:rsidRPr="00244A3B">
        <w:rPr>
          <w:i/>
          <w:iCs/>
          <w:color w:val="auto"/>
        </w:rPr>
        <w:t>90</w:t>
      </w:r>
      <w:r w:rsidRPr="00244A3B">
        <w:rPr>
          <w:color w:val="auto"/>
        </w:rPr>
        <w:t xml:space="preserve">(6), 1855–1865. https://doi.org/10.2527/jas.2011-4675 </w:t>
      </w:r>
    </w:p>
    <w:p w14:paraId="44157C1F"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Beauplet</w:t>
      </w:r>
      <w:proofErr w:type="spellEnd"/>
      <w:r w:rsidRPr="00244A3B">
        <w:rPr>
          <w:color w:val="auto"/>
        </w:rPr>
        <w:t xml:space="preserve">, G., &amp; </w:t>
      </w:r>
      <w:proofErr w:type="spellStart"/>
      <w:r w:rsidRPr="00244A3B">
        <w:rPr>
          <w:color w:val="auto"/>
        </w:rPr>
        <w:t>Guinet</w:t>
      </w:r>
      <w:proofErr w:type="spellEnd"/>
      <w:r w:rsidRPr="00244A3B">
        <w:rPr>
          <w:color w:val="auto"/>
        </w:rPr>
        <w:t xml:space="preserve">, C. (2007). Phenotypic determinants of individual fitness in female fur seals: larger is better. </w:t>
      </w:r>
      <w:r w:rsidRPr="00244A3B">
        <w:rPr>
          <w:i/>
          <w:iCs/>
          <w:color w:val="auto"/>
        </w:rPr>
        <w:t>Proceedings of the Royal Society B: Biological Sciences</w:t>
      </w:r>
      <w:r w:rsidRPr="00244A3B">
        <w:rPr>
          <w:color w:val="auto"/>
        </w:rPr>
        <w:t xml:space="preserve">, </w:t>
      </w:r>
      <w:r w:rsidRPr="00244A3B">
        <w:rPr>
          <w:i/>
          <w:iCs/>
          <w:color w:val="auto"/>
        </w:rPr>
        <w:t>274</w:t>
      </w:r>
      <w:r w:rsidRPr="00244A3B">
        <w:rPr>
          <w:color w:val="auto"/>
        </w:rPr>
        <w:t xml:space="preserve">(1620), 1877–1883. https://doi.org/10.1098/rspb.2007.0454 </w:t>
      </w:r>
    </w:p>
    <w:p w14:paraId="07477FDE"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Begg</w:t>
      </w:r>
      <w:proofErr w:type="spellEnd"/>
      <w:r w:rsidRPr="00244A3B">
        <w:rPr>
          <w:color w:val="auto"/>
        </w:rPr>
        <w:t xml:space="preserve">, D. P., Kent, S., </w:t>
      </w:r>
      <w:proofErr w:type="spellStart"/>
      <w:r w:rsidRPr="00244A3B">
        <w:rPr>
          <w:color w:val="auto"/>
        </w:rPr>
        <w:t>Mckinley</w:t>
      </w:r>
      <w:proofErr w:type="spellEnd"/>
      <w:r w:rsidRPr="00244A3B">
        <w:rPr>
          <w:color w:val="auto"/>
        </w:rPr>
        <w:t xml:space="preserve">, M. J., &amp; Mathai, M. L. (2007). Suppression of endotoxin-induced fever in near-term pregnant rats is mediated by brain nitric oxide. </w:t>
      </w:r>
      <w:r w:rsidRPr="00244A3B">
        <w:rPr>
          <w:i/>
          <w:iCs/>
          <w:color w:val="auto"/>
        </w:rPr>
        <w:t xml:space="preserve">Am J </w:t>
      </w:r>
      <w:proofErr w:type="spellStart"/>
      <w:r w:rsidRPr="00244A3B">
        <w:rPr>
          <w:i/>
          <w:iCs/>
          <w:color w:val="auto"/>
        </w:rPr>
        <w:t>Physiol</w:t>
      </w:r>
      <w:proofErr w:type="spellEnd"/>
      <w:r w:rsidRPr="00244A3B">
        <w:rPr>
          <w:i/>
          <w:iCs/>
          <w:color w:val="auto"/>
        </w:rPr>
        <w:t xml:space="preserve"> </w:t>
      </w:r>
      <w:proofErr w:type="spellStart"/>
      <w:r w:rsidRPr="00244A3B">
        <w:rPr>
          <w:i/>
          <w:iCs/>
          <w:color w:val="auto"/>
        </w:rPr>
        <w:t>Regul</w:t>
      </w:r>
      <w:proofErr w:type="spellEnd"/>
      <w:r w:rsidRPr="00244A3B">
        <w:rPr>
          <w:i/>
          <w:iCs/>
          <w:color w:val="auto"/>
        </w:rPr>
        <w:t xml:space="preserve"> </w:t>
      </w:r>
      <w:proofErr w:type="spellStart"/>
      <w:r w:rsidRPr="00244A3B">
        <w:rPr>
          <w:i/>
          <w:iCs/>
          <w:color w:val="auto"/>
        </w:rPr>
        <w:t>Integr</w:t>
      </w:r>
      <w:proofErr w:type="spellEnd"/>
      <w:r w:rsidRPr="00244A3B">
        <w:rPr>
          <w:i/>
          <w:iCs/>
          <w:color w:val="auto"/>
        </w:rPr>
        <w:t xml:space="preserve"> Comp </w:t>
      </w:r>
      <w:proofErr w:type="spellStart"/>
      <w:r w:rsidRPr="00244A3B">
        <w:rPr>
          <w:i/>
          <w:iCs/>
          <w:color w:val="auto"/>
        </w:rPr>
        <w:t>Physiol</w:t>
      </w:r>
      <w:proofErr w:type="spellEnd"/>
      <w:r w:rsidRPr="00244A3B">
        <w:rPr>
          <w:color w:val="auto"/>
        </w:rPr>
        <w:t xml:space="preserve">, </w:t>
      </w:r>
      <w:r w:rsidRPr="00244A3B">
        <w:rPr>
          <w:i/>
          <w:iCs/>
          <w:color w:val="auto"/>
        </w:rPr>
        <w:t>292</w:t>
      </w:r>
      <w:r w:rsidRPr="00244A3B">
        <w:rPr>
          <w:color w:val="auto"/>
        </w:rPr>
        <w:t xml:space="preserve">, 2174–2178. https://doi.org/10.1152/ajpregu.00032.2007.-Over </w:t>
      </w:r>
    </w:p>
    <w:p w14:paraId="5D010984"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Bergmann, C. (1847). </w:t>
      </w:r>
      <w:proofErr w:type="spellStart"/>
      <w:r w:rsidRPr="00244A3B">
        <w:rPr>
          <w:color w:val="auto"/>
        </w:rPr>
        <w:t>Über</w:t>
      </w:r>
      <w:proofErr w:type="spellEnd"/>
      <w:r w:rsidRPr="00244A3B">
        <w:rPr>
          <w:color w:val="auto"/>
        </w:rPr>
        <w:t xml:space="preserve"> die </w:t>
      </w:r>
      <w:proofErr w:type="spellStart"/>
      <w:r w:rsidRPr="00244A3B">
        <w:rPr>
          <w:color w:val="auto"/>
        </w:rPr>
        <w:t>Verhaltnisse</w:t>
      </w:r>
      <w:proofErr w:type="spellEnd"/>
      <w:r w:rsidRPr="00244A3B">
        <w:rPr>
          <w:color w:val="auto"/>
        </w:rPr>
        <w:t xml:space="preserve"> der </w:t>
      </w:r>
      <w:proofErr w:type="spellStart"/>
      <w:r w:rsidRPr="00244A3B">
        <w:rPr>
          <w:color w:val="auto"/>
        </w:rPr>
        <w:t>Warmeokonomie</w:t>
      </w:r>
      <w:proofErr w:type="spellEnd"/>
      <w:r w:rsidRPr="00244A3B">
        <w:rPr>
          <w:color w:val="auto"/>
        </w:rPr>
        <w:t xml:space="preserve"> der </w:t>
      </w:r>
      <w:proofErr w:type="spellStart"/>
      <w:r w:rsidRPr="00244A3B">
        <w:rPr>
          <w:color w:val="auto"/>
        </w:rPr>
        <w:t>Thierezuihrer</w:t>
      </w:r>
      <w:proofErr w:type="spellEnd"/>
      <w:r w:rsidRPr="00244A3B">
        <w:rPr>
          <w:color w:val="auto"/>
        </w:rPr>
        <w:t xml:space="preserve"> Grosse. </w:t>
      </w:r>
      <w:proofErr w:type="spellStart"/>
      <w:r w:rsidRPr="00244A3B">
        <w:rPr>
          <w:color w:val="auto"/>
        </w:rPr>
        <w:t>Gottinger</w:t>
      </w:r>
      <w:proofErr w:type="spellEnd"/>
      <w:r w:rsidRPr="00244A3B">
        <w:rPr>
          <w:color w:val="auto"/>
        </w:rPr>
        <w:t xml:space="preserve"> </w:t>
      </w:r>
      <w:proofErr w:type="spellStart"/>
      <w:r w:rsidRPr="00244A3B">
        <w:rPr>
          <w:color w:val="auto"/>
        </w:rPr>
        <w:t>Studien</w:t>
      </w:r>
      <w:proofErr w:type="spellEnd"/>
      <w:r w:rsidRPr="00244A3B">
        <w:rPr>
          <w:color w:val="auto"/>
        </w:rPr>
        <w:t xml:space="preserve">, 3, 595-708. </w:t>
      </w:r>
    </w:p>
    <w:p w14:paraId="0BD6EAB1"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Böhm</w:t>
      </w:r>
      <w:proofErr w:type="spellEnd"/>
      <w:r w:rsidRPr="00244A3B">
        <w:rPr>
          <w:color w:val="auto"/>
        </w:rPr>
        <w:t xml:space="preserve">, R., Auer, I., Brunetti, M., Maugeri, M., </w:t>
      </w:r>
      <w:proofErr w:type="spellStart"/>
      <w:r w:rsidRPr="00244A3B">
        <w:rPr>
          <w:color w:val="auto"/>
        </w:rPr>
        <w:t>Nanni</w:t>
      </w:r>
      <w:proofErr w:type="spellEnd"/>
      <w:r w:rsidRPr="00244A3B">
        <w:rPr>
          <w:color w:val="auto"/>
        </w:rPr>
        <w:t xml:space="preserve">, T., &amp; </w:t>
      </w:r>
      <w:proofErr w:type="spellStart"/>
      <w:r w:rsidRPr="00244A3B">
        <w:rPr>
          <w:color w:val="auto"/>
        </w:rPr>
        <w:t>Schöner</w:t>
      </w:r>
      <w:proofErr w:type="spellEnd"/>
      <w:r w:rsidRPr="00244A3B">
        <w:rPr>
          <w:color w:val="auto"/>
        </w:rPr>
        <w:t xml:space="preserve">, W. (2001). Regional temperature variability in the European Alps: 1760-1998 from homogenized instrumental time series. </w:t>
      </w:r>
      <w:r w:rsidRPr="00244A3B">
        <w:rPr>
          <w:i/>
          <w:iCs/>
          <w:color w:val="auto"/>
        </w:rPr>
        <w:t>International Journal of Climatology</w:t>
      </w:r>
      <w:r w:rsidRPr="00244A3B">
        <w:rPr>
          <w:color w:val="auto"/>
        </w:rPr>
        <w:t xml:space="preserve">, </w:t>
      </w:r>
      <w:r w:rsidRPr="00244A3B">
        <w:rPr>
          <w:i/>
          <w:iCs/>
          <w:color w:val="auto"/>
        </w:rPr>
        <w:t>21</w:t>
      </w:r>
      <w:r w:rsidRPr="00244A3B">
        <w:rPr>
          <w:color w:val="auto"/>
        </w:rPr>
        <w:t xml:space="preserve">(14), 1779–1801. https://doi.org/10.1002/joc.689 25 </w:t>
      </w:r>
    </w:p>
    <w:p w14:paraId="4EF644B1" w14:textId="77777777" w:rsidR="00294694" w:rsidRPr="00244A3B" w:rsidRDefault="00294694" w:rsidP="00BD5F31">
      <w:pPr>
        <w:pStyle w:val="Default"/>
        <w:spacing w:before="120" w:after="120" w:line="360" w:lineRule="auto"/>
        <w:ind w:firstLine="426"/>
        <w:rPr>
          <w:color w:val="auto"/>
        </w:rPr>
      </w:pPr>
    </w:p>
    <w:p w14:paraId="58B62393" w14:textId="77777777" w:rsidR="00294694" w:rsidRPr="00244A3B" w:rsidRDefault="00294694" w:rsidP="00BD5F31">
      <w:pPr>
        <w:pStyle w:val="Default"/>
        <w:pageBreakBefore/>
        <w:spacing w:before="120" w:after="120" w:line="360" w:lineRule="auto"/>
        <w:ind w:firstLine="426"/>
        <w:rPr>
          <w:color w:val="auto"/>
        </w:rPr>
      </w:pPr>
      <w:proofErr w:type="spellStart"/>
      <w:r w:rsidRPr="00244A3B">
        <w:rPr>
          <w:color w:val="auto"/>
        </w:rPr>
        <w:lastRenderedPageBreak/>
        <w:t>Brivio</w:t>
      </w:r>
      <w:proofErr w:type="spellEnd"/>
      <w:r w:rsidRPr="00244A3B">
        <w:rPr>
          <w:color w:val="auto"/>
        </w:rPr>
        <w:t xml:space="preserve">, F., </w:t>
      </w:r>
      <w:proofErr w:type="spellStart"/>
      <w:r w:rsidRPr="00244A3B">
        <w:rPr>
          <w:color w:val="auto"/>
        </w:rPr>
        <w:t>Zurmühl</w:t>
      </w:r>
      <w:proofErr w:type="spellEnd"/>
      <w:r w:rsidRPr="00244A3B">
        <w:rPr>
          <w:color w:val="auto"/>
        </w:rPr>
        <w:t xml:space="preserve">, M., </w:t>
      </w:r>
      <w:proofErr w:type="spellStart"/>
      <w:r w:rsidRPr="00244A3B">
        <w:rPr>
          <w:color w:val="auto"/>
        </w:rPr>
        <w:t>Grignolio</w:t>
      </w:r>
      <w:proofErr w:type="spellEnd"/>
      <w:r w:rsidRPr="00244A3B">
        <w:rPr>
          <w:color w:val="auto"/>
        </w:rPr>
        <w:t xml:space="preserve">, S., von Hardenberg, J., </w:t>
      </w:r>
      <w:proofErr w:type="spellStart"/>
      <w:r w:rsidRPr="00244A3B">
        <w:rPr>
          <w:color w:val="auto"/>
        </w:rPr>
        <w:t>Apollonio</w:t>
      </w:r>
      <w:proofErr w:type="spellEnd"/>
      <w:r w:rsidRPr="00244A3B">
        <w:rPr>
          <w:color w:val="auto"/>
        </w:rPr>
        <w:t xml:space="preserve">, M., &amp; </w:t>
      </w:r>
      <w:proofErr w:type="spellStart"/>
      <w:r w:rsidRPr="00244A3B">
        <w:rPr>
          <w:color w:val="auto"/>
        </w:rPr>
        <w:t>Ciuti</w:t>
      </w:r>
      <w:proofErr w:type="spellEnd"/>
      <w:r w:rsidRPr="00244A3B">
        <w:rPr>
          <w:color w:val="auto"/>
        </w:rPr>
        <w:t xml:space="preserve">, S. (2019). Forecasting the response to global warming in a heat-sensitive species. </w:t>
      </w:r>
      <w:r w:rsidRPr="00244A3B">
        <w:rPr>
          <w:i/>
          <w:iCs/>
          <w:color w:val="auto"/>
        </w:rPr>
        <w:t>Scientific Reports</w:t>
      </w:r>
      <w:r w:rsidRPr="00244A3B">
        <w:rPr>
          <w:color w:val="auto"/>
        </w:rPr>
        <w:t xml:space="preserve">, </w:t>
      </w:r>
      <w:r w:rsidRPr="00244A3B">
        <w:rPr>
          <w:i/>
          <w:iCs/>
          <w:color w:val="auto"/>
        </w:rPr>
        <w:t>9</w:t>
      </w:r>
      <w:r w:rsidRPr="00244A3B">
        <w:rPr>
          <w:color w:val="auto"/>
        </w:rPr>
        <w:t xml:space="preserve">(1). https://doi.org/10.1038/s41598-019-39450-5 </w:t>
      </w:r>
    </w:p>
    <w:p w14:paraId="5E7FA01B"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Brügemann</w:t>
      </w:r>
      <w:proofErr w:type="spellEnd"/>
      <w:r w:rsidRPr="00244A3B">
        <w:rPr>
          <w:color w:val="auto"/>
        </w:rPr>
        <w:t xml:space="preserve">, K., </w:t>
      </w:r>
      <w:proofErr w:type="spellStart"/>
      <w:r w:rsidRPr="00244A3B">
        <w:rPr>
          <w:color w:val="auto"/>
        </w:rPr>
        <w:t>Gernand</w:t>
      </w:r>
      <w:proofErr w:type="spellEnd"/>
      <w:r w:rsidRPr="00244A3B">
        <w:rPr>
          <w:color w:val="auto"/>
        </w:rPr>
        <w:t xml:space="preserve">, E., König Von </w:t>
      </w:r>
      <w:proofErr w:type="spellStart"/>
      <w:r w:rsidRPr="00244A3B">
        <w:rPr>
          <w:color w:val="auto"/>
        </w:rPr>
        <w:t>Borstel</w:t>
      </w:r>
      <w:proofErr w:type="spellEnd"/>
      <w:r w:rsidRPr="00244A3B">
        <w:rPr>
          <w:color w:val="auto"/>
        </w:rPr>
        <w:t xml:space="preserve">, U., &amp; König, S. (2012). Defining and evaluating heat stress thresholds in different dairy cow production systems. </w:t>
      </w:r>
      <w:r w:rsidRPr="00244A3B">
        <w:rPr>
          <w:i/>
          <w:iCs/>
          <w:color w:val="auto"/>
        </w:rPr>
        <w:t>Archives Animal Breeding</w:t>
      </w:r>
      <w:r w:rsidRPr="00244A3B">
        <w:rPr>
          <w:color w:val="auto"/>
        </w:rPr>
        <w:t xml:space="preserve">, </w:t>
      </w:r>
      <w:r w:rsidRPr="00244A3B">
        <w:rPr>
          <w:i/>
          <w:iCs/>
          <w:color w:val="auto"/>
        </w:rPr>
        <w:t>55</w:t>
      </w:r>
      <w:r w:rsidRPr="00244A3B">
        <w:rPr>
          <w:color w:val="auto"/>
        </w:rPr>
        <w:t xml:space="preserve">(1), 13–24. https://doi.org/10.5194/aab-55-13-2012 </w:t>
      </w:r>
    </w:p>
    <w:p w14:paraId="612E269D"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Büntgen</w:t>
      </w:r>
      <w:proofErr w:type="spellEnd"/>
      <w:r w:rsidRPr="00244A3B">
        <w:rPr>
          <w:color w:val="auto"/>
        </w:rPr>
        <w:t xml:space="preserve">, U., </w:t>
      </w:r>
      <w:proofErr w:type="spellStart"/>
      <w:r w:rsidRPr="00244A3B">
        <w:rPr>
          <w:color w:val="auto"/>
        </w:rPr>
        <w:t>Greuter</w:t>
      </w:r>
      <w:proofErr w:type="spellEnd"/>
      <w:r w:rsidRPr="00244A3B">
        <w:rPr>
          <w:color w:val="auto"/>
        </w:rPr>
        <w:t xml:space="preserve">, L., Bollmann, K., Jenny, H., </w:t>
      </w:r>
      <w:proofErr w:type="spellStart"/>
      <w:r w:rsidRPr="00244A3B">
        <w:rPr>
          <w:color w:val="auto"/>
        </w:rPr>
        <w:t>Liebhold</w:t>
      </w:r>
      <w:proofErr w:type="spellEnd"/>
      <w:r w:rsidRPr="00244A3B">
        <w:rPr>
          <w:color w:val="auto"/>
        </w:rPr>
        <w:t xml:space="preserve">, A., </w:t>
      </w:r>
      <w:proofErr w:type="spellStart"/>
      <w:r w:rsidRPr="00244A3B">
        <w:rPr>
          <w:color w:val="auto"/>
        </w:rPr>
        <w:t>Galván</w:t>
      </w:r>
      <w:proofErr w:type="spellEnd"/>
      <w:r w:rsidRPr="00244A3B">
        <w:rPr>
          <w:color w:val="auto"/>
        </w:rPr>
        <w:t xml:space="preserve">, J. D., </w:t>
      </w:r>
      <w:proofErr w:type="spellStart"/>
      <w:r w:rsidRPr="00244A3B">
        <w:rPr>
          <w:color w:val="auto"/>
        </w:rPr>
        <w:t>Stenseth</w:t>
      </w:r>
      <w:proofErr w:type="spellEnd"/>
      <w:r w:rsidRPr="00244A3B">
        <w:rPr>
          <w:color w:val="auto"/>
        </w:rPr>
        <w:t xml:space="preserve">, N. C., Andrew, C., &amp; </w:t>
      </w:r>
      <w:proofErr w:type="spellStart"/>
      <w:r w:rsidRPr="00244A3B">
        <w:rPr>
          <w:color w:val="auto"/>
        </w:rPr>
        <w:t>Mysterud</w:t>
      </w:r>
      <w:proofErr w:type="spellEnd"/>
      <w:r w:rsidRPr="00244A3B">
        <w:rPr>
          <w:color w:val="auto"/>
        </w:rPr>
        <w:t xml:space="preserve">, A. (2017). Elevational range shifts in four mountain ungulate species from the Swiss Alps. </w:t>
      </w:r>
      <w:r w:rsidRPr="00244A3B">
        <w:rPr>
          <w:i/>
          <w:iCs/>
          <w:color w:val="auto"/>
        </w:rPr>
        <w:t>Ecosphere</w:t>
      </w:r>
      <w:r w:rsidRPr="00244A3B">
        <w:rPr>
          <w:color w:val="auto"/>
        </w:rPr>
        <w:t xml:space="preserve">, </w:t>
      </w:r>
      <w:r w:rsidRPr="00244A3B">
        <w:rPr>
          <w:i/>
          <w:iCs/>
          <w:color w:val="auto"/>
        </w:rPr>
        <w:t>8</w:t>
      </w:r>
      <w:r w:rsidRPr="00244A3B">
        <w:rPr>
          <w:color w:val="auto"/>
        </w:rPr>
        <w:t xml:space="preserve">(4). https://doi.org/10.1002/ecs2.1761 </w:t>
      </w:r>
    </w:p>
    <w:p w14:paraId="428C4A13"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Chen, I.-C., Hill, J. K., </w:t>
      </w:r>
      <w:proofErr w:type="spellStart"/>
      <w:r w:rsidRPr="00244A3B">
        <w:rPr>
          <w:color w:val="auto"/>
        </w:rPr>
        <w:t>Ohlemüller</w:t>
      </w:r>
      <w:proofErr w:type="spellEnd"/>
      <w:r w:rsidRPr="00244A3B">
        <w:rPr>
          <w:color w:val="auto"/>
        </w:rPr>
        <w:t xml:space="preserve">, R., Roy, D. B., &amp; Thomas, C. D. (2011). Rapid Range Shifts of Species Associated with High Levels of Climate Warming. </w:t>
      </w:r>
      <w:r w:rsidRPr="00244A3B">
        <w:rPr>
          <w:i/>
          <w:iCs/>
          <w:color w:val="auto"/>
        </w:rPr>
        <w:t>Science</w:t>
      </w:r>
      <w:r w:rsidRPr="00244A3B">
        <w:rPr>
          <w:color w:val="auto"/>
        </w:rPr>
        <w:t xml:space="preserve">, </w:t>
      </w:r>
      <w:r w:rsidRPr="00244A3B">
        <w:rPr>
          <w:i/>
          <w:iCs/>
          <w:color w:val="auto"/>
        </w:rPr>
        <w:t>333</w:t>
      </w:r>
      <w:r w:rsidRPr="00244A3B">
        <w:rPr>
          <w:color w:val="auto"/>
        </w:rPr>
        <w:t xml:space="preserve">(6045), 1024–1026. https://doi.org/10.1126/science.1206432 </w:t>
      </w:r>
    </w:p>
    <w:p w14:paraId="1B028A1B"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Chirichella</w:t>
      </w:r>
      <w:proofErr w:type="spellEnd"/>
      <w:r w:rsidRPr="00244A3B">
        <w:rPr>
          <w:color w:val="auto"/>
        </w:rPr>
        <w:t xml:space="preserve">, R., Stephens, P. A., Mason, T. H. E., &amp; </w:t>
      </w:r>
      <w:proofErr w:type="spellStart"/>
      <w:r w:rsidRPr="00244A3B">
        <w:rPr>
          <w:color w:val="auto"/>
        </w:rPr>
        <w:t>Apollonio</w:t>
      </w:r>
      <w:proofErr w:type="spellEnd"/>
      <w:r w:rsidRPr="00244A3B">
        <w:rPr>
          <w:color w:val="auto"/>
        </w:rPr>
        <w:t xml:space="preserve">, M. (2021). Contrasting Effects of Climate Change on Alpine Chamois. </w:t>
      </w:r>
      <w:r w:rsidRPr="00244A3B">
        <w:rPr>
          <w:i/>
          <w:iCs/>
          <w:color w:val="auto"/>
        </w:rPr>
        <w:t>Journal of Wildlife Management</w:t>
      </w:r>
      <w:r w:rsidRPr="00244A3B">
        <w:rPr>
          <w:color w:val="auto"/>
        </w:rPr>
        <w:t xml:space="preserve">, </w:t>
      </w:r>
      <w:r w:rsidRPr="00244A3B">
        <w:rPr>
          <w:i/>
          <w:iCs/>
          <w:color w:val="auto"/>
        </w:rPr>
        <w:t>85</w:t>
      </w:r>
      <w:r w:rsidRPr="00244A3B">
        <w:rPr>
          <w:color w:val="auto"/>
        </w:rPr>
        <w:t xml:space="preserve">(1), 109–120. https://doi.org/10.1002/jwmg.21962 </w:t>
      </w:r>
    </w:p>
    <w:p w14:paraId="4B78E10F"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Forchhammer</w:t>
      </w:r>
      <w:proofErr w:type="spellEnd"/>
      <w:r w:rsidRPr="00244A3B">
        <w:rPr>
          <w:color w:val="auto"/>
        </w:rPr>
        <w:t xml:space="preserve">, M. C., </w:t>
      </w:r>
      <w:proofErr w:type="spellStart"/>
      <w:r w:rsidRPr="00244A3B">
        <w:rPr>
          <w:color w:val="auto"/>
        </w:rPr>
        <w:t>Clutton</w:t>
      </w:r>
      <w:proofErr w:type="spellEnd"/>
      <w:r w:rsidRPr="00244A3B">
        <w:rPr>
          <w:color w:val="auto"/>
        </w:rPr>
        <w:t xml:space="preserve">-Brock, T. H., </w:t>
      </w:r>
      <w:proofErr w:type="spellStart"/>
      <w:r w:rsidRPr="00244A3B">
        <w:rPr>
          <w:color w:val="auto"/>
        </w:rPr>
        <w:t>Lindström</w:t>
      </w:r>
      <w:proofErr w:type="spellEnd"/>
      <w:r w:rsidRPr="00244A3B">
        <w:rPr>
          <w:color w:val="auto"/>
        </w:rPr>
        <w:t xml:space="preserve">, J., &amp; </w:t>
      </w:r>
      <w:proofErr w:type="spellStart"/>
      <w:r w:rsidRPr="00244A3B">
        <w:rPr>
          <w:color w:val="auto"/>
        </w:rPr>
        <w:t>Albon</w:t>
      </w:r>
      <w:proofErr w:type="spellEnd"/>
      <w:r w:rsidRPr="00244A3B">
        <w:rPr>
          <w:color w:val="auto"/>
        </w:rPr>
        <w:t xml:space="preserve">, S. D. (2001). Climate and population density induce long-term cohort variation in a northern ungulate. </w:t>
      </w:r>
      <w:r w:rsidRPr="00244A3B">
        <w:rPr>
          <w:i/>
          <w:iCs/>
          <w:color w:val="auto"/>
        </w:rPr>
        <w:t>Journal of Animal Ecology</w:t>
      </w:r>
      <w:r w:rsidRPr="00244A3B">
        <w:rPr>
          <w:color w:val="auto"/>
        </w:rPr>
        <w:t xml:space="preserve">, </w:t>
      </w:r>
      <w:r w:rsidRPr="00244A3B">
        <w:rPr>
          <w:i/>
          <w:iCs/>
          <w:color w:val="auto"/>
        </w:rPr>
        <w:t>70</w:t>
      </w:r>
      <w:r w:rsidRPr="00244A3B">
        <w:rPr>
          <w:color w:val="auto"/>
        </w:rPr>
        <w:t xml:space="preserve">(5), 721–729. https://doi.org/10.1046/j.0021-8790.2001.00532.x </w:t>
      </w:r>
    </w:p>
    <w:p w14:paraId="775EDF94" w14:textId="77777777" w:rsidR="00294694" w:rsidRPr="00244A3B" w:rsidRDefault="00294694" w:rsidP="00BD5F31">
      <w:pPr>
        <w:pStyle w:val="Default"/>
        <w:spacing w:before="120" w:after="120" w:line="360" w:lineRule="auto"/>
        <w:ind w:firstLine="426"/>
        <w:rPr>
          <w:color w:val="auto"/>
        </w:rPr>
      </w:pPr>
      <w:r w:rsidRPr="00244A3B">
        <w:rPr>
          <w:color w:val="auto"/>
        </w:rPr>
        <w:t>Gaillard, J.-M., Festa-</w:t>
      </w:r>
      <w:proofErr w:type="spellStart"/>
      <w:r w:rsidRPr="00244A3B">
        <w:rPr>
          <w:color w:val="auto"/>
        </w:rPr>
        <w:t>Bianchet</w:t>
      </w:r>
      <w:proofErr w:type="spellEnd"/>
      <w:r w:rsidRPr="00244A3B">
        <w:rPr>
          <w:color w:val="auto"/>
        </w:rPr>
        <w:t xml:space="preserve">, M., </w:t>
      </w:r>
      <w:proofErr w:type="spellStart"/>
      <w:r w:rsidRPr="00244A3B">
        <w:rPr>
          <w:color w:val="auto"/>
        </w:rPr>
        <w:t>Yoccoz</w:t>
      </w:r>
      <w:proofErr w:type="spellEnd"/>
      <w:r w:rsidRPr="00244A3B">
        <w:rPr>
          <w:color w:val="auto"/>
        </w:rPr>
        <w:t xml:space="preserve">, N. G., </w:t>
      </w:r>
      <w:proofErr w:type="spellStart"/>
      <w:r w:rsidRPr="00244A3B">
        <w:rPr>
          <w:color w:val="auto"/>
        </w:rPr>
        <w:t>Loison</w:t>
      </w:r>
      <w:proofErr w:type="spellEnd"/>
      <w:r w:rsidRPr="00244A3B">
        <w:rPr>
          <w:color w:val="auto"/>
        </w:rPr>
        <w:t xml:space="preserve">, A., &amp; </w:t>
      </w:r>
      <w:proofErr w:type="spellStart"/>
      <w:r w:rsidRPr="00244A3B">
        <w:rPr>
          <w:color w:val="auto"/>
        </w:rPr>
        <w:t>To¨ıgo</w:t>
      </w:r>
      <w:proofErr w:type="spellEnd"/>
      <w:r w:rsidRPr="00244A3B">
        <w:rPr>
          <w:color w:val="auto"/>
        </w:rPr>
        <w:t xml:space="preserve">, C. T. (2000). </w:t>
      </w:r>
      <w:r w:rsidRPr="00244A3B">
        <w:rPr>
          <w:i/>
          <w:iCs/>
          <w:color w:val="auto"/>
        </w:rPr>
        <w:t>Temporal Variation in Fitness Components and Population Dynamics of Large Herbivores Introduction: Widespread Large Herbivores in Variable Environments</w:t>
      </w:r>
      <w:r w:rsidRPr="00244A3B">
        <w:rPr>
          <w:color w:val="auto"/>
        </w:rPr>
        <w:t xml:space="preserve">. www.annualreviews.org </w:t>
      </w:r>
    </w:p>
    <w:p w14:paraId="0DB41686"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Gantner</w:t>
      </w:r>
      <w:proofErr w:type="spellEnd"/>
      <w:r w:rsidRPr="00244A3B">
        <w:rPr>
          <w:color w:val="auto"/>
        </w:rPr>
        <w:t xml:space="preserve">, V., </w:t>
      </w:r>
      <w:proofErr w:type="spellStart"/>
      <w:r w:rsidRPr="00244A3B">
        <w:rPr>
          <w:color w:val="auto"/>
        </w:rPr>
        <w:t>Mijić</w:t>
      </w:r>
      <w:proofErr w:type="spellEnd"/>
      <w:r w:rsidRPr="00244A3B">
        <w:rPr>
          <w:color w:val="auto"/>
        </w:rPr>
        <w:t xml:space="preserve">, P., </w:t>
      </w:r>
      <w:proofErr w:type="spellStart"/>
      <w:r w:rsidRPr="00244A3B">
        <w:rPr>
          <w:color w:val="auto"/>
        </w:rPr>
        <w:t>Kuterovac</w:t>
      </w:r>
      <w:proofErr w:type="spellEnd"/>
      <w:r w:rsidRPr="00244A3B">
        <w:rPr>
          <w:color w:val="auto"/>
        </w:rPr>
        <w:t xml:space="preserve">, K., </w:t>
      </w:r>
      <w:proofErr w:type="spellStart"/>
      <w:r w:rsidRPr="00244A3B">
        <w:rPr>
          <w:color w:val="auto"/>
        </w:rPr>
        <w:t>Solić</w:t>
      </w:r>
      <w:proofErr w:type="spellEnd"/>
      <w:r w:rsidRPr="00244A3B">
        <w:rPr>
          <w:color w:val="auto"/>
        </w:rPr>
        <w:t xml:space="preserve">, D., &amp; </w:t>
      </w:r>
      <w:proofErr w:type="spellStart"/>
      <w:r w:rsidRPr="00244A3B">
        <w:rPr>
          <w:color w:val="auto"/>
        </w:rPr>
        <w:t>Gantner</w:t>
      </w:r>
      <w:proofErr w:type="spellEnd"/>
      <w:r w:rsidRPr="00244A3B">
        <w:rPr>
          <w:color w:val="auto"/>
        </w:rPr>
        <w:t xml:space="preserve">, R. (2011). Temperature-humidity index values and their significance on the daily production of dairy cattle. </w:t>
      </w:r>
      <w:proofErr w:type="spellStart"/>
      <w:r w:rsidRPr="00244A3B">
        <w:rPr>
          <w:i/>
          <w:iCs/>
          <w:color w:val="auto"/>
        </w:rPr>
        <w:t>Mljekarstvo</w:t>
      </w:r>
      <w:proofErr w:type="spellEnd"/>
      <w:r w:rsidRPr="00244A3B">
        <w:rPr>
          <w:i/>
          <w:iCs/>
          <w:color w:val="auto"/>
        </w:rPr>
        <w:t xml:space="preserve">, 61, 56–63. </w:t>
      </w:r>
      <w:r w:rsidRPr="00244A3B">
        <w:rPr>
          <w:color w:val="auto"/>
        </w:rPr>
        <w:t xml:space="preserve">26 </w:t>
      </w:r>
    </w:p>
    <w:p w14:paraId="50D0B991" w14:textId="77777777" w:rsidR="00294694" w:rsidRPr="00244A3B" w:rsidRDefault="00294694" w:rsidP="00BD5F31">
      <w:pPr>
        <w:pStyle w:val="Default"/>
        <w:spacing w:before="120" w:after="120" w:line="360" w:lineRule="auto"/>
        <w:ind w:firstLine="426"/>
        <w:rPr>
          <w:color w:val="auto"/>
        </w:rPr>
      </w:pPr>
    </w:p>
    <w:p w14:paraId="726BD3ED" w14:textId="77777777" w:rsidR="00294694" w:rsidRPr="00244A3B" w:rsidRDefault="00294694" w:rsidP="00BD5F31">
      <w:pPr>
        <w:pStyle w:val="Default"/>
        <w:pageBreakBefore/>
        <w:spacing w:before="120" w:after="120" w:line="360" w:lineRule="auto"/>
        <w:ind w:firstLine="426"/>
        <w:rPr>
          <w:color w:val="auto"/>
        </w:rPr>
      </w:pPr>
      <w:r w:rsidRPr="00244A3B">
        <w:rPr>
          <w:color w:val="auto"/>
        </w:rPr>
        <w:lastRenderedPageBreak/>
        <w:t xml:space="preserve">Gardner, J. L., Peters, A., Kearney, M. R., Joseph, L., &amp; Heinsohn, R. (2011). Declining body size: A third universal response to warming? In </w:t>
      </w:r>
      <w:r w:rsidRPr="00244A3B">
        <w:rPr>
          <w:i/>
          <w:iCs/>
          <w:color w:val="auto"/>
        </w:rPr>
        <w:t xml:space="preserve">Trends in Ecology and Evolution </w:t>
      </w:r>
      <w:r w:rsidRPr="00244A3B">
        <w:rPr>
          <w:color w:val="auto"/>
        </w:rPr>
        <w:t xml:space="preserve">(Vol. 26, Issue 6, pp. 285–291). https://doi.org/10.1016/j.tree.2011.03.005 </w:t>
      </w:r>
    </w:p>
    <w:p w14:paraId="2DAE2CA6"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Garel</w:t>
      </w:r>
      <w:proofErr w:type="spellEnd"/>
      <w:r w:rsidRPr="00244A3B">
        <w:rPr>
          <w:color w:val="auto"/>
        </w:rPr>
        <w:t xml:space="preserve">, M., Gaillard, J. M., </w:t>
      </w:r>
      <w:proofErr w:type="spellStart"/>
      <w:r w:rsidRPr="00244A3B">
        <w:rPr>
          <w:color w:val="auto"/>
        </w:rPr>
        <w:t>Jullien</w:t>
      </w:r>
      <w:proofErr w:type="spellEnd"/>
      <w:r w:rsidRPr="00244A3B">
        <w:rPr>
          <w:color w:val="auto"/>
        </w:rPr>
        <w:t xml:space="preserve">, J. M., Dubray, D., Maillard, D., &amp; </w:t>
      </w:r>
      <w:proofErr w:type="spellStart"/>
      <w:r w:rsidRPr="00244A3B">
        <w:rPr>
          <w:color w:val="auto"/>
        </w:rPr>
        <w:t>Loison</w:t>
      </w:r>
      <w:proofErr w:type="spellEnd"/>
      <w:r w:rsidRPr="00244A3B">
        <w:rPr>
          <w:color w:val="auto"/>
        </w:rPr>
        <w:t xml:space="preserve">, A. (2011). Population abundance and early spring conditions determine variation in body mass of juvenile chamois. </w:t>
      </w:r>
      <w:r w:rsidRPr="00244A3B">
        <w:rPr>
          <w:i/>
          <w:iCs/>
          <w:color w:val="auto"/>
        </w:rPr>
        <w:t>Journal of Mammalogy</w:t>
      </w:r>
      <w:r w:rsidRPr="00244A3B">
        <w:rPr>
          <w:color w:val="auto"/>
        </w:rPr>
        <w:t xml:space="preserve">, </w:t>
      </w:r>
      <w:r w:rsidRPr="00244A3B">
        <w:rPr>
          <w:i/>
          <w:iCs/>
          <w:color w:val="auto"/>
        </w:rPr>
        <w:t>92</w:t>
      </w:r>
      <w:r w:rsidRPr="00244A3B">
        <w:rPr>
          <w:color w:val="auto"/>
        </w:rPr>
        <w:t xml:space="preserve">(5), 1112–1117. https://doi.org/10.1644/10-MAMM-A-056.1 </w:t>
      </w:r>
    </w:p>
    <w:p w14:paraId="0DF3B865"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Garel</w:t>
      </w:r>
      <w:proofErr w:type="spellEnd"/>
      <w:r w:rsidRPr="00244A3B">
        <w:rPr>
          <w:color w:val="auto"/>
        </w:rPr>
        <w:t xml:space="preserve">, M., </w:t>
      </w:r>
      <w:proofErr w:type="spellStart"/>
      <w:r w:rsidRPr="00244A3B">
        <w:rPr>
          <w:color w:val="auto"/>
        </w:rPr>
        <w:t>Loison</w:t>
      </w:r>
      <w:proofErr w:type="spellEnd"/>
      <w:r w:rsidRPr="00244A3B">
        <w:rPr>
          <w:color w:val="auto"/>
        </w:rPr>
        <w:t xml:space="preserve">, A., </w:t>
      </w:r>
      <w:proofErr w:type="spellStart"/>
      <w:r w:rsidRPr="00244A3B">
        <w:rPr>
          <w:color w:val="auto"/>
        </w:rPr>
        <w:t>Jullien</w:t>
      </w:r>
      <w:proofErr w:type="spellEnd"/>
      <w:r w:rsidRPr="00244A3B">
        <w:rPr>
          <w:color w:val="auto"/>
        </w:rPr>
        <w:t xml:space="preserve">, J.-M., Dubray, D., Maillard, D., &amp; Gaillard, J.-M. (2009). Sex-specific Growth in Alpine Chamois. </w:t>
      </w:r>
      <w:r w:rsidRPr="00244A3B">
        <w:rPr>
          <w:i/>
          <w:iCs/>
          <w:color w:val="auto"/>
        </w:rPr>
        <w:t>Journal of Mammalogy</w:t>
      </w:r>
      <w:r w:rsidRPr="00244A3B">
        <w:rPr>
          <w:color w:val="auto"/>
        </w:rPr>
        <w:t xml:space="preserve">, </w:t>
      </w:r>
      <w:r w:rsidRPr="00244A3B">
        <w:rPr>
          <w:i/>
          <w:iCs/>
          <w:color w:val="auto"/>
        </w:rPr>
        <w:t>90</w:t>
      </w:r>
      <w:r w:rsidRPr="00244A3B">
        <w:rPr>
          <w:color w:val="auto"/>
        </w:rPr>
        <w:t xml:space="preserve">(4), 954–960. https://doi.org/10.1644/08-MAMM-A-287.1 </w:t>
      </w:r>
    </w:p>
    <w:p w14:paraId="59F5B73B"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Gobiet</w:t>
      </w:r>
      <w:proofErr w:type="spellEnd"/>
      <w:r w:rsidRPr="00244A3B">
        <w:rPr>
          <w:color w:val="auto"/>
        </w:rPr>
        <w:t xml:space="preserve">, A., </w:t>
      </w:r>
      <w:proofErr w:type="spellStart"/>
      <w:r w:rsidRPr="00244A3B">
        <w:rPr>
          <w:color w:val="auto"/>
        </w:rPr>
        <w:t>Kotlarski</w:t>
      </w:r>
      <w:proofErr w:type="spellEnd"/>
      <w:r w:rsidRPr="00244A3B">
        <w:rPr>
          <w:color w:val="auto"/>
        </w:rPr>
        <w:t xml:space="preserve">, S., </w:t>
      </w:r>
      <w:proofErr w:type="spellStart"/>
      <w:r w:rsidRPr="00244A3B">
        <w:rPr>
          <w:color w:val="auto"/>
        </w:rPr>
        <w:t>Beniston</w:t>
      </w:r>
      <w:proofErr w:type="spellEnd"/>
      <w:r w:rsidRPr="00244A3B">
        <w:rPr>
          <w:color w:val="auto"/>
        </w:rPr>
        <w:t xml:space="preserve">, M., Heinrich, G., </w:t>
      </w:r>
      <w:proofErr w:type="spellStart"/>
      <w:r w:rsidRPr="00244A3B">
        <w:rPr>
          <w:color w:val="auto"/>
        </w:rPr>
        <w:t>Rajczak</w:t>
      </w:r>
      <w:proofErr w:type="spellEnd"/>
      <w:r w:rsidRPr="00244A3B">
        <w:rPr>
          <w:color w:val="auto"/>
        </w:rPr>
        <w:t xml:space="preserve">, J., &amp; Stoffel, M. (2014). 21st century climate change in the European Alps-A review. </w:t>
      </w:r>
      <w:r w:rsidRPr="00244A3B">
        <w:rPr>
          <w:i/>
          <w:iCs/>
          <w:color w:val="auto"/>
        </w:rPr>
        <w:t>Science of the Total Environment</w:t>
      </w:r>
      <w:r w:rsidRPr="00244A3B">
        <w:rPr>
          <w:color w:val="auto"/>
        </w:rPr>
        <w:t xml:space="preserve">, </w:t>
      </w:r>
      <w:r w:rsidRPr="00244A3B">
        <w:rPr>
          <w:i/>
          <w:iCs/>
          <w:color w:val="auto"/>
        </w:rPr>
        <w:t>493</w:t>
      </w:r>
      <w:r w:rsidRPr="00244A3B">
        <w:rPr>
          <w:color w:val="auto"/>
        </w:rPr>
        <w:t xml:space="preserve">, 1138–1151. https://doi.org/10.1016/j.scitotenv.2013.07.050 </w:t>
      </w:r>
    </w:p>
    <w:p w14:paraId="428349A5"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Gorniak, T., Meyer, U., </w:t>
      </w:r>
      <w:proofErr w:type="spellStart"/>
      <w:r w:rsidRPr="00244A3B">
        <w:rPr>
          <w:color w:val="auto"/>
        </w:rPr>
        <w:t>Südekum</w:t>
      </w:r>
      <w:proofErr w:type="spellEnd"/>
      <w:r w:rsidRPr="00244A3B">
        <w:rPr>
          <w:color w:val="auto"/>
        </w:rPr>
        <w:t xml:space="preserve">, K. H., &amp; </w:t>
      </w:r>
      <w:proofErr w:type="spellStart"/>
      <w:r w:rsidRPr="00244A3B">
        <w:rPr>
          <w:color w:val="auto"/>
        </w:rPr>
        <w:t>Dänicke</w:t>
      </w:r>
      <w:proofErr w:type="spellEnd"/>
      <w:r w:rsidRPr="00244A3B">
        <w:rPr>
          <w:color w:val="auto"/>
        </w:rPr>
        <w:t xml:space="preserve">, S. (2014). Impact of mild heat stress on dry matter intake, milk yield and milk composition in mid-lactation Holstein dairy cows in a temperate climate. </w:t>
      </w:r>
      <w:r w:rsidRPr="00244A3B">
        <w:rPr>
          <w:i/>
          <w:iCs/>
          <w:color w:val="auto"/>
        </w:rPr>
        <w:t>Archives of Animal Nutrition</w:t>
      </w:r>
      <w:r w:rsidRPr="00244A3B">
        <w:rPr>
          <w:color w:val="auto"/>
        </w:rPr>
        <w:t xml:space="preserve">, </w:t>
      </w:r>
      <w:r w:rsidRPr="00244A3B">
        <w:rPr>
          <w:i/>
          <w:iCs/>
          <w:color w:val="auto"/>
        </w:rPr>
        <w:t>68</w:t>
      </w:r>
      <w:r w:rsidRPr="00244A3B">
        <w:rPr>
          <w:color w:val="auto"/>
        </w:rPr>
        <w:t xml:space="preserve">(5), 358–369. https://doi.org/10.1080/1745039X.2014.950451 </w:t>
      </w:r>
    </w:p>
    <w:p w14:paraId="41AD1868"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Hansen, P. J. (2009). Effects of heat stress on mammalian reproduction. In </w:t>
      </w:r>
      <w:r w:rsidRPr="00244A3B">
        <w:rPr>
          <w:i/>
          <w:iCs/>
          <w:color w:val="auto"/>
        </w:rPr>
        <w:t xml:space="preserve">Philosophical Transactions of the Royal Society B: Biological Sciences </w:t>
      </w:r>
      <w:r w:rsidRPr="00244A3B">
        <w:rPr>
          <w:color w:val="auto"/>
        </w:rPr>
        <w:t xml:space="preserve">(Vol. 364, Issue 1534, pp. 3341–3350). Royal Society. https://doi.org/10.1098/rstb.2009.0131 </w:t>
      </w:r>
    </w:p>
    <w:p w14:paraId="288E22FA"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Hardenberg, A., Bassano, B., </w:t>
      </w:r>
      <w:proofErr w:type="spellStart"/>
      <w:r w:rsidRPr="00244A3B">
        <w:rPr>
          <w:color w:val="auto"/>
        </w:rPr>
        <w:t>Peracino</w:t>
      </w:r>
      <w:proofErr w:type="spellEnd"/>
      <w:r w:rsidRPr="00244A3B">
        <w:rPr>
          <w:color w:val="auto"/>
        </w:rPr>
        <w:t xml:space="preserve">, A., &amp; Lovari, S. (2000). Male Alpine Chamois Occupy Territories at Hotspots Before the Mating Season. </w:t>
      </w:r>
      <w:r w:rsidRPr="00244A3B">
        <w:rPr>
          <w:i/>
          <w:iCs/>
          <w:color w:val="auto"/>
        </w:rPr>
        <w:t>Ethology</w:t>
      </w:r>
      <w:r w:rsidRPr="00244A3B">
        <w:rPr>
          <w:color w:val="auto"/>
        </w:rPr>
        <w:t xml:space="preserve">, </w:t>
      </w:r>
      <w:r w:rsidRPr="00244A3B">
        <w:rPr>
          <w:i/>
          <w:iCs/>
          <w:color w:val="auto"/>
        </w:rPr>
        <w:t>106</w:t>
      </w:r>
      <w:r w:rsidRPr="00244A3B">
        <w:rPr>
          <w:color w:val="auto"/>
        </w:rPr>
        <w:t xml:space="preserve">(7), 617–630. https://doi.org/10.1046/j.1439-0310.2000.00579.x </w:t>
      </w:r>
    </w:p>
    <w:p w14:paraId="6FE09873"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Hetem</w:t>
      </w:r>
      <w:proofErr w:type="spellEnd"/>
      <w:r w:rsidRPr="00244A3B">
        <w:rPr>
          <w:color w:val="auto"/>
        </w:rPr>
        <w:t xml:space="preserve">, R. S., Fuller, A., Maloney, S. K., &amp; Mitchell, D. (2014). Responses of large mammals to climate change. </w:t>
      </w:r>
      <w:r w:rsidRPr="00244A3B">
        <w:rPr>
          <w:i/>
          <w:iCs/>
          <w:color w:val="auto"/>
        </w:rPr>
        <w:t>Temperature</w:t>
      </w:r>
      <w:r w:rsidRPr="00244A3B">
        <w:rPr>
          <w:color w:val="auto"/>
        </w:rPr>
        <w:t xml:space="preserve">, </w:t>
      </w:r>
      <w:r w:rsidRPr="00244A3B">
        <w:rPr>
          <w:i/>
          <w:iCs/>
          <w:color w:val="auto"/>
        </w:rPr>
        <w:t>1</w:t>
      </w:r>
      <w:r w:rsidRPr="00244A3B">
        <w:rPr>
          <w:color w:val="auto"/>
        </w:rPr>
        <w:t xml:space="preserve">(2), 115–127. https://doi.org/10.4161/temp.29651 27 </w:t>
      </w:r>
    </w:p>
    <w:p w14:paraId="1645667F" w14:textId="77777777" w:rsidR="00294694" w:rsidRPr="00244A3B" w:rsidRDefault="00294694" w:rsidP="00BD5F31">
      <w:pPr>
        <w:pStyle w:val="Default"/>
        <w:spacing w:before="120" w:after="120" w:line="360" w:lineRule="auto"/>
        <w:ind w:firstLine="426"/>
        <w:rPr>
          <w:color w:val="auto"/>
        </w:rPr>
      </w:pPr>
    </w:p>
    <w:p w14:paraId="7F79CD35" w14:textId="77777777" w:rsidR="00294694" w:rsidRPr="00244A3B" w:rsidRDefault="00294694" w:rsidP="00BD5F31">
      <w:pPr>
        <w:pStyle w:val="Default"/>
        <w:pageBreakBefore/>
        <w:spacing w:before="120" w:after="120" w:line="360" w:lineRule="auto"/>
        <w:ind w:firstLine="426"/>
        <w:rPr>
          <w:color w:val="auto"/>
          <w:highlight w:val="yellow"/>
          <w:rPrChange w:id="780" w:author="Giulia Masoero" w:date="2022-07-01T17:21:00Z">
            <w:rPr>
              <w:color w:val="auto"/>
            </w:rPr>
          </w:rPrChange>
        </w:rPr>
      </w:pPr>
      <w:proofErr w:type="spellStart"/>
      <w:r w:rsidRPr="00244A3B">
        <w:rPr>
          <w:color w:val="auto"/>
          <w:highlight w:val="yellow"/>
          <w:rPrChange w:id="781" w:author="Giulia Masoero" w:date="2022-07-01T17:21:00Z">
            <w:rPr>
              <w:color w:val="auto"/>
            </w:rPr>
          </w:rPrChange>
        </w:rPr>
        <w:lastRenderedPageBreak/>
        <w:t>Ioset</w:t>
      </w:r>
      <w:proofErr w:type="spellEnd"/>
      <w:r w:rsidRPr="00244A3B">
        <w:rPr>
          <w:color w:val="auto"/>
          <w:highlight w:val="yellow"/>
          <w:rPrChange w:id="782" w:author="Giulia Masoero" w:date="2022-07-01T17:21:00Z">
            <w:rPr>
              <w:color w:val="auto"/>
            </w:rPr>
          </w:rPrChange>
        </w:rPr>
        <w:t xml:space="preserve">, N. (2020). Recent evolution of chamois weight: Exploring Ticino’s hunting data (Master Thesis). Department of Biology, University of Freiburg, Freiburg </w:t>
      </w:r>
    </w:p>
    <w:p w14:paraId="7EC2577F"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highlight w:val="yellow"/>
          <w:rPrChange w:id="783" w:author="Giulia Masoero" w:date="2022-07-01T17:21:00Z">
            <w:rPr>
              <w:color w:val="auto"/>
            </w:rPr>
          </w:rPrChange>
        </w:rPr>
        <w:t>Ioset</w:t>
      </w:r>
      <w:proofErr w:type="spellEnd"/>
      <w:r w:rsidRPr="00244A3B">
        <w:rPr>
          <w:color w:val="auto"/>
          <w:highlight w:val="yellow"/>
          <w:rPrChange w:id="784" w:author="Giulia Masoero" w:date="2022-07-01T17:21:00Z">
            <w:rPr>
              <w:color w:val="auto"/>
            </w:rPr>
          </w:rPrChange>
        </w:rPr>
        <w:t xml:space="preserve">, N. (2020). </w:t>
      </w:r>
      <w:r w:rsidRPr="00244A3B">
        <w:rPr>
          <w:i/>
          <w:iCs/>
          <w:color w:val="auto"/>
          <w:highlight w:val="yellow"/>
          <w:rPrChange w:id="785" w:author="Giulia Masoero" w:date="2022-07-01T17:21:00Z">
            <w:rPr>
              <w:i/>
              <w:iCs/>
              <w:color w:val="auto"/>
            </w:rPr>
          </w:rPrChange>
        </w:rPr>
        <w:t>Recent evolution of chamois weight: Exploring Ticino’s hunting data</w:t>
      </w:r>
      <w:r w:rsidRPr="00244A3B">
        <w:rPr>
          <w:color w:val="auto"/>
          <w:highlight w:val="yellow"/>
          <w:rPrChange w:id="786" w:author="Giulia Masoero" w:date="2022-07-01T17:21:00Z">
            <w:rPr>
              <w:color w:val="auto"/>
            </w:rPr>
          </w:rPrChange>
        </w:rPr>
        <w:t>.</w:t>
      </w:r>
      <w:r w:rsidRPr="00244A3B">
        <w:rPr>
          <w:color w:val="auto"/>
        </w:rPr>
        <w:t xml:space="preserve"> </w:t>
      </w:r>
    </w:p>
    <w:p w14:paraId="00A39D0D"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Jackson, M. C., Pawar, S., &amp; Woodward, G. (2021). The Temporal Dynamics of Multiple Stressor Effects: From Individuals to Ecosystems. </w:t>
      </w:r>
      <w:r w:rsidRPr="00244A3B">
        <w:rPr>
          <w:i/>
          <w:iCs/>
          <w:color w:val="auto"/>
        </w:rPr>
        <w:t>Trends in Ecology &amp; Evolution</w:t>
      </w:r>
      <w:r w:rsidRPr="00244A3B">
        <w:rPr>
          <w:color w:val="auto"/>
        </w:rPr>
        <w:t xml:space="preserve">, </w:t>
      </w:r>
      <w:r w:rsidRPr="00244A3B">
        <w:rPr>
          <w:i/>
          <w:iCs/>
          <w:color w:val="auto"/>
        </w:rPr>
        <w:t>36</w:t>
      </w:r>
      <w:r w:rsidRPr="00244A3B">
        <w:rPr>
          <w:color w:val="auto"/>
        </w:rPr>
        <w:t xml:space="preserve">(5), 402–410. https://doi.org/10.1016/j.tree.2021.01.005 </w:t>
      </w:r>
    </w:p>
    <w:p w14:paraId="1FCC9D38"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Klein, D. R. (1965). Ecology of Deer Range in Alaska. </w:t>
      </w:r>
      <w:r w:rsidRPr="00244A3B">
        <w:rPr>
          <w:i/>
          <w:iCs/>
          <w:color w:val="auto"/>
        </w:rPr>
        <w:t>Ecological Monographs</w:t>
      </w:r>
      <w:r w:rsidRPr="00244A3B">
        <w:rPr>
          <w:color w:val="auto"/>
        </w:rPr>
        <w:t xml:space="preserve">, </w:t>
      </w:r>
      <w:r w:rsidRPr="00244A3B">
        <w:rPr>
          <w:i/>
          <w:iCs/>
          <w:color w:val="auto"/>
        </w:rPr>
        <w:t>35</w:t>
      </w:r>
      <w:r w:rsidRPr="00244A3B">
        <w:rPr>
          <w:color w:val="auto"/>
        </w:rPr>
        <w:t xml:space="preserve">(3), 259–284. https://doi.org/10.2307/1942139 </w:t>
      </w:r>
    </w:p>
    <w:p w14:paraId="07B8283E"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Knapp, D. M., &amp; </w:t>
      </w:r>
      <w:proofErr w:type="spellStart"/>
      <w:r w:rsidRPr="00244A3B">
        <w:rPr>
          <w:color w:val="auto"/>
        </w:rPr>
        <w:t>Grummer</w:t>
      </w:r>
      <w:proofErr w:type="spellEnd"/>
      <w:r w:rsidRPr="00244A3B">
        <w:rPr>
          <w:color w:val="auto"/>
        </w:rPr>
        <w:t xml:space="preserve">, R. R. (1991). Response of Lactating Dairy Cows to Fat Supplementation During Heat Stress. </w:t>
      </w:r>
      <w:r w:rsidRPr="00244A3B">
        <w:rPr>
          <w:i/>
          <w:iCs/>
          <w:color w:val="auto"/>
        </w:rPr>
        <w:t>Journal of Dairy Science</w:t>
      </w:r>
      <w:r w:rsidRPr="00244A3B">
        <w:rPr>
          <w:color w:val="auto"/>
        </w:rPr>
        <w:t xml:space="preserve">, </w:t>
      </w:r>
      <w:r w:rsidRPr="00244A3B">
        <w:rPr>
          <w:i/>
          <w:iCs/>
          <w:color w:val="auto"/>
        </w:rPr>
        <w:t>74</w:t>
      </w:r>
      <w:r w:rsidRPr="00244A3B">
        <w:rPr>
          <w:color w:val="auto"/>
        </w:rPr>
        <w:t xml:space="preserve">(8), 2573–2579. https://doi.org/10.3168/jds.S0022-0302(91)78435-X </w:t>
      </w:r>
    </w:p>
    <w:p w14:paraId="3EEC88A9"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Liu, J., Li, L., Chen, X., Lu, Y., &amp; Wang, D. (2019). Effects of heat stress on body temperature, milk production, and reproduction in dairy cows: a novel idea for monitoring and evaluation of heat stress — A review. </w:t>
      </w:r>
      <w:r w:rsidRPr="00244A3B">
        <w:rPr>
          <w:i/>
          <w:iCs/>
          <w:color w:val="auto"/>
        </w:rPr>
        <w:t>Asian-Australasian Journal of Animal Sciences</w:t>
      </w:r>
      <w:r w:rsidRPr="00244A3B">
        <w:rPr>
          <w:color w:val="auto"/>
        </w:rPr>
        <w:t xml:space="preserve">, </w:t>
      </w:r>
      <w:r w:rsidRPr="00244A3B">
        <w:rPr>
          <w:i/>
          <w:iCs/>
          <w:color w:val="auto"/>
        </w:rPr>
        <w:t>32</w:t>
      </w:r>
      <w:r w:rsidRPr="00244A3B">
        <w:rPr>
          <w:color w:val="auto"/>
        </w:rPr>
        <w:t xml:space="preserve">(9), 1332–1339. https://doi.org/10.5713/ajas.18.0743 </w:t>
      </w:r>
    </w:p>
    <w:p w14:paraId="13438B15"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Mason, T. H. E., </w:t>
      </w:r>
      <w:proofErr w:type="spellStart"/>
      <w:r w:rsidRPr="00244A3B">
        <w:rPr>
          <w:color w:val="auto"/>
        </w:rPr>
        <w:t>Apollonio</w:t>
      </w:r>
      <w:proofErr w:type="spellEnd"/>
      <w:r w:rsidRPr="00244A3B">
        <w:rPr>
          <w:color w:val="auto"/>
        </w:rPr>
        <w:t xml:space="preserve">, M., </w:t>
      </w:r>
      <w:proofErr w:type="spellStart"/>
      <w:r w:rsidRPr="00244A3B">
        <w:rPr>
          <w:color w:val="auto"/>
        </w:rPr>
        <w:t>Chirichella</w:t>
      </w:r>
      <w:proofErr w:type="spellEnd"/>
      <w:r w:rsidRPr="00244A3B">
        <w:rPr>
          <w:color w:val="auto"/>
        </w:rPr>
        <w:t xml:space="preserve">, R., Willis, S. G., &amp; Stephens, P. A. (2014). Environmental change and long-term body mass declines in an alpine mammal. </w:t>
      </w:r>
      <w:r w:rsidRPr="00244A3B">
        <w:rPr>
          <w:i/>
          <w:iCs/>
          <w:color w:val="auto"/>
        </w:rPr>
        <w:t>Frontiers in Zoology</w:t>
      </w:r>
      <w:r w:rsidRPr="00244A3B">
        <w:rPr>
          <w:color w:val="auto"/>
        </w:rPr>
        <w:t xml:space="preserve">, </w:t>
      </w:r>
      <w:r w:rsidRPr="00244A3B">
        <w:rPr>
          <w:i/>
          <w:iCs/>
          <w:color w:val="auto"/>
        </w:rPr>
        <w:t>11</w:t>
      </w:r>
      <w:r w:rsidRPr="00244A3B">
        <w:rPr>
          <w:color w:val="auto"/>
        </w:rPr>
        <w:t xml:space="preserve">(1). https://doi.org/10.1186/s12983-014-0069-6 </w:t>
      </w:r>
    </w:p>
    <w:p w14:paraId="213B71F5"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Mason, T. H. E., Stephens, P. A., </w:t>
      </w:r>
      <w:proofErr w:type="spellStart"/>
      <w:r w:rsidRPr="00244A3B">
        <w:rPr>
          <w:color w:val="auto"/>
        </w:rPr>
        <w:t>Apollonio</w:t>
      </w:r>
      <w:proofErr w:type="spellEnd"/>
      <w:r w:rsidRPr="00244A3B">
        <w:rPr>
          <w:color w:val="auto"/>
        </w:rPr>
        <w:t xml:space="preserve">, M., &amp; Willis, S. G. (2014). Predicting potential responses to future climate in an alpine ungulate: interspecific interactions exceed climate effects. </w:t>
      </w:r>
      <w:r w:rsidRPr="00244A3B">
        <w:rPr>
          <w:i/>
          <w:iCs/>
          <w:color w:val="auto"/>
        </w:rPr>
        <w:t>Global Change Biology</w:t>
      </w:r>
      <w:r w:rsidRPr="00244A3B">
        <w:rPr>
          <w:color w:val="auto"/>
        </w:rPr>
        <w:t xml:space="preserve">, </w:t>
      </w:r>
      <w:r w:rsidRPr="00244A3B">
        <w:rPr>
          <w:i/>
          <w:iCs/>
          <w:color w:val="auto"/>
        </w:rPr>
        <w:t>20 12</w:t>
      </w:r>
      <w:r w:rsidRPr="00244A3B">
        <w:rPr>
          <w:color w:val="auto"/>
        </w:rPr>
        <w:t xml:space="preserve">, 3872–3882. </w:t>
      </w:r>
    </w:p>
    <w:p w14:paraId="008F88DE"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Monteith, K. L., Stephenson, T. R., Bleich, V. C., Conner, M. M., Pierce, B. M., &amp; Bowyer, R. T. (2013). Risk-sensitive allocation in seasonal dynamics of fat and protein reserves in a long-lived mammal. </w:t>
      </w:r>
      <w:r w:rsidRPr="00244A3B">
        <w:rPr>
          <w:i/>
          <w:iCs/>
          <w:color w:val="auto"/>
        </w:rPr>
        <w:t>Journal of Animal Ecology</w:t>
      </w:r>
      <w:r w:rsidRPr="00244A3B">
        <w:rPr>
          <w:color w:val="auto"/>
        </w:rPr>
        <w:t xml:space="preserve">, </w:t>
      </w:r>
      <w:r w:rsidRPr="00244A3B">
        <w:rPr>
          <w:i/>
          <w:iCs/>
          <w:color w:val="auto"/>
        </w:rPr>
        <w:t>82</w:t>
      </w:r>
      <w:r w:rsidRPr="00244A3B">
        <w:rPr>
          <w:color w:val="auto"/>
        </w:rPr>
        <w:t xml:space="preserve">(2), 377–388. https://doi.org/10.1111/1365-2656.12016 28 </w:t>
      </w:r>
    </w:p>
    <w:p w14:paraId="1D825D5B" w14:textId="77777777" w:rsidR="00294694" w:rsidRPr="00244A3B" w:rsidRDefault="00294694" w:rsidP="00BD5F31">
      <w:pPr>
        <w:pStyle w:val="Default"/>
        <w:spacing w:before="120" w:after="120" w:line="360" w:lineRule="auto"/>
        <w:ind w:firstLine="426"/>
        <w:rPr>
          <w:color w:val="auto"/>
        </w:rPr>
      </w:pPr>
    </w:p>
    <w:p w14:paraId="2D442216" w14:textId="77777777" w:rsidR="00294694" w:rsidRPr="00244A3B" w:rsidRDefault="00294694" w:rsidP="00BD5F31">
      <w:pPr>
        <w:pStyle w:val="Default"/>
        <w:pageBreakBefore/>
        <w:spacing w:before="120" w:after="120" w:line="360" w:lineRule="auto"/>
        <w:ind w:firstLine="426"/>
        <w:rPr>
          <w:color w:val="auto"/>
        </w:rPr>
      </w:pPr>
      <w:proofErr w:type="spellStart"/>
      <w:r w:rsidRPr="00244A3B">
        <w:rPr>
          <w:color w:val="auto"/>
        </w:rPr>
        <w:lastRenderedPageBreak/>
        <w:t>Nesti</w:t>
      </w:r>
      <w:proofErr w:type="spellEnd"/>
      <w:r w:rsidRPr="00244A3B">
        <w:rPr>
          <w:color w:val="auto"/>
        </w:rPr>
        <w:t xml:space="preserve">, I., </w:t>
      </w:r>
      <w:proofErr w:type="spellStart"/>
      <w:r w:rsidRPr="00244A3B">
        <w:rPr>
          <w:color w:val="auto"/>
        </w:rPr>
        <w:t>Posillico</w:t>
      </w:r>
      <w:proofErr w:type="spellEnd"/>
      <w:r w:rsidRPr="00244A3B">
        <w:rPr>
          <w:color w:val="auto"/>
        </w:rPr>
        <w:t xml:space="preserve">, M., &amp; Lovari, S. (2010). Ranging behaviour and habitat selection of Alpine chamois. </w:t>
      </w:r>
      <w:r w:rsidRPr="00244A3B">
        <w:rPr>
          <w:i/>
          <w:iCs/>
          <w:color w:val="auto"/>
        </w:rPr>
        <w:t>Ethology Ecology &amp; Evolution</w:t>
      </w:r>
      <w:r w:rsidRPr="00244A3B">
        <w:rPr>
          <w:color w:val="auto"/>
        </w:rPr>
        <w:t xml:space="preserve">, </w:t>
      </w:r>
      <w:r w:rsidRPr="00244A3B">
        <w:rPr>
          <w:i/>
          <w:iCs/>
          <w:color w:val="auto"/>
        </w:rPr>
        <w:t>22</w:t>
      </w:r>
      <w:r w:rsidRPr="00244A3B">
        <w:rPr>
          <w:color w:val="auto"/>
        </w:rPr>
        <w:t xml:space="preserve">(3), 215–231. https://doi.org/10.1080/03949370.2010.502316 </w:t>
      </w:r>
    </w:p>
    <w:p w14:paraId="29DC638C"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Nord, A., &amp; Giroud, S. (2020). Lifelong Effects of Thermal Challenges During Development in Birds and Mammals. </w:t>
      </w:r>
      <w:r w:rsidRPr="00244A3B">
        <w:rPr>
          <w:i/>
          <w:iCs/>
          <w:color w:val="auto"/>
        </w:rPr>
        <w:t>Frontiers in Physiology</w:t>
      </w:r>
      <w:r w:rsidRPr="00244A3B">
        <w:rPr>
          <w:color w:val="auto"/>
        </w:rPr>
        <w:t xml:space="preserve">, </w:t>
      </w:r>
      <w:r w:rsidRPr="00244A3B">
        <w:rPr>
          <w:i/>
          <w:iCs/>
          <w:color w:val="auto"/>
        </w:rPr>
        <w:t>11</w:t>
      </w:r>
      <w:r w:rsidRPr="00244A3B">
        <w:rPr>
          <w:color w:val="auto"/>
        </w:rPr>
        <w:t xml:space="preserve">. https://doi.org/10.3389/fphys.2020.00419 </w:t>
      </w:r>
    </w:p>
    <w:p w14:paraId="06E3C0E0"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Post, E., &amp; </w:t>
      </w:r>
      <w:proofErr w:type="spellStart"/>
      <w:r w:rsidRPr="00244A3B">
        <w:rPr>
          <w:color w:val="auto"/>
        </w:rPr>
        <w:t>Forchhammer</w:t>
      </w:r>
      <w:proofErr w:type="spellEnd"/>
      <w:r w:rsidRPr="00244A3B">
        <w:rPr>
          <w:color w:val="auto"/>
        </w:rPr>
        <w:t xml:space="preserve">, M. C. (2008). Climate change reduces reproductive success of an Arctic herbivore through trophic mismatch. </w:t>
      </w:r>
      <w:r w:rsidRPr="00244A3B">
        <w:rPr>
          <w:i/>
          <w:iCs/>
          <w:color w:val="auto"/>
        </w:rPr>
        <w:t>Philosophical Transactions of the Royal Society B: Biological Sciences</w:t>
      </w:r>
      <w:r w:rsidRPr="00244A3B">
        <w:rPr>
          <w:color w:val="auto"/>
        </w:rPr>
        <w:t xml:space="preserve">, </w:t>
      </w:r>
      <w:r w:rsidRPr="00244A3B">
        <w:rPr>
          <w:i/>
          <w:iCs/>
          <w:color w:val="auto"/>
        </w:rPr>
        <w:t>363</w:t>
      </w:r>
      <w:r w:rsidRPr="00244A3B">
        <w:rPr>
          <w:color w:val="auto"/>
        </w:rPr>
        <w:t xml:space="preserve">(1501), 2369–2375. https://doi.org/10.1098/rstb.2007.2207 </w:t>
      </w:r>
    </w:p>
    <w:p w14:paraId="6A6B0662"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Rhoads, M. L., Rhoads, R. P., </w:t>
      </w:r>
      <w:proofErr w:type="spellStart"/>
      <w:r w:rsidRPr="00244A3B">
        <w:rPr>
          <w:color w:val="auto"/>
        </w:rPr>
        <w:t>VanBaale</w:t>
      </w:r>
      <w:proofErr w:type="spellEnd"/>
      <w:r w:rsidRPr="00244A3B">
        <w:rPr>
          <w:color w:val="auto"/>
        </w:rPr>
        <w:t xml:space="preserve">, M. J., Collier, R. J., Sanders, S. R., Weber, W. J., Crooker, B. A., &amp; </w:t>
      </w:r>
      <w:proofErr w:type="spellStart"/>
      <w:r w:rsidRPr="00244A3B">
        <w:rPr>
          <w:color w:val="auto"/>
        </w:rPr>
        <w:t>Baumgard</w:t>
      </w:r>
      <w:proofErr w:type="spellEnd"/>
      <w:r w:rsidRPr="00244A3B">
        <w:rPr>
          <w:color w:val="auto"/>
        </w:rPr>
        <w:t xml:space="preserve">, L. H. (2009). Effects of heat stress and plane of nutrition on lactating Holstein cows: I. Production, metabolism, and aspects of circulating somatotropin. </w:t>
      </w:r>
      <w:r w:rsidRPr="00244A3B">
        <w:rPr>
          <w:i/>
          <w:iCs/>
          <w:color w:val="auto"/>
        </w:rPr>
        <w:t>Journal of Dairy Science</w:t>
      </w:r>
      <w:r w:rsidRPr="00244A3B">
        <w:rPr>
          <w:color w:val="auto"/>
        </w:rPr>
        <w:t xml:space="preserve">, </w:t>
      </w:r>
      <w:r w:rsidRPr="00244A3B">
        <w:rPr>
          <w:i/>
          <w:iCs/>
          <w:color w:val="auto"/>
        </w:rPr>
        <w:t>92</w:t>
      </w:r>
      <w:r w:rsidRPr="00244A3B">
        <w:rPr>
          <w:color w:val="auto"/>
        </w:rPr>
        <w:t xml:space="preserve">(5), 1986–1997. https://doi.org/10.3168/jds.2008-1641 </w:t>
      </w:r>
    </w:p>
    <w:p w14:paraId="26E0DE38"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Robbins, C. T., &amp; Robbins, B. L. (1979). </w:t>
      </w:r>
      <w:proofErr w:type="spellStart"/>
      <w:r w:rsidRPr="00244A3B">
        <w:rPr>
          <w:i/>
          <w:iCs/>
          <w:color w:val="auto"/>
        </w:rPr>
        <w:t>Fetal</w:t>
      </w:r>
      <w:proofErr w:type="spellEnd"/>
      <w:r w:rsidRPr="00244A3B">
        <w:rPr>
          <w:i/>
          <w:iCs/>
          <w:color w:val="auto"/>
        </w:rPr>
        <w:t xml:space="preserve"> and Neonatal Growth Patterns and Maternal Reproductive Effort In Ungulates and </w:t>
      </w:r>
      <w:proofErr w:type="spellStart"/>
      <w:r w:rsidRPr="00244A3B">
        <w:rPr>
          <w:i/>
          <w:iCs/>
          <w:color w:val="auto"/>
        </w:rPr>
        <w:t>Subungulates</w:t>
      </w:r>
      <w:proofErr w:type="spellEnd"/>
      <w:r w:rsidRPr="00244A3B">
        <w:rPr>
          <w:i/>
          <w:iCs/>
          <w:color w:val="auto"/>
        </w:rPr>
        <w:t xml:space="preserve"> </w:t>
      </w:r>
      <w:r w:rsidRPr="00244A3B">
        <w:rPr>
          <w:color w:val="auto"/>
        </w:rPr>
        <w:t xml:space="preserve">(Vol. 114, Issue 1). </w:t>
      </w:r>
    </w:p>
    <w:p w14:paraId="1BB9C8D6"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Rughetti</w:t>
      </w:r>
      <w:proofErr w:type="spellEnd"/>
      <w:r w:rsidRPr="00244A3B">
        <w:rPr>
          <w:color w:val="auto"/>
        </w:rPr>
        <w:t>, M., &amp; Festa-</w:t>
      </w:r>
      <w:proofErr w:type="spellStart"/>
      <w:r w:rsidRPr="00244A3B">
        <w:rPr>
          <w:color w:val="auto"/>
        </w:rPr>
        <w:t>Bianchet</w:t>
      </w:r>
      <w:proofErr w:type="spellEnd"/>
      <w:r w:rsidRPr="00244A3B">
        <w:rPr>
          <w:color w:val="auto"/>
        </w:rPr>
        <w:t xml:space="preserve">, M. (2012). Effects of spring-summer temperature on body mass of chamois. </w:t>
      </w:r>
      <w:r w:rsidRPr="00244A3B">
        <w:rPr>
          <w:i/>
          <w:iCs/>
          <w:color w:val="auto"/>
        </w:rPr>
        <w:t>Journal of Mammalogy</w:t>
      </w:r>
      <w:r w:rsidRPr="00244A3B">
        <w:rPr>
          <w:color w:val="auto"/>
        </w:rPr>
        <w:t xml:space="preserve">, </w:t>
      </w:r>
      <w:r w:rsidRPr="00244A3B">
        <w:rPr>
          <w:i/>
          <w:iCs/>
          <w:color w:val="auto"/>
        </w:rPr>
        <w:t>93</w:t>
      </w:r>
      <w:r w:rsidRPr="00244A3B">
        <w:rPr>
          <w:color w:val="auto"/>
        </w:rPr>
        <w:t xml:space="preserve">(5), 1301–1307. https://doi.org/10.1644/11-MAMM-A-402.1 </w:t>
      </w:r>
    </w:p>
    <w:p w14:paraId="415A7FF3"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Salewski</w:t>
      </w:r>
      <w:proofErr w:type="spellEnd"/>
      <w:r w:rsidRPr="00244A3B">
        <w:rPr>
          <w:color w:val="auto"/>
        </w:rPr>
        <w:t xml:space="preserve">, V., </w:t>
      </w:r>
      <w:proofErr w:type="spellStart"/>
      <w:r w:rsidRPr="00244A3B">
        <w:rPr>
          <w:color w:val="auto"/>
        </w:rPr>
        <w:t>Hochachka</w:t>
      </w:r>
      <w:proofErr w:type="spellEnd"/>
      <w:r w:rsidRPr="00244A3B">
        <w:rPr>
          <w:color w:val="auto"/>
        </w:rPr>
        <w:t xml:space="preserve">, W. M., &amp; Fiedler, W. (2010). Global warming and Bergmann’s rule: do central European passerines adjust their body size to rising temperatures? </w:t>
      </w:r>
      <w:proofErr w:type="spellStart"/>
      <w:r w:rsidRPr="00244A3B">
        <w:rPr>
          <w:i/>
          <w:iCs/>
          <w:color w:val="auto"/>
        </w:rPr>
        <w:t>Oecologia</w:t>
      </w:r>
      <w:proofErr w:type="spellEnd"/>
      <w:r w:rsidRPr="00244A3B">
        <w:rPr>
          <w:color w:val="auto"/>
        </w:rPr>
        <w:t xml:space="preserve">, </w:t>
      </w:r>
      <w:r w:rsidRPr="00244A3B">
        <w:rPr>
          <w:i/>
          <w:iCs/>
          <w:color w:val="auto"/>
        </w:rPr>
        <w:t>162</w:t>
      </w:r>
      <w:r w:rsidRPr="00244A3B">
        <w:rPr>
          <w:color w:val="auto"/>
        </w:rPr>
        <w:t xml:space="preserve">(1), 247–260. https://doi.org/10.1007/s00442-009-1446-2 </w:t>
      </w:r>
    </w:p>
    <w:p w14:paraId="47EB6EAF"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Scornavacca</w:t>
      </w:r>
      <w:proofErr w:type="spellEnd"/>
      <w:r w:rsidRPr="00244A3B">
        <w:rPr>
          <w:color w:val="auto"/>
        </w:rPr>
        <w:t xml:space="preserve">, D., </w:t>
      </w:r>
      <w:proofErr w:type="spellStart"/>
      <w:r w:rsidRPr="00244A3B">
        <w:rPr>
          <w:color w:val="auto"/>
        </w:rPr>
        <w:t>Cotza</w:t>
      </w:r>
      <w:proofErr w:type="spellEnd"/>
      <w:r w:rsidRPr="00244A3B">
        <w:rPr>
          <w:color w:val="auto"/>
        </w:rPr>
        <w:t xml:space="preserve">, A., Lovari, S., &amp; Ferretti, F. (2018). Suckling behaviour and </w:t>
      </w:r>
      <w:proofErr w:type="spellStart"/>
      <w:r w:rsidRPr="00244A3B">
        <w:rPr>
          <w:color w:val="auto"/>
        </w:rPr>
        <w:t>allonursing</w:t>
      </w:r>
      <w:proofErr w:type="spellEnd"/>
      <w:r w:rsidRPr="00244A3B">
        <w:rPr>
          <w:color w:val="auto"/>
        </w:rPr>
        <w:t xml:space="preserve"> in the Apennine chamois. </w:t>
      </w:r>
      <w:r w:rsidRPr="00244A3B">
        <w:rPr>
          <w:i/>
          <w:iCs/>
          <w:color w:val="auto"/>
        </w:rPr>
        <w:t>Ethology Ecology &amp; Evolution</w:t>
      </w:r>
      <w:r w:rsidRPr="00244A3B">
        <w:rPr>
          <w:color w:val="auto"/>
        </w:rPr>
        <w:t xml:space="preserve">, </w:t>
      </w:r>
      <w:r w:rsidRPr="00244A3B">
        <w:rPr>
          <w:i/>
          <w:iCs/>
          <w:color w:val="auto"/>
        </w:rPr>
        <w:t>30</w:t>
      </w:r>
      <w:r w:rsidRPr="00244A3B">
        <w:rPr>
          <w:color w:val="auto"/>
        </w:rPr>
        <w:t xml:space="preserve">(5), 385–398. https://doi.org/10.1080/03949370.2017.1423115 29 </w:t>
      </w:r>
    </w:p>
    <w:p w14:paraId="2E020E83" w14:textId="77777777" w:rsidR="00294694" w:rsidRPr="00244A3B" w:rsidRDefault="00294694" w:rsidP="00BD5F31">
      <w:pPr>
        <w:pStyle w:val="Default"/>
        <w:spacing w:before="120" w:after="120" w:line="360" w:lineRule="auto"/>
        <w:ind w:firstLine="426"/>
        <w:rPr>
          <w:color w:val="auto"/>
        </w:rPr>
      </w:pPr>
    </w:p>
    <w:p w14:paraId="1FF37063" w14:textId="77777777" w:rsidR="00294694" w:rsidRPr="00244A3B" w:rsidRDefault="00294694" w:rsidP="00BD5F31">
      <w:pPr>
        <w:pStyle w:val="Default"/>
        <w:pageBreakBefore/>
        <w:spacing w:before="120" w:after="120" w:line="360" w:lineRule="auto"/>
        <w:ind w:firstLine="426"/>
        <w:rPr>
          <w:color w:val="auto"/>
        </w:rPr>
      </w:pPr>
      <w:r w:rsidRPr="00244A3B">
        <w:rPr>
          <w:color w:val="auto"/>
        </w:rPr>
        <w:lastRenderedPageBreak/>
        <w:t xml:space="preserve">Sheridan, J. A., &amp; Bickford, D. (2011). Shrinking body size as an ecological response to climate change. In </w:t>
      </w:r>
      <w:r w:rsidRPr="00244A3B">
        <w:rPr>
          <w:i/>
          <w:iCs/>
          <w:color w:val="auto"/>
        </w:rPr>
        <w:t xml:space="preserve">Nature Climate Change </w:t>
      </w:r>
      <w:r w:rsidRPr="00244A3B">
        <w:rPr>
          <w:color w:val="auto"/>
        </w:rPr>
        <w:t xml:space="preserve">(Vol. 1, Issue 8, pp. 401–406). https://doi.org/10.1038/nclimate1259 </w:t>
      </w:r>
    </w:p>
    <w:p w14:paraId="592B53AA"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Turco, M., Palazzi, E., von Hardenberg, J., &amp; </w:t>
      </w:r>
      <w:proofErr w:type="spellStart"/>
      <w:r w:rsidRPr="00244A3B">
        <w:rPr>
          <w:color w:val="auto"/>
        </w:rPr>
        <w:t>Provenzale</w:t>
      </w:r>
      <w:proofErr w:type="spellEnd"/>
      <w:r w:rsidRPr="00244A3B">
        <w:rPr>
          <w:color w:val="auto"/>
        </w:rPr>
        <w:t xml:space="preserve">, A. (2015). Observed climate change hotspots. </w:t>
      </w:r>
      <w:r w:rsidRPr="00244A3B">
        <w:rPr>
          <w:i/>
          <w:iCs/>
          <w:color w:val="auto"/>
        </w:rPr>
        <w:t>Geophysical Research Letters</w:t>
      </w:r>
      <w:r w:rsidRPr="00244A3B">
        <w:rPr>
          <w:color w:val="auto"/>
        </w:rPr>
        <w:t xml:space="preserve">, </w:t>
      </w:r>
      <w:r w:rsidRPr="00244A3B">
        <w:rPr>
          <w:i/>
          <w:iCs/>
          <w:color w:val="auto"/>
        </w:rPr>
        <w:t>42</w:t>
      </w:r>
      <w:r w:rsidRPr="00244A3B">
        <w:rPr>
          <w:color w:val="auto"/>
        </w:rPr>
        <w:t xml:space="preserve">(9), 3521–3528. https://doi.org/10.1002/2015GL063891 </w:t>
      </w:r>
    </w:p>
    <w:p w14:paraId="6E358875"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Upadhyay, R. C., Singh, S. v., Kumar, A., Gupta, S. K., &amp; Ashutosh, A. (2007). Impact of Climate change on Milk production of </w:t>
      </w:r>
      <w:proofErr w:type="spellStart"/>
      <w:r w:rsidRPr="00244A3B">
        <w:rPr>
          <w:color w:val="auto"/>
        </w:rPr>
        <w:t>Murrah</w:t>
      </w:r>
      <w:proofErr w:type="spellEnd"/>
      <w:r w:rsidRPr="00244A3B">
        <w:rPr>
          <w:color w:val="auto"/>
        </w:rPr>
        <w:t xml:space="preserve"> buffaloes. </w:t>
      </w:r>
      <w:r w:rsidRPr="00244A3B">
        <w:rPr>
          <w:i/>
          <w:iCs/>
          <w:color w:val="auto"/>
        </w:rPr>
        <w:t>Italian Journal of Animal Science</w:t>
      </w:r>
      <w:r w:rsidRPr="00244A3B">
        <w:rPr>
          <w:color w:val="auto"/>
        </w:rPr>
        <w:t xml:space="preserve">, </w:t>
      </w:r>
      <w:r w:rsidRPr="00244A3B">
        <w:rPr>
          <w:i/>
          <w:iCs/>
          <w:color w:val="auto"/>
        </w:rPr>
        <w:t>6</w:t>
      </w:r>
      <w:r w:rsidRPr="00244A3B">
        <w:rPr>
          <w:color w:val="auto"/>
        </w:rPr>
        <w:t xml:space="preserve">(SUPPL. 2), 1329–1332. https://doi.org/10.4081/ijas.2007.s2.1329 </w:t>
      </w:r>
    </w:p>
    <w:p w14:paraId="16C0D955"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van de Pol, M., Bailey, L. D., McLean, N., </w:t>
      </w:r>
      <w:proofErr w:type="spellStart"/>
      <w:r w:rsidRPr="00244A3B">
        <w:rPr>
          <w:color w:val="auto"/>
        </w:rPr>
        <w:t>Rijsdijk</w:t>
      </w:r>
      <w:proofErr w:type="spellEnd"/>
      <w:r w:rsidRPr="00244A3B">
        <w:rPr>
          <w:color w:val="auto"/>
        </w:rPr>
        <w:t xml:space="preserve">, L., Lawson, C. R., &amp; Brouwer, L. (2016). Identifying the best climatic predictors in ecology and evolution. </w:t>
      </w:r>
      <w:r w:rsidRPr="00244A3B">
        <w:rPr>
          <w:i/>
          <w:iCs/>
          <w:color w:val="auto"/>
        </w:rPr>
        <w:t>Methods in Ecology and Evolution</w:t>
      </w:r>
      <w:r w:rsidRPr="00244A3B">
        <w:rPr>
          <w:color w:val="auto"/>
        </w:rPr>
        <w:t xml:space="preserve">, </w:t>
      </w:r>
      <w:r w:rsidRPr="00244A3B">
        <w:rPr>
          <w:i/>
          <w:iCs/>
          <w:color w:val="auto"/>
        </w:rPr>
        <w:t>7</w:t>
      </w:r>
      <w:r w:rsidRPr="00244A3B">
        <w:rPr>
          <w:color w:val="auto"/>
        </w:rPr>
        <w:t xml:space="preserve">(10), 1246–1257. https://doi.org/10.1111/2041-210X.12590 </w:t>
      </w:r>
    </w:p>
    <w:p w14:paraId="7F5E49D9"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Veiberg</w:t>
      </w:r>
      <w:proofErr w:type="spellEnd"/>
      <w:r w:rsidRPr="00244A3B">
        <w:rPr>
          <w:color w:val="auto"/>
        </w:rPr>
        <w:t xml:space="preserve">, V., </w:t>
      </w:r>
      <w:proofErr w:type="spellStart"/>
      <w:r w:rsidRPr="00244A3B">
        <w:rPr>
          <w:color w:val="auto"/>
        </w:rPr>
        <w:t>Loe</w:t>
      </w:r>
      <w:proofErr w:type="spellEnd"/>
      <w:r w:rsidRPr="00244A3B">
        <w:rPr>
          <w:color w:val="auto"/>
        </w:rPr>
        <w:t xml:space="preserve">, L. E., </w:t>
      </w:r>
      <w:proofErr w:type="spellStart"/>
      <w:r w:rsidRPr="00244A3B">
        <w:rPr>
          <w:color w:val="auto"/>
        </w:rPr>
        <w:t>Albon</w:t>
      </w:r>
      <w:proofErr w:type="spellEnd"/>
      <w:r w:rsidRPr="00244A3B">
        <w:rPr>
          <w:color w:val="auto"/>
        </w:rPr>
        <w:t xml:space="preserve">, S. D., Irvine, R. J., </w:t>
      </w:r>
      <w:proofErr w:type="spellStart"/>
      <w:r w:rsidRPr="00244A3B">
        <w:rPr>
          <w:color w:val="auto"/>
        </w:rPr>
        <w:t>Tveraa</w:t>
      </w:r>
      <w:proofErr w:type="spellEnd"/>
      <w:r w:rsidRPr="00244A3B">
        <w:rPr>
          <w:color w:val="auto"/>
        </w:rPr>
        <w:t xml:space="preserve">, T., </w:t>
      </w:r>
      <w:proofErr w:type="spellStart"/>
      <w:r w:rsidRPr="00244A3B">
        <w:rPr>
          <w:color w:val="auto"/>
        </w:rPr>
        <w:t>Ropstad</w:t>
      </w:r>
      <w:proofErr w:type="spellEnd"/>
      <w:r w:rsidRPr="00244A3B">
        <w:rPr>
          <w:color w:val="auto"/>
        </w:rPr>
        <w:t xml:space="preserve">, E., &amp; </w:t>
      </w:r>
      <w:proofErr w:type="spellStart"/>
      <w:r w:rsidRPr="00244A3B">
        <w:rPr>
          <w:color w:val="auto"/>
        </w:rPr>
        <w:t>Stien</w:t>
      </w:r>
      <w:proofErr w:type="spellEnd"/>
      <w:r w:rsidRPr="00244A3B">
        <w:rPr>
          <w:color w:val="auto"/>
        </w:rPr>
        <w:t xml:space="preserve">, A. (2017). Maternal winter body mass and not spring phenology determine annual calf production in an Arctic herbivore. </w:t>
      </w:r>
      <w:r w:rsidRPr="00244A3B">
        <w:rPr>
          <w:i/>
          <w:iCs/>
          <w:color w:val="auto"/>
        </w:rPr>
        <w:t>Oikos</w:t>
      </w:r>
      <w:r w:rsidRPr="00244A3B">
        <w:rPr>
          <w:color w:val="auto"/>
        </w:rPr>
        <w:t xml:space="preserve">, </w:t>
      </w:r>
      <w:r w:rsidRPr="00244A3B">
        <w:rPr>
          <w:i/>
          <w:iCs/>
          <w:color w:val="auto"/>
        </w:rPr>
        <w:t>126</w:t>
      </w:r>
      <w:r w:rsidRPr="00244A3B">
        <w:rPr>
          <w:color w:val="auto"/>
        </w:rPr>
        <w:t xml:space="preserve">(7), 980–987. https://doi.org/10.1111/oik.03815 </w:t>
      </w:r>
    </w:p>
    <w:p w14:paraId="5F43FDF8"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Wharfe, M. D., </w:t>
      </w:r>
      <w:proofErr w:type="spellStart"/>
      <w:r w:rsidRPr="00244A3B">
        <w:rPr>
          <w:color w:val="auto"/>
        </w:rPr>
        <w:t>Wyrwoll</w:t>
      </w:r>
      <w:proofErr w:type="spellEnd"/>
      <w:r w:rsidRPr="00244A3B">
        <w:rPr>
          <w:color w:val="auto"/>
        </w:rPr>
        <w:t xml:space="preserve">, C. S., Waddell, B. J., &amp; Mark, P. J. (2016). Pregnancy Suppresses the Daily Rhythmicity of Core Body Temperature and Adipose Metabolic Gene Expression in the Mouse. </w:t>
      </w:r>
      <w:r w:rsidRPr="00244A3B">
        <w:rPr>
          <w:i/>
          <w:iCs/>
          <w:color w:val="auto"/>
        </w:rPr>
        <w:t>Endocrinology</w:t>
      </w:r>
      <w:r w:rsidRPr="00244A3B">
        <w:rPr>
          <w:color w:val="auto"/>
        </w:rPr>
        <w:t xml:space="preserve">, </w:t>
      </w:r>
      <w:r w:rsidRPr="00244A3B">
        <w:rPr>
          <w:i/>
          <w:iCs/>
          <w:color w:val="auto"/>
        </w:rPr>
        <w:t>157</w:t>
      </w:r>
      <w:r w:rsidRPr="00244A3B">
        <w:rPr>
          <w:color w:val="auto"/>
        </w:rPr>
        <w:t xml:space="preserve">(9), 3320–3331. https://doi.org/10.1210/en.2016-1177 </w:t>
      </w:r>
    </w:p>
    <w:p w14:paraId="4E7301EA" w14:textId="77777777" w:rsidR="00294694" w:rsidRPr="00244A3B" w:rsidRDefault="00294694" w:rsidP="00BD5F31">
      <w:pPr>
        <w:pStyle w:val="Default"/>
        <w:spacing w:before="120" w:after="120" w:line="360" w:lineRule="auto"/>
        <w:ind w:firstLine="426"/>
        <w:rPr>
          <w:color w:val="auto"/>
        </w:rPr>
      </w:pPr>
      <w:r w:rsidRPr="00244A3B">
        <w:rPr>
          <w:color w:val="auto"/>
        </w:rPr>
        <w:t xml:space="preserve">World Weather &amp; Climate Information. (n.d.). Climate and average monthly weather in Canton of Ticino, Switzerland. World Weather &amp; Climate Information. Retrieved December 11, 2021, from https://weather-and-climate.com/average-monthly-Rainfall-Temperature-Sunshine-region-canton-of-ticino-ch,Switzerland </w:t>
      </w:r>
    </w:p>
    <w:p w14:paraId="2D1D3A49" w14:textId="77777777" w:rsidR="00294694" w:rsidRPr="00244A3B" w:rsidRDefault="00294694" w:rsidP="00BD5F31">
      <w:pPr>
        <w:pStyle w:val="Default"/>
        <w:spacing w:before="120" w:after="120" w:line="360" w:lineRule="auto"/>
        <w:ind w:firstLine="426"/>
        <w:rPr>
          <w:color w:val="auto"/>
        </w:rPr>
      </w:pPr>
      <w:proofErr w:type="spellStart"/>
      <w:r w:rsidRPr="00244A3B">
        <w:rPr>
          <w:color w:val="auto"/>
        </w:rPr>
        <w:t>Zampronio</w:t>
      </w:r>
      <w:proofErr w:type="spellEnd"/>
      <w:r w:rsidRPr="00244A3B">
        <w:rPr>
          <w:color w:val="auto"/>
        </w:rPr>
        <w:t xml:space="preserve">, A. R., Soares, D. M., &amp; Souza, G. E. P. (2015). Central mediators involved in the febrile response: effects of antipyretic drugs. </w:t>
      </w:r>
      <w:r w:rsidRPr="00244A3B">
        <w:rPr>
          <w:i/>
          <w:iCs/>
          <w:color w:val="auto"/>
        </w:rPr>
        <w:t>Temperature</w:t>
      </w:r>
      <w:r w:rsidRPr="00244A3B">
        <w:rPr>
          <w:color w:val="auto"/>
        </w:rPr>
        <w:t xml:space="preserve">, </w:t>
      </w:r>
      <w:r w:rsidRPr="00244A3B">
        <w:rPr>
          <w:i/>
          <w:iCs/>
          <w:color w:val="auto"/>
        </w:rPr>
        <w:t>2</w:t>
      </w:r>
      <w:r w:rsidRPr="00244A3B">
        <w:rPr>
          <w:color w:val="auto"/>
        </w:rPr>
        <w:t xml:space="preserve">(4), 506–521. https://doi.org/10.1080/23328940.2015.1102802 30 </w:t>
      </w:r>
    </w:p>
    <w:p w14:paraId="5551D8E9" w14:textId="77777777" w:rsidR="00294694" w:rsidRPr="00244A3B" w:rsidRDefault="00294694" w:rsidP="00BD5F31">
      <w:pPr>
        <w:pStyle w:val="Default"/>
        <w:spacing w:before="120" w:after="120" w:line="360" w:lineRule="auto"/>
        <w:ind w:firstLine="426"/>
        <w:rPr>
          <w:color w:val="auto"/>
        </w:rPr>
      </w:pPr>
    </w:p>
    <w:p w14:paraId="1D318EF7" w14:textId="3FFB4D0B" w:rsidR="007C55FB" w:rsidRPr="00244A3B" w:rsidRDefault="00294694" w:rsidP="00BD5F31">
      <w:pPr>
        <w:spacing w:before="120" w:after="120" w:line="360" w:lineRule="auto"/>
        <w:ind w:firstLine="426"/>
        <w:rPr>
          <w:lang w:val="fr-CA"/>
        </w:rPr>
      </w:pPr>
      <w:r w:rsidRPr="00244A3B">
        <w:t xml:space="preserve">Zhao, Z. J., Hambly, C., Shi, L. L., Bi, Z. Q., Cao, J., &amp; Speakman, J. R. (2020). Late lactation in small mammals is a critically sensitive window of vulnerability to elevated ambient temperature. </w:t>
      </w:r>
      <w:r w:rsidRPr="00244A3B">
        <w:rPr>
          <w:i/>
          <w:iCs/>
        </w:rPr>
        <w:t>Proceedings of the National Academy of Sciences of the United States of America</w:t>
      </w:r>
      <w:r w:rsidRPr="00244A3B">
        <w:t xml:space="preserve">, </w:t>
      </w:r>
      <w:r w:rsidRPr="00244A3B">
        <w:rPr>
          <w:i/>
          <w:iCs/>
        </w:rPr>
        <w:t>117</w:t>
      </w:r>
      <w:r w:rsidRPr="00244A3B">
        <w:t>(39), 24352–24358. https://doi.org/10.1073/pnas.2008974117</w:t>
      </w:r>
    </w:p>
    <w:sectPr w:rsidR="007C55FB" w:rsidRPr="00244A3B">
      <w:headerReference w:type="default" r:id="rId13"/>
      <w:footerReference w:type="default" r:id="rId14"/>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 w:author="Giulia Masoero" w:date="2022-05-30T14:48:00Z" w:initials="GM">
    <w:p w14:paraId="788F1246" w14:textId="255C3382" w:rsidR="00D41520" w:rsidRDefault="00D41520">
      <w:pPr>
        <w:pStyle w:val="CommentText"/>
      </w:pPr>
      <w:r>
        <w:rPr>
          <w:rStyle w:val="CommentReference"/>
        </w:rPr>
        <w:annotationRef/>
      </w:r>
      <w:r>
        <w:t>But is it adaptive?</w:t>
      </w:r>
    </w:p>
  </w:comment>
  <w:comment w:id="54" w:author="Giulia Masoero" w:date="2022-05-30T14:48:00Z" w:initials="GM">
    <w:p w14:paraId="1C26C5BE" w14:textId="11D7A17C" w:rsidR="00D41520" w:rsidRDefault="00D41520">
      <w:pPr>
        <w:pStyle w:val="CommentText"/>
      </w:pPr>
      <w:r>
        <w:rPr>
          <w:rStyle w:val="CommentReference"/>
        </w:rPr>
        <w:annotationRef/>
      </w:r>
      <w:r>
        <w:t>how</w:t>
      </w:r>
    </w:p>
  </w:comment>
  <w:comment w:id="85" w:author="Giulia Masoero" w:date="2022-05-30T14:51:00Z" w:initials="GM">
    <w:p w14:paraId="7A64BF0D" w14:textId="04DF8A24" w:rsidR="00787572" w:rsidRDefault="00787572">
      <w:pPr>
        <w:pStyle w:val="CommentText"/>
      </w:pPr>
      <w:r>
        <w:rPr>
          <w:rStyle w:val="CommentReference"/>
        </w:rPr>
        <w:annotationRef/>
      </w:r>
      <w:r>
        <w:t>vertebrated with a finite growth</w:t>
      </w:r>
    </w:p>
  </w:comment>
  <w:comment w:id="96" w:author="Giulia Masoero" w:date="2022-06-30T12:05:00Z" w:initials="GM">
    <w:p w14:paraId="459E962A" w14:textId="77777777" w:rsidR="00BD47C6" w:rsidRDefault="00BD47C6" w:rsidP="006D6832">
      <w:r>
        <w:rPr>
          <w:rStyle w:val="CommentReference"/>
        </w:rPr>
        <w:annotationRef/>
      </w:r>
      <w:r>
        <w:rPr>
          <w:rFonts w:eastAsia="Arial Unicode MS"/>
          <w:sz w:val="20"/>
          <w:szCs w:val="20"/>
          <w:bdr w:val="nil"/>
          <w:lang w:val="en-US" w:eastAsia="en-US"/>
        </w:rPr>
        <w:t>add other refs</w:t>
      </w:r>
    </w:p>
  </w:comment>
  <w:comment w:id="199" w:author="Giulia Masoero" w:date="2022-05-30T14:52:00Z" w:initials="GM">
    <w:p w14:paraId="0F23DDF4" w14:textId="77777777" w:rsidR="00BC462F" w:rsidRDefault="00BC462F" w:rsidP="00BC462F">
      <w:pPr>
        <w:pStyle w:val="CommentText"/>
      </w:pPr>
      <w:r>
        <w:rPr>
          <w:rStyle w:val="CommentReference"/>
        </w:rPr>
        <w:annotationRef/>
      </w:r>
      <w:r>
        <w:t>results with altitude.</w:t>
      </w:r>
    </w:p>
  </w:comment>
  <w:comment w:id="233" w:author="Giulia Masoero" w:date="2022-05-30T14:52:00Z" w:initials="GM">
    <w:p w14:paraId="7C0685BE" w14:textId="6FF39D06" w:rsidR="00787572" w:rsidRDefault="00787572">
      <w:pPr>
        <w:pStyle w:val="CommentText"/>
      </w:pPr>
      <w:r>
        <w:rPr>
          <w:rStyle w:val="CommentReference"/>
        </w:rPr>
        <w:annotationRef/>
      </w:r>
      <w:r>
        <w:t>results with altitude.</w:t>
      </w:r>
    </w:p>
  </w:comment>
  <w:comment w:id="280" w:author="Giulia Masoero" w:date="2022-06-30T15:15:00Z" w:initials="GM">
    <w:p w14:paraId="367E892E" w14:textId="77777777" w:rsidR="000E528F" w:rsidRDefault="000E528F" w:rsidP="0090158B">
      <w:r>
        <w:rPr>
          <w:rStyle w:val="CommentReference"/>
        </w:rPr>
        <w:annotationRef/>
      </w:r>
      <w:r>
        <w:rPr>
          <w:rFonts w:eastAsia="Arial Unicode MS"/>
          <w:sz w:val="20"/>
          <w:szCs w:val="20"/>
          <w:bdr w:val="nil"/>
          <w:lang w:val="en-US" w:eastAsia="en-US"/>
        </w:rPr>
        <w:t xml:space="preserve"> work on this.</w:t>
      </w:r>
    </w:p>
  </w:comment>
  <w:comment w:id="420" w:author="Giulia Masoero" w:date="2022-05-30T15:29:00Z" w:initials="GM">
    <w:p w14:paraId="709D96A2" w14:textId="2F61771D" w:rsidR="003B7E01" w:rsidRDefault="003B7E01">
      <w:pPr>
        <w:pStyle w:val="CommentText"/>
      </w:pPr>
      <w:r>
        <w:rPr>
          <w:rStyle w:val="CommentReference"/>
        </w:rPr>
        <w:annotationRef/>
      </w:r>
      <w:r>
        <w:t xml:space="preserve">Add testing for non linear changes with year. </w:t>
      </w:r>
    </w:p>
    <w:p w14:paraId="3D813E39" w14:textId="4F17B715" w:rsidR="003B7E01" w:rsidRDefault="003B7E01">
      <w:pPr>
        <w:pStyle w:val="CommentText"/>
      </w:pPr>
      <w:r>
        <w:t>Could be an old change that is now not changing or stuff like that</w:t>
      </w:r>
    </w:p>
  </w:comment>
  <w:comment w:id="437" w:author="Giulia Masoero" w:date="2022-05-30T15:11:00Z" w:initials="GM">
    <w:p w14:paraId="365A74CA" w14:textId="40410A67" w:rsidR="00A72E87" w:rsidRDefault="00A72E87">
      <w:pPr>
        <w:pStyle w:val="CommentText"/>
      </w:pPr>
      <w:r>
        <w:rPr>
          <w:rStyle w:val="CommentReference"/>
        </w:rPr>
        <w:annotationRef/>
      </w:r>
      <w:r>
        <w:t>Van de Pol says: careful about temporal correlation of temperatures.</w:t>
      </w:r>
      <w:r>
        <w:br/>
        <w:t>In case re-do the analysis correcting/taking into account for that</w:t>
      </w:r>
    </w:p>
  </w:comment>
  <w:comment w:id="473" w:author="Giulia Masoero" w:date="2022-05-30T15:14:00Z" w:initials="GM">
    <w:p w14:paraId="0A61150E" w14:textId="7CC52BE2" w:rsidR="0086687E" w:rsidRDefault="0086687E">
      <w:pPr>
        <w:pStyle w:val="CommentText"/>
      </w:pPr>
      <w:r>
        <w:rPr>
          <w:rStyle w:val="CommentReference"/>
        </w:rPr>
        <w:annotationRef/>
      </w:r>
      <w:r>
        <w:t>Uhm think about it</w:t>
      </w:r>
    </w:p>
  </w:comment>
  <w:comment w:id="489" w:author="Giulia Masoero" w:date="2022-05-30T15:24:00Z" w:initials="GM">
    <w:p w14:paraId="5A660BDC" w14:textId="73D672A1" w:rsidR="00723447" w:rsidRDefault="00723447">
      <w:pPr>
        <w:pStyle w:val="CommentText"/>
      </w:pPr>
      <w:r>
        <w:rPr>
          <w:rStyle w:val="CommentReference"/>
        </w:rPr>
        <w:annotationRef/>
      </w:r>
      <w:r>
        <w:t>Still don’t get why 115, yes ok first line but before it says that lactation lasts 3-6 month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8F1246" w15:done="0"/>
  <w15:commentEx w15:paraId="1C26C5BE" w15:done="0"/>
  <w15:commentEx w15:paraId="7A64BF0D" w15:done="0"/>
  <w15:commentEx w15:paraId="459E962A" w15:done="0"/>
  <w15:commentEx w15:paraId="0F23DDF4" w15:done="0"/>
  <w15:commentEx w15:paraId="7C0685BE" w15:done="0"/>
  <w15:commentEx w15:paraId="367E892E" w15:done="0"/>
  <w15:commentEx w15:paraId="3D813E39" w15:done="0"/>
  <w15:commentEx w15:paraId="365A74CA" w15:done="0"/>
  <w15:commentEx w15:paraId="0A61150E" w15:done="0"/>
  <w15:commentEx w15:paraId="5A660B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F57C0" w16cex:dateUtc="2022-05-30T12:48:00Z"/>
  <w16cex:commentExtensible w16cex:durableId="263F57B4" w16cex:dateUtc="2022-05-30T12:48:00Z"/>
  <w16cex:commentExtensible w16cex:durableId="263F5868" w16cex:dateUtc="2022-05-30T12:51:00Z"/>
  <w16cex:commentExtensible w16cex:durableId="26681005" w16cex:dateUtc="2022-06-30T10:05:00Z"/>
  <w16cex:commentExtensible w16cex:durableId="2669ADA1" w16cex:dateUtc="2022-05-30T12:52:00Z"/>
  <w16cex:commentExtensible w16cex:durableId="263F58B6" w16cex:dateUtc="2022-05-30T12:52:00Z"/>
  <w16cex:commentExtensible w16cex:durableId="26683C8B" w16cex:dateUtc="2022-06-30T13:15:00Z"/>
  <w16cex:commentExtensible w16cex:durableId="263F6157" w16cex:dateUtc="2022-05-30T13:29:00Z"/>
  <w16cex:commentExtensible w16cex:durableId="263F5D21" w16cex:dateUtc="2022-05-30T13:11:00Z"/>
  <w16cex:commentExtensible w16cex:durableId="263F5DE8" w16cex:dateUtc="2022-05-30T13:14:00Z"/>
  <w16cex:commentExtensible w16cex:durableId="263F603C" w16cex:dateUtc="2022-05-30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1246" w16cid:durableId="263F57C0"/>
  <w16cid:commentId w16cid:paraId="1C26C5BE" w16cid:durableId="263F57B4"/>
  <w16cid:commentId w16cid:paraId="7A64BF0D" w16cid:durableId="263F5868"/>
  <w16cid:commentId w16cid:paraId="459E962A" w16cid:durableId="26681005"/>
  <w16cid:commentId w16cid:paraId="0F23DDF4" w16cid:durableId="2669ADA1"/>
  <w16cid:commentId w16cid:paraId="7C0685BE" w16cid:durableId="263F58B6"/>
  <w16cid:commentId w16cid:paraId="367E892E" w16cid:durableId="26683C8B"/>
  <w16cid:commentId w16cid:paraId="3D813E39" w16cid:durableId="263F6157"/>
  <w16cid:commentId w16cid:paraId="365A74CA" w16cid:durableId="263F5D21"/>
  <w16cid:commentId w16cid:paraId="0A61150E" w16cid:durableId="263F5DE8"/>
  <w16cid:commentId w16cid:paraId="5A660BDC" w16cid:durableId="263F60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7581E" w14:textId="77777777" w:rsidR="007E5AF8" w:rsidRDefault="007E5AF8">
      <w:r>
        <w:separator/>
      </w:r>
    </w:p>
  </w:endnote>
  <w:endnote w:type="continuationSeparator" w:id="0">
    <w:p w14:paraId="45F70177" w14:textId="77777777" w:rsidR="007E5AF8" w:rsidRDefault="007E5A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altName w:val="Sylfaen"/>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erriweather">
    <w:panose1 w:val="00000500000000000000"/>
    <w:charset w:val="4D"/>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D987A" w14:textId="77777777" w:rsidR="007E5AF8" w:rsidRDefault="007E5AF8">
      <w:r>
        <w:separator/>
      </w:r>
    </w:p>
  </w:footnote>
  <w:footnote w:type="continuationSeparator" w:id="0">
    <w:p w14:paraId="4ADA04B4" w14:textId="77777777" w:rsidR="007E5AF8" w:rsidRDefault="007E5A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ADE0BBB"/>
    <w:multiLevelType w:val="hybridMultilevel"/>
    <w:tmpl w:val="52C22CFA"/>
    <w:numStyleLink w:val="ImportedStyle2"/>
  </w:abstractNum>
  <w:abstractNum w:abstractNumId="4" w15:restartNumberingAfterBreak="0">
    <w:nsid w:val="77FA7EBB"/>
    <w:multiLevelType w:val="hybridMultilevel"/>
    <w:tmpl w:val="370E6754"/>
    <w:numStyleLink w:val="ImportedStyle1"/>
  </w:abstractNum>
  <w:abstractNum w:abstractNumId="5"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num w:numId="1" w16cid:durableId="2028632716">
    <w:abstractNumId w:val="5"/>
  </w:num>
  <w:num w:numId="2" w16cid:durableId="813646919">
    <w:abstractNumId w:val="4"/>
  </w:num>
  <w:num w:numId="3" w16cid:durableId="940601716">
    <w:abstractNumId w:val="0"/>
  </w:num>
  <w:num w:numId="4" w16cid:durableId="1873767225">
    <w:abstractNumId w:val="3"/>
  </w:num>
  <w:num w:numId="5" w16cid:durableId="832065497">
    <w:abstractNumId w:val="2"/>
  </w:num>
  <w:num w:numId="6" w16cid:durableId="15151525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FD"/>
    <w:rsid w:val="000263A6"/>
    <w:rsid w:val="00026F81"/>
    <w:rsid w:val="000317A6"/>
    <w:rsid w:val="00036751"/>
    <w:rsid w:val="00044DF7"/>
    <w:rsid w:val="00045053"/>
    <w:rsid w:val="000457FD"/>
    <w:rsid w:val="00055B6E"/>
    <w:rsid w:val="00066EFD"/>
    <w:rsid w:val="000810C9"/>
    <w:rsid w:val="000825D4"/>
    <w:rsid w:val="00083251"/>
    <w:rsid w:val="00085B75"/>
    <w:rsid w:val="0009709E"/>
    <w:rsid w:val="000A7E4C"/>
    <w:rsid w:val="000B0D86"/>
    <w:rsid w:val="000B431B"/>
    <w:rsid w:val="000B6569"/>
    <w:rsid w:val="000C5FFD"/>
    <w:rsid w:val="000D3648"/>
    <w:rsid w:val="000E528F"/>
    <w:rsid w:val="001032B2"/>
    <w:rsid w:val="00106AE1"/>
    <w:rsid w:val="001163E1"/>
    <w:rsid w:val="0012184F"/>
    <w:rsid w:val="00135276"/>
    <w:rsid w:val="00147758"/>
    <w:rsid w:val="001512B6"/>
    <w:rsid w:val="00153590"/>
    <w:rsid w:val="001574C2"/>
    <w:rsid w:val="00162462"/>
    <w:rsid w:val="00162F19"/>
    <w:rsid w:val="0016414D"/>
    <w:rsid w:val="001865F6"/>
    <w:rsid w:val="001927DC"/>
    <w:rsid w:val="00195E8F"/>
    <w:rsid w:val="001B5E97"/>
    <w:rsid w:val="001C04EB"/>
    <w:rsid w:val="001D53A3"/>
    <w:rsid w:val="001E1F8D"/>
    <w:rsid w:val="001E7003"/>
    <w:rsid w:val="001F0A71"/>
    <w:rsid w:val="001F554B"/>
    <w:rsid w:val="001F7321"/>
    <w:rsid w:val="002016E9"/>
    <w:rsid w:val="00203C27"/>
    <w:rsid w:val="002136EA"/>
    <w:rsid w:val="002272EC"/>
    <w:rsid w:val="0022737D"/>
    <w:rsid w:val="00232945"/>
    <w:rsid w:val="00233987"/>
    <w:rsid w:val="0023500A"/>
    <w:rsid w:val="00236C35"/>
    <w:rsid w:val="00244108"/>
    <w:rsid w:val="00244A3B"/>
    <w:rsid w:val="002554FE"/>
    <w:rsid w:val="002555A7"/>
    <w:rsid w:val="0026285F"/>
    <w:rsid w:val="00276864"/>
    <w:rsid w:val="00294694"/>
    <w:rsid w:val="002966DD"/>
    <w:rsid w:val="002B690E"/>
    <w:rsid w:val="002C0A63"/>
    <w:rsid w:val="002C2818"/>
    <w:rsid w:val="002C5A87"/>
    <w:rsid w:val="002C72C9"/>
    <w:rsid w:val="002D5968"/>
    <w:rsid w:val="002E6A2D"/>
    <w:rsid w:val="002F4980"/>
    <w:rsid w:val="00302813"/>
    <w:rsid w:val="00304B86"/>
    <w:rsid w:val="003056BE"/>
    <w:rsid w:val="00311BA1"/>
    <w:rsid w:val="00325257"/>
    <w:rsid w:val="003345D4"/>
    <w:rsid w:val="00336263"/>
    <w:rsid w:val="00341C0A"/>
    <w:rsid w:val="003477E7"/>
    <w:rsid w:val="00347AD1"/>
    <w:rsid w:val="00371D27"/>
    <w:rsid w:val="00373D9D"/>
    <w:rsid w:val="00383EE5"/>
    <w:rsid w:val="00384F59"/>
    <w:rsid w:val="00386B18"/>
    <w:rsid w:val="00386C3E"/>
    <w:rsid w:val="00390137"/>
    <w:rsid w:val="00390924"/>
    <w:rsid w:val="003A399E"/>
    <w:rsid w:val="003B2179"/>
    <w:rsid w:val="003B7E01"/>
    <w:rsid w:val="003D1B62"/>
    <w:rsid w:val="003E49C7"/>
    <w:rsid w:val="003F4248"/>
    <w:rsid w:val="003F70B9"/>
    <w:rsid w:val="00406F6B"/>
    <w:rsid w:val="00412F5F"/>
    <w:rsid w:val="00424D2A"/>
    <w:rsid w:val="00426CBC"/>
    <w:rsid w:val="0043049B"/>
    <w:rsid w:val="00437E09"/>
    <w:rsid w:val="00440A96"/>
    <w:rsid w:val="004468A1"/>
    <w:rsid w:val="004468BE"/>
    <w:rsid w:val="0045194C"/>
    <w:rsid w:val="00453000"/>
    <w:rsid w:val="004749E3"/>
    <w:rsid w:val="004762CC"/>
    <w:rsid w:val="004829A5"/>
    <w:rsid w:val="00483F89"/>
    <w:rsid w:val="00491E6F"/>
    <w:rsid w:val="004920BA"/>
    <w:rsid w:val="0049340F"/>
    <w:rsid w:val="00494E62"/>
    <w:rsid w:val="004A4C2D"/>
    <w:rsid w:val="004B259C"/>
    <w:rsid w:val="004C237B"/>
    <w:rsid w:val="004C446E"/>
    <w:rsid w:val="004E016F"/>
    <w:rsid w:val="004F06FB"/>
    <w:rsid w:val="004F3118"/>
    <w:rsid w:val="004F53D7"/>
    <w:rsid w:val="0050480D"/>
    <w:rsid w:val="00514444"/>
    <w:rsid w:val="00521B14"/>
    <w:rsid w:val="0052200B"/>
    <w:rsid w:val="005326E5"/>
    <w:rsid w:val="00545637"/>
    <w:rsid w:val="00551E9F"/>
    <w:rsid w:val="005578E0"/>
    <w:rsid w:val="00560DB3"/>
    <w:rsid w:val="005637CB"/>
    <w:rsid w:val="0056704C"/>
    <w:rsid w:val="005745F0"/>
    <w:rsid w:val="00581B1B"/>
    <w:rsid w:val="0058295F"/>
    <w:rsid w:val="00583398"/>
    <w:rsid w:val="005870A0"/>
    <w:rsid w:val="005B29CE"/>
    <w:rsid w:val="005D1C07"/>
    <w:rsid w:val="005D2F0D"/>
    <w:rsid w:val="005D35DA"/>
    <w:rsid w:val="005D4FF5"/>
    <w:rsid w:val="005E2085"/>
    <w:rsid w:val="005F2F85"/>
    <w:rsid w:val="00604294"/>
    <w:rsid w:val="00604F5D"/>
    <w:rsid w:val="0060713F"/>
    <w:rsid w:val="0061786B"/>
    <w:rsid w:val="006213D8"/>
    <w:rsid w:val="0062197B"/>
    <w:rsid w:val="0062273D"/>
    <w:rsid w:val="00626983"/>
    <w:rsid w:val="0063138E"/>
    <w:rsid w:val="006337BB"/>
    <w:rsid w:val="00633CFA"/>
    <w:rsid w:val="0064113F"/>
    <w:rsid w:val="00655086"/>
    <w:rsid w:val="00655562"/>
    <w:rsid w:val="0066232B"/>
    <w:rsid w:val="00662AFC"/>
    <w:rsid w:val="00666579"/>
    <w:rsid w:val="006717FC"/>
    <w:rsid w:val="00674418"/>
    <w:rsid w:val="006759C7"/>
    <w:rsid w:val="00677959"/>
    <w:rsid w:val="00684D8F"/>
    <w:rsid w:val="006864EE"/>
    <w:rsid w:val="006907EB"/>
    <w:rsid w:val="0069160C"/>
    <w:rsid w:val="00696394"/>
    <w:rsid w:val="00696AE5"/>
    <w:rsid w:val="00696CA2"/>
    <w:rsid w:val="00697BD9"/>
    <w:rsid w:val="006B0A90"/>
    <w:rsid w:val="006B662F"/>
    <w:rsid w:val="006C5E46"/>
    <w:rsid w:val="006D2ACA"/>
    <w:rsid w:val="006D56AB"/>
    <w:rsid w:val="006D5E43"/>
    <w:rsid w:val="00701CC9"/>
    <w:rsid w:val="007110D3"/>
    <w:rsid w:val="00711F38"/>
    <w:rsid w:val="00723447"/>
    <w:rsid w:val="007255C7"/>
    <w:rsid w:val="0072705E"/>
    <w:rsid w:val="00730B1F"/>
    <w:rsid w:val="0073457D"/>
    <w:rsid w:val="00736FF9"/>
    <w:rsid w:val="007371A9"/>
    <w:rsid w:val="00742E64"/>
    <w:rsid w:val="0074524B"/>
    <w:rsid w:val="007630BD"/>
    <w:rsid w:val="00770032"/>
    <w:rsid w:val="007763FC"/>
    <w:rsid w:val="0077753F"/>
    <w:rsid w:val="00782419"/>
    <w:rsid w:val="00782B10"/>
    <w:rsid w:val="00787572"/>
    <w:rsid w:val="007A080D"/>
    <w:rsid w:val="007A10D8"/>
    <w:rsid w:val="007A1793"/>
    <w:rsid w:val="007A2C79"/>
    <w:rsid w:val="007B04B8"/>
    <w:rsid w:val="007C17F5"/>
    <w:rsid w:val="007C55FB"/>
    <w:rsid w:val="007D3244"/>
    <w:rsid w:val="007D33F6"/>
    <w:rsid w:val="007D54C9"/>
    <w:rsid w:val="007E05B8"/>
    <w:rsid w:val="007E4D03"/>
    <w:rsid w:val="007E5242"/>
    <w:rsid w:val="007E5AF8"/>
    <w:rsid w:val="007E693C"/>
    <w:rsid w:val="007F13FF"/>
    <w:rsid w:val="007F1D38"/>
    <w:rsid w:val="0080407D"/>
    <w:rsid w:val="00807E63"/>
    <w:rsid w:val="008108EA"/>
    <w:rsid w:val="008252BF"/>
    <w:rsid w:val="008344A6"/>
    <w:rsid w:val="00836C78"/>
    <w:rsid w:val="0084101B"/>
    <w:rsid w:val="00846730"/>
    <w:rsid w:val="0085198D"/>
    <w:rsid w:val="00855E78"/>
    <w:rsid w:val="00864F1E"/>
    <w:rsid w:val="0086687E"/>
    <w:rsid w:val="008742AB"/>
    <w:rsid w:val="00875A92"/>
    <w:rsid w:val="00875C00"/>
    <w:rsid w:val="00876609"/>
    <w:rsid w:val="008811A8"/>
    <w:rsid w:val="00882F8A"/>
    <w:rsid w:val="008873A4"/>
    <w:rsid w:val="008A5F94"/>
    <w:rsid w:val="008C45E4"/>
    <w:rsid w:val="008C65BC"/>
    <w:rsid w:val="008E3C76"/>
    <w:rsid w:val="008E3C98"/>
    <w:rsid w:val="008F412E"/>
    <w:rsid w:val="008F43F5"/>
    <w:rsid w:val="008F60D0"/>
    <w:rsid w:val="00900EE4"/>
    <w:rsid w:val="00905AEB"/>
    <w:rsid w:val="00910152"/>
    <w:rsid w:val="00920D13"/>
    <w:rsid w:val="00950484"/>
    <w:rsid w:val="00951375"/>
    <w:rsid w:val="00951378"/>
    <w:rsid w:val="009562E9"/>
    <w:rsid w:val="00960294"/>
    <w:rsid w:val="00960A4C"/>
    <w:rsid w:val="00971448"/>
    <w:rsid w:val="00981DBD"/>
    <w:rsid w:val="00982575"/>
    <w:rsid w:val="009860FD"/>
    <w:rsid w:val="009A50D4"/>
    <w:rsid w:val="009B3413"/>
    <w:rsid w:val="009C4915"/>
    <w:rsid w:val="009C6814"/>
    <w:rsid w:val="009D4E2F"/>
    <w:rsid w:val="009D6D65"/>
    <w:rsid w:val="009E1AB9"/>
    <w:rsid w:val="009F3382"/>
    <w:rsid w:val="009F4785"/>
    <w:rsid w:val="00A12622"/>
    <w:rsid w:val="00A24D1F"/>
    <w:rsid w:val="00A31D7A"/>
    <w:rsid w:val="00A35F63"/>
    <w:rsid w:val="00A40118"/>
    <w:rsid w:val="00A4428E"/>
    <w:rsid w:val="00A53798"/>
    <w:rsid w:val="00A53E81"/>
    <w:rsid w:val="00A56DB1"/>
    <w:rsid w:val="00A61BD4"/>
    <w:rsid w:val="00A625E6"/>
    <w:rsid w:val="00A72E87"/>
    <w:rsid w:val="00A73DC7"/>
    <w:rsid w:val="00A77636"/>
    <w:rsid w:val="00A84D40"/>
    <w:rsid w:val="00A85C27"/>
    <w:rsid w:val="00A872BA"/>
    <w:rsid w:val="00A937D2"/>
    <w:rsid w:val="00A93A52"/>
    <w:rsid w:val="00AA3C21"/>
    <w:rsid w:val="00AA79E9"/>
    <w:rsid w:val="00AB28C9"/>
    <w:rsid w:val="00AC0815"/>
    <w:rsid w:val="00AC42DA"/>
    <w:rsid w:val="00AC665F"/>
    <w:rsid w:val="00AD5707"/>
    <w:rsid w:val="00AD7404"/>
    <w:rsid w:val="00AE57E1"/>
    <w:rsid w:val="00AE5EBC"/>
    <w:rsid w:val="00AF6FC7"/>
    <w:rsid w:val="00B15F3A"/>
    <w:rsid w:val="00B17FEA"/>
    <w:rsid w:val="00B20E31"/>
    <w:rsid w:val="00B4364F"/>
    <w:rsid w:val="00B44563"/>
    <w:rsid w:val="00B44686"/>
    <w:rsid w:val="00B47ED2"/>
    <w:rsid w:val="00B53AAF"/>
    <w:rsid w:val="00B617C6"/>
    <w:rsid w:val="00B82F9B"/>
    <w:rsid w:val="00B85FE1"/>
    <w:rsid w:val="00BA3C63"/>
    <w:rsid w:val="00BA7903"/>
    <w:rsid w:val="00BB146E"/>
    <w:rsid w:val="00BB21A1"/>
    <w:rsid w:val="00BB3A93"/>
    <w:rsid w:val="00BC0FB6"/>
    <w:rsid w:val="00BC2A7A"/>
    <w:rsid w:val="00BC462F"/>
    <w:rsid w:val="00BC4FDD"/>
    <w:rsid w:val="00BC6005"/>
    <w:rsid w:val="00BD0F49"/>
    <w:rsid w:val="00BD47C6"/>
    <w:rsid w:val="00BD5F31"/>
    <w:rsid w:val="00BE5A69"/>
    <w:rsid w:val="00BF0EE7"/>
    <w:rsid w:val="00BF220B"/>
    <w:rsid w:val="00BF6F37"/>
    <w:rsid w:val="00C06D08"/>
    <w:rsid w:val="00C128F7"/>
    <w:rsid w:val="00C21E8A"/>
    <w:rsid w:val="00C26623"/>
    <w:rsid w:val="00C272EE"/>
    <w:rsid w:val="00C30C39"/>
    <w:rsid w:val="00C354D5"/>
    <w:rsid w:val="00C43002"/>
    <w:rsid w:val="00C437B4"/>
    <w:rsid w:val="00C4439B"/>
    <w:rsid w:val="00C7416B"/>
    <w:rsid w:val="00C96C10"/>
    <w:rsid w:val="00CA12BF"/>
    <w:rsid w:val="00CA1562"/>
    <w:rsid w:val="00CA4836"/>
    <w:rsid w:val="00CB0CC7"/>
    <w:rsid w:val="00CB6A16"/>
    <w:rsid w:val="00CB7E63"/>
    <w:rsid w:val="00CD15F6"/>
    <w:rsid w:val="00CD5E5A"/>
    <w:rsid w:val="00CF4B81"/>
    <w:rsid w:val="00D026F9"/>
    <w:rsid w:val="00D02758"/>
    <w:rsid w:val="00D11DE5"/>
    <w:rsid w:val="00D13539"/>
    <w:rsid w:val="00D2773E"/>
    <w:rsid w:val="00D318B8"/>
    <w:rsid w:val="00D33D7E"/>
    <w:rsid w:val="00D37992"/>
    <w:rsid w:val="00D4118A"/>
    <w:rsid w:val="00D41520"/>
    <w:rsid w:val="00D4430A"/>
    <w:rsid w:val="00D546BA"/>
    <w:rsid w:val="00D562AB"/>
    <w:rsid w:val="00D601A7"/>
    <w:rsid w:val="00D60E37"/>
    <w:rsid w:val="00D60F05"/>
    <w:rsid w:val="00D62933"/>
    <w:rsid w:val="00D6755C"/>
    <w:rsid w:val="00D70C86"/>
    <w:rsid w:val="00D7364F"/>
    <w:rsid w:val="00D7554A"/>
    <w:rsid w:val="00D7593F"/>
    <w:rsid w:val="00D75DC8"/>
    <w:rsid w:val="00D774C7"/>
    <w:rsid w:val="00D8232D"/>
    <w:rsid w:val="00DA0CE6"/>
    <w:rsid w:val="00DA7D31"/>
    <w:rsid w:val="00DB2A46"/>
    <w:rsid w:val="00DB34B6"/>
    <w:rsid w:val="00DC62DD"/>
    <w:rsid w:val="00DD2CCA"/>
    <w:rsid w:val="00DD7FDA"/>
    <w:rsid w:val="00DF334C"/>
    <w:rsid w:val="00E02F16"/>
    <w:rsid w:val="00E044F2"/>
    <w:rsid w:val="00E2192E"/>
    <w:rsid w:val="00E21981"/>
    <w:rsid w:val="00E22E0B"/>
    <w:rsid w:val="00E26D68"/>
    <w:rsid w:val="00E34AF1"/>
    <w:rsid w:val="00E40061"/>
    <w:rsid w:val="00E54F3C"/>
    <w:rsid w:val="00E8024E"/>
    <w:rsid w:val="00E809D2"/>
    <w:rsid w:val="00E839DB"/>
    <w:rsid w:val="00E93667"/>
    <w:rsid w:val="00EB0A51"/>
    <w:rsid w:val="00EB30D7"/>
    <w:rsid w:val="00EB48AA"/>
    <w:rsid w:val="00EC0CC9"/>
    <w:rsid w:val="00ED0CFE"/>
    <w:rsid w:val="00ED2644"/>
    <w:rsid w:val="00ED59F6"/>
    <w:rsid w:val="00EE0358"/>
    <w:rsid w:val="00EE0A3C"/>
    <w:rsid w:val="00EE0C3C"/>
    <w:rsid w:val="00F03119"/>
    <w:rsid w:val="00F11D9A"/>
    <w:rsid w:val="00F12D76"/>
    <w:rsid w:val="00F317F1"/>
    <w:rsid w:val="00F368C2"/>
    <w:rsid w:val="00F561D7"/>
    <w:rsid w:val="00F60A70"/>
    <w:rsid w:val="00F62007"/>
    <w:rsid w:val="00F62761"/>
    <w:rsid w:val="00F7687D"/>
    <w:rsid w:val="00F834C3"/>
    <w:rsid w:val="00F84D7B"/>
    <w:rsid w:val="00F85037"/>
    <w:rsid w:val="00F853AF"/>
    <w:rsid w:val="00F8595E"/>
    <w:rsid w:val="00F87B87"/>
    <w:rsid w:val="00F942F1"/>
    <w:rsid w:val="00FA6EA8"/>
    <w:rsid w:val="00FC296D"/>
    <w:rsid w:val="00FC6BE1"/>
    <w:rsid w:val="00FE4483"/>
    <w:rsid w:val="00FE5E85"/>
    <w:rsid w:val="00FE62DC"/>
    <w:rsid w:val="00FE7309"/>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T"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semiHidden/>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semiHidden/>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8</TotalTime>
  <Pages>27</Pages>
  <Words>39560</Words>
  <Characters>225496</Characters>
  <Application>Microsoft Office Word</Application>
  <DocSecurity>0</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57</cp:revision>
  <dcterms:created xsi:type="dcterms:W3CDTF">2022-03-07T20:19:00Z</dcterms:created>
  <dcterms:modified xsi:type="dcterms:W3CDTF">2022-08-04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uwPkliG1"/&gt;&lt;style id="http://www.zotero.org/styles/behavioral-ecology" hasBibliography="1" bibliographyStyleHasBeenSet="1"/&gt;&lt;prefs&gt;&lt;pref name="fieldType" value="Field"/&gt;&lt;/prefs&gt;&lt;/data&gt;</vt:lpwstr>
  </property>
  <property fmtid="{D5CDD505-2E9C-101B-9397-08002B2CF9AE}" pid="3" name="ZOTERO_PREF_2">
    <vt:lpwstr/>
  </property>
</Properties>
</file>